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801DC">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F170D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F170D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801DC">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1A622EC">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801DC">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801DC">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585902">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801DC">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585902">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585902">
      <w:pPr>
        <w:spacing w:after="115" w:line="360" w:lineRule="auto"/>
        <w:ind w:left="283" w:right="1" w:firstLine="0"/>
        <w:jc w:val="left"/>
        <w:rPr>
          <w:b/>
          <w:color w:val="000000" w:themeColor="text1"/>
        </w:rPr>
      </w:pPr>
    </w:p>
    <w:p w14:paraId="4B9B88FE" w14:textId="77777777" w:rsidR="00585902" w:rsidRPr="00585902" w:rsidRDefault="00585902" w:rsidP="00585902">
      <w:pPr>
        <w:spacing w:after="115" w:line="360" w:lineRule="auto"/>
        <w:ind w:left="283" w:right="1" w:firstLine="0"/>
        <w:jc w:val="left"/>
        <w:rPr>
          <w:color w:val="000000" w:themeColor="text1"/>
        </w:rPr>
      </w:pPr>
    </w:p>
    <w:p w14:paraId="2D960964" w14:textId="77777777" w:rsidR="00585902" w:rsidRDefault="00D115F0" w:rsidP="00C801DC">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801DC">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801DC">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801DC">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801DC">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725DC7">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801DC">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801DC">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801DC">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801DC">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801DC">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801DC">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824C8A">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801DC">
      <w:pPr>
        <w:spacing w:after="115" w:line="360" w:lineRule="auto"/>
        <w:ind w:left="180" w:right="1" w:firstLine="0"/>
        <w:jc w:val="left"/>
        <w:rPr>
          <w:color w:val="000000" w:themeColor="text1"/>
        </w:rPr>
      </w:pPr>
    </w:p>
    <w:p w14:paraId="49F4202F" w14:textId="77777777" w:rsidR="00123CA8" w:rsidRPr="00A07789" w:rsidRDefault="0049182A" w:rsidP="00C801DC">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801DC">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801DC">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801DC">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801DC">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801DC">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474CDF">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801DC">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801DC">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Mengetahui</w:t>
            </w:r>
            <w:proofErr w:type="spellEnd"/>
            <w:r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Menyetujui</w:t>
            </w:r>
            <w:proofErr w:type="spellEnd"/>
            <w:r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801DC">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801DC">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801DC">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801DC">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801DC">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801DC">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C801DC">
      <w:pPr>
        <w:tabs>
          <w:tab w:val="center" w:pos="2337"/>
          <w:tab w:val="center" w:pos="6168"/>
        </w:tabs>
        <w:spacing w:after="0" w:line="360" w:lineRule="auto"/>
        <w:ind w:left="357"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7777777" w:rsidR="00D115F0" w:rsidRPr="00A07789"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801DC">
      <w:pPr>
        <w:pStyle w:val="Heading1"/>
        <w:spacing w:after="117" w:line="360" w:lineRule="auto"/>
        <w:ind w:left="295" w:right="1"/>
        <w:rPr>
          <w:color w:val="000000" w:themeColor="text1"/>
          <w:sz w:val="32"/>
        </w:rPr>
      </w:pPr>
      <w:bookmarkStart w:id="0" w:name="_Toc31637795"/>
      <w:r w:rsidRPr="00A07789">
        <w:rPr>
          <w:color w:val="000000" w:themeColor="text1"/>
          <w:sz w:val="32"/>
        </w:rPr>
        <w:lastRenderedPageBreak/>
        <w:t>ABSTRAK</w:t>
      </w:r>
      <w:bookmarkEnd w:id="0"/>
    </w:p>
    <w:p w14:paraId="113FCD6E" w14:textId="31841BFC" w:rsidR="007E4688" w:rsidRPr="00A07789" w:rsidRDefault="00CE7637" w:rsidP="00192B2F">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9E1443" w:rsidRPr="00A07789">
        <w:rPr>
          <w:color w:val="000000" w:themeColor="text1"/>
        </w:rPr>
        <w:t>harga</w:t>
      </w:r>
      <w:proofErr w:type="spellEnd"/>
      <w:r w:rsidR="009E1443" w:rsidRPr="00A07789">
        <w:rPr>
          <w:color w:val="000000" w:themeColor="text1"/>
        </w:rPr>
        <w:t xml:space="preserve"> </w:t>
      </w:r>
      <w:proofErr w:type="spellStart"/>
      <w:r w:rsidR="00DC3428" w:rsidRPr="00A07789">
        <w:rPr>
          <w:color w:val="000000" w:themeColor="text1"/>
        </w:rPr>
        <w:t>terendah</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ertingg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buka</w:t>
      </w:r>
      <w:proofErr w:type="spellEnd"/>
      <w:r w:rsidR="00DC3428" w:rsidRPr="00A07789">
        <w:rPr>
          <w:color w:val="000000" w:themeColor="text1"/>
        </w:rPr>
        <w:t xml:space="preserve">, </w:t>
      </w:r>
      <w:r w:rsidR="00F170D8" w:rsidRPr="00A07789">
        <w:rPr>
          <w:color w:val="000000" w:themeColor="text1"/>
        </w:rPr>
        <w:t xml:space="preserve">dan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F170D8" w:rsidRPr="00A07789">
        <w:rPr>
          <w:i/>
          <w:color w:val="000000" w:themeColor="text1"/>
        </w:rPr>
        <w:t xml:space="preserve">. </w:t>
      </w:r>
    </w:p>
    <w:p w14:paraId="57B8B1F4" w14:textId="77777777" w:rsidR="00123CA8" w:rsidRPr="00A07789" w:rsidRDefault="00123CA8" w:rsidP="00192B2F">
      <w:pPr>
        <w:spacing w:after="115" w:line="360" w:lineRule="auto"/>
        <w:ind w:left="0" w:right="1" w:firstLine="0"/>
        <w:jc w:val="left"/>
        <w:rPr>
          <w:color w:val="000000" w:themeColor="text1"/>
        </w:rPr>
      </w:pPr>
    </w:p>
    <w:p w14:paraId="638FB1EF" w14:textId="77777777" w:rsidR="00123CA8" w:rsidRPr="00A07789" w:rsidRDefault="00D115F0" w:rsidP="00192B2F">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801DC">
      <w:pPr>
        <w:pStyle w:val="Heading1"/>
        <w:spacing w:line="360" w:lineRule="auto"/>
        <w:ind w:right="1"/>
        <w:rPr>
          <w:color w:val="000000" w:themeColor="text1"/>
          <w:szCs w:val="24"/>
        </w:rPr>
      </w:pPr>
      <w:bookmarkStart w:id="1" w:name="_Toc31637796"/>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7735C977" w14:textId="08EECBFE" w:rsidR="00A07789" w:rsidRPr="00A07789" w:rsidRDefault="00D115F0">
          <w:pPr>
            <w:pStyle w:val="TOC1"/>
            <w:tabs>
              <w:tab w:val="right" w:leader="dot" w:pos="8211"/>
            </w:tabs>
            <w:rPr>
              <w:rFonts w:asciiTheme="minorHAnsi" w:eastAsiaTheme="minorEastAsia" w:hAnsiTheme="minorHAnsi" w:cstheme="minorBidi"/>
              <w:noProof/>
              <w:color w:val="000000" w:themeColor="text1"/>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1637795" w:history="1">
            <w:r w:rsidR="00A07789" w:rsidRPr="00A07789">
              <w:rPr>
                <w:rStyle w:val="Hyperlink"/>
                <w:noProof/>
                <w:color w:val="000000" w:themeColor="text1"/>
              </w:rPr>
              <w:t>ABSTRAK</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ii</w:t>
            </w:r>
            <w:r w:rsidR="00A07789" w:rsidRPr="00A07789">
              <w:rPr>
                <w:noProof/>
                <w:webHidden/>
                <w:color w:val="000000" w:themeColor="text1"/>
              </w:rPr>
              <w:fldChar w:fldCharType="end"/>
            </w:r>
          </w:hyperlink>
        </w:p>
        <w:p w14:paraId="657ECCF2" w14:textId="106A10A1"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6" w:history="1">
            <w:r w:rsidR="00A07789" w:rsidRPr="00A07789">
              <w:rPr>
                <w:rStyle w:val="Hyperlink"/>
                <w:noProof/>
                <w:color w:val="000000" w:themeColor="text1"/>
              </w:rPr>
              <w:t>DAFTAR ISI</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iii</w:t>
            </w:r>
            <w:r w:rsidR="00A07789" w:rsidRPr="00A07789">
              <w:rPr>
                <w:noProof/>
                <w:webHidden/>
                <w:color w:val="000000" w:themeColor="text1"/>
              </w:rPr>
              <w:fldChar w:fldCharType="end"/>
            </w:r>
          </w:hyperlink>
        </w:p>
        <w:p w14:paraId="4C893D59" w14:textId="0F59881E"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7" w:history="1">
            <w:r w:rsidR="00A07789" w:rsidRPr="00A07789">
              <w:rPr>
                <w:rStyle w:val="Hyperlink"/>
                <w:noProof/>
                <w:color w:val="000000" w:themeColor="text1"/>
              </w:rPr>
              <w:t>DAFTAR GAMBA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v</w:t>
            </w:r>
            <w:r w:rsidR="00A07789" w:rsidRPr="00A07789">
              <w:rPr>
                <w:noProof/>
                <w:webHidden/>
                <w:color w:val="000000" w:themeColor="text1"/>
              </w:rPr>
              <w:fldChar w:fldCharType="end"/>
            </w:r>
          </w:hyperlink>
        </w:p>
        <w:p w14:paraId="48036C94" w14:textId="02E89285"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8" w:history="1">
            <w:r w:rsidR="00A07789" w:rsidRPr="00A07789">
              <w:rPr>
                <w:rStyle w:val="Hyperlink"/>
                <w:noProof/>
                <w:color w:val="000000" w:themeColor="text1"/>
              </w:rPr>
              <w:t>DAFTAR TABE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vi</w:t>
            </w:r>
            <w:r w:rsidR="00A07789" w:rsidRPr="00A07789">
              <w:rPr>
                <w:noProof/>
                <w:webHidden/>
                <w:color w:val="000000" w:themeColor="text1"/>
              </w:rPr>
              <w:fldChar w:fldCharType="end"/>
            </w:r>
          </w:hyperlink>
        </w:p>
        <w:p w14:paraId="46693D29" w14:textId="6621DE63"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9" w:history="1">
            <w:r w:rsidR="00A07789" w:rsidRPr="00A07789">
              <w:rPr>
                <w:rStyle w:val="Hyperlink"/>
                <w:noProof/>
                <w:color w:val="000000" w:themeColor="text1"/>
              </w:rPr>
              <w:t>BAB I PENDAHULU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w:t>
            </w:r>
            <w:r w:rsidR="00A07789" w:rsidRPr="00A07789">
              <w:rPr>
                <w:noProof/>
                <w:webHidden/>
                <w:color w:val="000000" w:themeColor="text1"/>
              </w:rPr>
              <w:fldChar w:fldCharType="end"/>
            </w:r>
          </w:hyperlink>
        </w:p>
        <w:p w14:paraId="4E5C2E1A" w14:textId="6EC0777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0" w:history="1">
            <w:r w:rsidR="00A07789" w:rsidRPr="00A07789">
              <w:rPr>
                <w:rStyle w:val="Hyperlink"/>
                <w:noProof/>
                <w:color w:val="000000" w:themeColor="text1"/>
              </w:rPr>
              <w:t>1.1</w:t>
            </w:r>
            <w:r w:rsidR="00A07789" w:rsidRPr="00A07789">
              <w:rPr>
                <w:rStyle w:val="Hyperlink"/>
                <w:rFonts w:eastAsia="Arial"/>
                <w:noProof/>
                <w:color w:val="000000" w:themeColor="text1"/>
              </w:rPr>
              <w:t xml:space="preserve"> </w:t>
            </w:r>
            <w:r w:rsidR="00A07789" w:rsidRPr="00A07789">
              <w:rPr>
                <w:rStyle w:val="Hyperlink"/>
                <w:noProof/>
                <w:color w:val="000000" w:themeColor="text1"/>
              </w:rPr>
              <w:t>Latar Belakang</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w:t>
            </w:r>
            <w:r w:rsidR="00A07789" w:rsidRPr="00A07789">
              <w:rPr>
                <w:noProof/>
                <w:webHidden/>
                <w:color w:val="000000" w:themeColor="text1"/>
              </w:rPr>
              <w:fldChar w:fldCharType="end"/>
            </w:r>
          </w:hyperlink>
        </w:p>
        <w:p w14:paraId="41617DFA" w14:textId="018AA1A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1" w:history="1">
            <w:r w:rsidR="00A07789" w:rsidRPr="00A07789">
              <w:rPr>
                <w:rStyle w:val="Hyperlink"/>
                <w:noProof/>
                <w:color w:val="000000" w:themeColor="text1"/>
              </w:rPr>
              <w:t>1.2 Perumusan Masalah</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42AB430" w14:textId="657B4C24"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2" w:history="1">
            <w:r w:rsidR="00A07789" w:rsidRPr="00A07789">
              <w:rPr>
                <w:rStyle w:val="Hyperlink"/>
                <w:noProof/>
                <w:color w:val="000000" w:themeColor="text1"/>
              </w:rPr>
              <w:t>1.2.1</w:t>
            </w:r>
            <w:r w:rsidR="00A07789" w:rsidRPr="00A07789">
              <w:rPr>
                <w:rStyle w:val="Hyperlink"/>
                <w:rFonts w:eastAsia="Arial"/>
                <w:noProof/>
                <w:color w:val="000000" w:themeColor="text1"/>
              </w:rPr>
              <w:t xml:space="preserve"> </w:t>
            </w:r>
            <w:r w:rsidR="00A07789" w:rsidRPr="00A07789">
              <w:rPr>
                <w:rStyle w:val="Hyperlink"/>
                <w:noProof/>
                <w:color w:val="000000" w:themeColor="text1"/>
              </w:rPr>
              <w:t>Permasala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054F8383" w14:textId="35895639"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3" w:history="1">
            <w:r w:rsidR="00A07789" w:rsidRPr="00A07789">
              <w:rPr>
                <w:rStyle w:val="Hyperlink"/>
                <w:noProof/>
                <w:color w:val="000000" w:themeColor="text1"/>
              </w:rPr>
              <w:t>1.2.2</w:t>
            </w:r>
            <w:r w:rsidR="00A07789" w:rsidRPr="00A07789">
              <w:rPr>
                <w:rStyle w:val="Hyperlink"/>
                <w:rFonts w:eastAsia="Arial"/>
                <w:noProof/>
                <w:color w:val="000000" w:themeColor="text1"/>
              </w:rPr>
              <w:t xml:space="preserve"> </w:t>
            </w:r>
            <w:r w:rsidR="00A07789" w:rsidRPr="00A07789">
              <w:rPr>
                <w:rStyle w:val="Hyperlink"/>
                <w:noProof/>
                <w:color w:val="000000" w:themeColor="text1"/>
              </w:rPr>
              <w:t>Metode Usul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674E58C" w14:textId="7D440D37"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4" w:history="1">
            <w:r w:rsidR="00A07789" w:rsidRPr="00A07789">
              <w:rPr>
                <w:rStyle w:val="Hyperlink"/>
                <w:noProof/>
                <w:color w:val="000000" w:themeColor="text1"/>
              </w:rPr>
              <w:t>1.2.3 Pertanyaan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D970519" w14:textId="33266E05"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5" w:history="1">
            <w:r w:rsidR="00A07789" w:rsidRPr="00A07789">
              <w:rPr>
                <w:rStyle w:val="Hyperlink"/>
                <w:noProof/>
                <w:color w:val="000000" w:themeColor="text1"/>
              </w:rPr>
              <w:t>1.3</w:t>
            </w:r>
            <w:r w:rsidR="00A07789" w:rsidRPr="00A07789">
              <w:rPr>
                <w:rStyle w:val="Hyperlink"/>
                <w:rFonts w:eastAsia="Arial"/>
                <w:noProof/>
                <w:color w:val="000000" w:themeColor="text1"/>
              </w:rPr>
              <w:t xml:space="preserve"> </w:t>
            </w:r>
            <w:r w:rsidR="00A07789" w:rsidRPr="00A07789">
              <w:rPr>
                <w:rStyle w:val="Hyperlink"/>
                <w:noProof/>
                <w:color w:val="000000" w:themeColor="text1"/>
              </w:rPr>
              <w:t>Tujuan dan Manfaa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05AB76BD" w14:textId="693EF586"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6" w:history="1">
            <w:r w:rsidR="00A07789" w:rsidRPr="00A07789">
              <w:rPr>
                <w:rStyle w:val="Hyperlink"/>
                <w:noProof/>
                <w:color w:val="000000" w:themeColor="text1"/>
              </w:rPr>
              <w:t>1.3.1 Tujuan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1DF6DE4B" w14:textId="4C39C489"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7" w:history="1">
            <w:r w:rsidR="00A07789" w:rsidRPr="00A07789">
              <w:rPr>
                <w:rStyle w:val="Hyperlink"/>
                <w:noProof/>
                <w:color w:val="000000" w:themeColor="text1"/>
              </w:rPr>
              <w:t>1.3.2 Manfaat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22BAAE7A" w14:textId="6B82990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8" w:history="1">
            <w:r w:rsidR="00A07789" w:rsidRPr="00A07789">
              <w:rPr>
                <w:rStyle w:val="Hyperlink"/>
                <w:noProof/>
                <w:color w:val="000000" w:themeColor="text1"/>
              </w:rPr>
              <w:t>1.4</w:t>
            </w:r>
            <w:r w:rsidR="00A07789" w:rsidRPr="00A07789">
              <w:rPr>
                <w:rStyle w:val="Hyperlink"/>
                <w:rFonts w:eastAsia="Arial"/>
                <w:noProof/>
                <w:color w:val="000000" w:themeColor="text1"/>
              </w:rPr>
              <w:t xml:space="preserve"> </w:t>
            </w:r>
            <w:r w:rsidR="00A07789" w:rsidRPr="00A07789">
              <w:rPr>
                <w:rStyle w:val="Hyperlink"/>
                <w:noProof/>
                <w:color w:val="000000" w:themeColor="text1"/>
              </w:rPr>
              <w:t>Batasan-batas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6EC43FE1" w14:textId="6A6AFAD2"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9" w:history="1">
            <w:r w:rsidR="00A07789" w:rsidRPr="00A07789">
              <w:rPr>
                <w:rStyle w:val="Hyperlink"/>
                <w:noProof/>
                <w:color w:val="000000" w:themeColor="text1"/>
              </w:rPr>
              <w:t>1.5</w:t>
            </w:r>
            <w:r w:rsidR="00A07789" w:rsidRPr="00A07789">
              <w:rPr>
                <w:rStyle w:val="Hyperlink"/>
                <w:rFonts w:eastAsia="Arial"/>
                <w:noProof/>
                <w:color w:val="000000" w:themeColor="text1"/>
              </w:rPr>
              <w:t xml:space="preserve"> </w:t>
            </w:r>
            <w:r w:rsidR="00A07789" w:rsidRPr="00A07789">
              <w:rPr>
                <w:rStyle w:val="Hyperlink"/>
                <w:noProof/>
                <w:color w:val="000000" w:themeColor="text1"/>
              </w:rPr>
              <w:t>Sistematika Propos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79D39877" w14:textId="665BCBD9"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10" w:history="1">
            <w:r w:rsidR="00A07789" w:rsidRPr="00A07789">
              <w:rPr>
                <w:rStyle w:val="Hyperlink"/>
                <w:noProof/>
                <w:color w:val="000000" w:themeColor="text1"/>
              </w:rPr>
              <w:t>BAB II KAJIAN PUSTAKA</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58D05A4" w14:textId="7925739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1" w:history="1">
            <w:r w:rsidR="00A07789" w:rsidRPr="00A07789">
              <w:rPr>
                <w:rStyle w:val="Hyperlink"/>
                <w:noProof/>
                <w:color w:val="000000" w:themeColor="text1"/>
              </w:rPr>
              <w:t>2.1 Sah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E1E3A85" w14:textId="58E07699"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12" w:history="1">
            <w:r w:rsidR="00A07789" w:rsidRPr="00A07789">
              <w:rPr>
                <w:rStyle w:val="Hyperlink"/>
                <w:noProof/>
                <w:color w:val="000000" w:themeColor="text1"/>
              </w:rPr>
              <w:t>2.1.1 Pengertian Sah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78B7E744" w14:textId="398FB0F2"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13" w:history="1">
            <w:r w:rsidR="00A07789" w:rsidRPr="00A07789">
              <w:rPr>
                <w:rStyle w:val="Hyperlink"/>
                <w:noProof/>
                <w:color w:val="000000" w:themeColor="text1"/>
              </w:rPr>
              <w:t>2.1.2 Saham PT Semen Indonesia (Persero) Tbk (SMG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2300B92" w14:textId="0693EA7B"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4" w:history="1">
            <w:r w:rsidR="00A07789" w:rsidRPr="00A07789">
              <w:rPr>
                <w:rStyle w:val="Hyperlink"/>
                <w:noProof/>
                <w:color w:val="000000" w:themeColor="text1"/>
              </w:rPr>
              <w:t xml:space="preserve">2.2 </w:t>
            </w:r>
            <w:r w:rsidR="00A07789" w:rsidRPr="00A07789">
              <w:rPr>
                <w:rStyle w:val="Hyperlink"/>
                <w:i/>
                <w:noProof/>
                <w:color w:val="000000" w:themeColor="text1"/>
              </w:rPr>
              <w:t>Recurrent neural network</w:t>
            </w:r>
            <w:r w:rsidR="00A07789" w:rsidRPr="00A07789">
              <w:rPr>
                <w:rStyle w:val="Hyperlink"/>
                <w:noProof/>
                <w:color w:val="000000" w:themeColor="text1"/>
              </w:rPr>
              <w:t xml:space="preserve">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4838C139" w14:textId="556711DD"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5" w:history="1">
            <w:r w:rsidR="00A07789" w:rsidRPr="00A07789">
              <w:rPr>
                <w:rStyle w:val="Hyperlink"/>
                <w:noProof/>
                <w:color w:val="000000" w:themeColor="text1"/>
              </w:rPr>
              <w:t xml:space="preserve">2.3 </w:t>
            </w:r>
            <w:r w:rsidR="00A07789" w:rsidRPr="00A07789">
              <w:rPr>
                <w:rStyle w:val="Hyperlink"/>
                <w:i/>
                <w:noProof/>
                <w:color w:val="000000" w:themeColor="text1"/>
              </w:rPr>
              <w:t>Long Short Term Memory</w:t>
            </w:r>
            <w:r w:rsidR="00A07789" w:rsidRPr="00A07789">
              <w:rPr>
                <w:rStyle w:val="Hyperlink"/>
                <w:noProof/>
                <w:color w:val="000000" w:themeColor="text1"/>
              </w:rPr>
              <w:t xml:space="preserve"> </w:t>
            </w:r>
            <w:r w:rsidR="00A07789" w:rsidRPr="00A07789">
              <w:rPr>
                <w:rStyle w:val="Hyperlink"/>
                <w:i/>
                <w:noProof/>
                <w:color w:val="000000" w:themeColor="text1"/>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445971BC" w14:textId="52FE10E2"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6" w:history="1">
            <w:r w:rsidR="00A07789" w:rsidRPr="00A07789">
              <w:rPr>
                <w:rStyle w:val="Hyperlink"/>
                <w:noProof/>
                <w:color w:val="000000" w:themeColor="text1"/>
              </w:rPr>
              <w:t>2.3.1</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Algoritma pelatihan Long Short Term Memory Networks</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2</w:t>
            </w:r>
            <w:r w:rsidR="00A07789" w:rsidRPr="00A07789">
              <w:rPr>
                <w:noProof/>
                <w:webHidden/>
                <w:color w:val="000000" w:themeColor="text1"/>
              </w:rPr>
              <w:fldChar w:fldCharType="end"/>
            </w:r>
          </w:hyperlink>
        </w:p>
        <w:p w14:paraId="366D24D2" w14:textId="3EF30553"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7" w:history="1">
            <w:r w:rsidR="00A07789" w:rsidRPr="00A07789">
              <w:rPr>
                <w:rStyle w:val="Hyperlink"/>
                <w:noProof/>
                <w:color w:val="000000" w:themeColor="text1"/>
              </w:rPr>
              <w:t>2.3.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Feedfor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4</w:t>
            </w:r>
            <w:r w:rsidR="00A07789" w:rsidRPr="00A07789">
              <w:rPr>
                <w:noProof/>
                <w:webHidden/>
                <w:color w:val="000000" w:themeColor="text1"/>
              </w:rPr>
              <w:fldChar w:fldCharType="end"/>
            </w:r>
          </w:hyperlink>
        </w:p>
        <w:p w14:paraId="142A58DE" w14:textId="13A27D1D"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8" w:history="1">
            <w:r w:rsidR="00A07789" w:rsidRPr="00A07789">
              <w:rPr>
                <w:rStyle w:val="Hyperlink"/>
                <w:noProof/>
                <w:color w:val="000000" w:themeColor="text1"/>
              </w:rPr>
              <w:t>2.3.3</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Backpropagation Through Time (BPT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5</w:t>
            </w:r>
            <w:r w:rsidR="00A07789" w:rsidRPr="00A07789">
              <w:rPr>
                <w:noProof/>
                <w:webHidden/>
                <w:color w:val="000000" w:themeColor="text1"/>
              </w:rPr>
              <w:fldChar w:fldCharType="end"/>
            </w:r>
          </w:hyperlink>
        </w:p>
        <w:p w14:paraId="37A0088D" w14:textId="4ECF91FE"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9" w:history="1">
            <w:r w:rsidR="00A07789" w:rsidRPr="00A07789">
              <w:rPr>
                <w:rStyle w:val="Hyperlink"/>
                <w:noProof/>
                <w:color w:val="000000" w:themeColor="text1"/>
              </w:rPr>
              <w:t>2.3.4</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Mencari Bobot dari proses backpropagation urutan (sequenc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7</w:t>
            </w:r>
            <w:r w:rsidR="00A07789" w:rsidRPr="00A07789">
              <w:rPr>
                <w:noProof/>
                <w:webHidden/>
                <w:color w:val="000000" w:themeColor="text1"/>
              </w:rPr>
              <w:fldChar w:fldCharType="end"/>
            </w:r>
          </w:hyperlink>
        </w:p>
        <w:p w14:paraId="1174E324" w14:textId="1D199A6C"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20" w:history="1">
            <w:r w:rsidR="00A07789" w:rsidRPr="00A07789">
              <w:rPr>
                <w:rStyle w:val="Hyperlink"/>
                <w:noProof/>
                <w:color w:val="000000" w:themeColor="text1"/>
              </w:rPr>
              <w:t>2.3.5</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Optimasi untuk update bobot gradient descen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8</w:t>
            </w:r>
            <w:r w:rsidR="00A07789" w:rsidRPr="00A07789">
              <w:rPr>
                <w:noProof/>
                <w:webHidden/>
                <w:color w:val="000000" w:themeColor="text1"/>
              </w:rPr>
              <w:fldChar w:fldCharType="end"/>
            </w:r>
          </w:hyperlink>
        </w:p>
        <w:p w14:paraId="4C3A8E5B" w14:textId="138F66DF"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1" w:history="1">
            <w:r w:rsidR="00A07789" w:rsidRPr="00A07789">
              <w:rPr>
                <w:rStyle w:val="Hyperlink"/>
                <w:noProof/>
                <w:color w:val="000000" w:themeColor="text1"/>
              </w:rPr>
              <w:t>2.4 Penelitian Terkai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0</w:t>
            </w:r>
            <w:r w:rsidR="00A07789" w:rsidRPr="00A07789">
              <w:rPr>
                <w:noProof/>
                <w:webHidden/>
                <w:color w:val="000000" w:themeColor="text1"/>
              </w:rPr>
              <w:fldChar w:fldCharType="end"/>
            </w:r>
          </w:hyperlink>
        </w:p>
        <w:p w14:paraId="7D740E53" w14:textId="25AC9FAA"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22" w:history="1">
            <w:r w:rsidR="00A07789" w:rsidRPr="00A07789">
              <w:rPr>
                <w:rStyle w:val="Hyperlink"/>
                <w:noProof/>
                <w:color w:val="000000" w:themeColor="text1"/>
              </w:rPr>
              <w:t>BAB III METODE USUL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68567B1D" w14:textId="5ABDA99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3" w:history="1">
            <w:r w:rsidR="00A07789" w:rsidRPr="00A07789">
              <w:rPr>
                <w:rStyle w:val="Hyperlink"/>
                <w:noProof/>
                <w:color w:val="000000" w:themeColor="text1"/>
              </w:rPr>
              <w:t>3.1 Metod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58BDF634" w14:textId="5615F06A"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4" w:history="1">
            <w:r w:rsidR="00A07789" w:rsidRPr="00A07789">
              <w:rPr>
                <w:rStyle w:val="Hyperlink"/>
                <w:noProof/>
                <w:color w:val="000000" w:themeColor="text1"/>
              </w:rPr>
              <w:t>3.1.1 Rancangan Arsitektur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0A9B0D99" w14:textId="5D451F50"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5" w:history="1">
            <w:r w:rsidR="00A07789" w:rsidRPr="00A07789">
              <w:rPr>
                <w:rStyle w:val="Hyperlink"/>
                <w:noProof/>
                <w:color w:val="000000" w:themeColor="text1"/>
              </w:rPr>
              <w:t>3.1.2 Rancangan Arsitektur Siste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4</w:t>
            </w:r>
            <w:r w:rsidR="00A07789" w:rsidRPr="00A07789">
              <w:rPr>
                <w:noProof/>
                <w:webHidden/>
                <w:color w:val="000000" w:themeColor="text1"/>
              </w:rPr>
              <w:fldChar w:fldCharType="end"/>
            </w:r>
          </w:hyperlink>
        </w:p>
        <w:p w14:paraId="79655EDA" w14:textId="18CA54D7" w:rsidR="00A07789" w:rsidRPr="00A07789" w:rsidRDefault="000B4741">
          <w:pPr>
            <w:pStyle w:val="TOC2"/>
            <w:tabs>
              <w:tab w:val="left" w:pos="1100"/>
              <w:tab w:val="right" w:leader="dot" w:pos="8211"/>
            </w:tabs>
            <w:rPr>
              <w:rFonts w:asciiTheme="minorHAnsi" w:eastAsiaTheme="minorEastAsia" w:hAnsiTheme="minorHAnsi" w:cstheme="minorBidi"/>
              <w:noProof/>
              <w:color w:val="000000" w:themeColor="text1"/>
              <w:sz w:val="22"/>
              <w:lang w:val="id-ID" w:eastAsia="id-ID"/>
            </w:rPr>
          </w:pPr>
          <w:hyperlink w:anchor="_Toc31637826" w:history="1">
            <w:r w:rsidR="00A07789" w:rsidRPr="00A07789">
              <w:rPr>
                <w:rStyle w:val="Hyperlink"/>
                <w:noProof/>
                <w:color w:val="000000" w:themeColor="text1"/>
              </w:rPr>
              <w:t>3.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rFonts w:eastAsia="Arial"/>
                <w:noProof/>
                <w:color w:val="000000" w:themeColor="text1"/>
              </w:rPr>
              <w:t>Analisa Kebutu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40F4BAD8" w14:textId="45DE32B3"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7" w:history="1">
            <w:r w:rsidR="00A07789" w:rsidRPr="00A07789">
              <w:rPr>
                <w:rStyle w:val="Hyperlink"/>
                <w:noProof/>
                <w:color w:val="000000" w:themeColor="text1"/>
              </w:rPr>
              <w:t>3.2.1  Kebutuhan</w:t>
            </w:r>
            <w:r w:rsidR="00A07789" w:rsidRPr="00A07789">
              <w:rPr>
                <w:rStyle w:val="Hyperlink"/>
                <w:i/>
                <w:iCs/>
                <w:noProof/>
                <w:color w:val="000000" w:themeColor="text1"/>
              </w:rPr>
              <w:t xml:space="preserve"> Hardwar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07B0CECF" w14:textId="0093307E"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8" w:history="1">
            <w:r w:rsidR="00A07789" w:rsidRPr="00A07789">
              <w:rPr>
                <w:rStyle w:val="Hyperlink"/>
                <w:noProof/>
                <w:color w:val="000000" w:themeColor="text1"/>
              </w:rPr>
              <w:t>3.2.2 Kebutuhan</w:t>
            </w:r>
            <w:r w:rsidR="00A07789" w:rsidRPr="00A07789">
              <w:rPr>
                <w:rStyle w:val="Hyperlink"/>
                <w:i/>
                <w:iCs/>
                <w:noProof/>
                <w:color w:val="000000" w:themeColor="text1"/>
              </w:rPr>
              <w:t xml:space="preserve"> Softwar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24FA829D" w14:textId="0A35AA4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9" w:history="1">
            <w:r w:rsidR="00A07789" w:rsidRPr="00A07789">
              <w:rPr>
                <w:rStyle w:val="Hyperlink"/>
                <w:noProof/>
                <w:color w:val="000000" w:themeColor="text1"/>
              </w:rPr>
              <w:t>3.3</w:t>
            </w:r>
            <w:r w:rsidR="00A07789" w:rsidRPr="00A07789">
              <w:rPr>
                <w:rStyle w:val="Hyperlink"/>
                <w:rFonts w:eastAsia="Arial"/>
                <w:noProof/>
                <w:color w:val="000000" w:themeColor="text1"/>
              </w:rPr>
              <w:t xml:space="preserve"> Analisa Inpu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39718957" w14:textId="45824F8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0" w:history="1">
            <w:r w:rsidR="00A07789" w:rsidRPr="00A07789">
              <w:rPr>
                <w:rStyle w:val="Hyperlink"/>
                <w:noProof/>
                <w:color w:val="000000" w:themeColor="text1"/>
              </w:rPr>
              <w:t>3.4 A</w:t>
            </w:r>
            <w:r w:rsidR="00A07789" w:rsidRPr="00A07789">
              <w:rPr>
                <w:rStyle w:val="Hyperlink"/>
                <w:rFonts w:eastAsia="Arial"/>
                <w:noProof/>
                <w:color w:val="000000" w:themeColor="text1"/>
              </w:rPr>
              <w:t>nalisa Proses</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6</w:t>
            </w:r>
            <w:r w:rsidR="00A07789" w:rsidRPr="00A07789">
              <w:rPr>
                <w:noProof/>
                <w:webHidden/>
                <w:color w:val="000000" w:themeColor="text1"/>
              </w:rPr>
              <w:fldChar w:fldCharType="end"/>
            </w:r>
          </w:hyperlink>
        </w:p>
        <w:p w14:paraId="53AEB34F" w14:textId="1FC8513B"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1" w:history="1">
            <w:r w:rsidR="00A07789" w:rsidRPr="00A07789">
              <w:rPr>
                <w:rStyle w:val="Hyperlink"/>
                <w:noProof/>
                <w:color w:val="000000" w:themeColor="text1"/>
              </w:rPr>
              <w:t>3.5</w:t>
            </w:r>
            <w:r w:rsidR="00A07789" w:rsidRPr="00A07789">
              <w:rPr>
                <w:rStyle w:val="Hyperlink"/>
                <w:rFonts w:eastAsia="Arial"/>
                <w:noProof/>
                <w:color w:val="000000" w:themeColor="text1"/>
              </w:rPr>
              <w:t xml:space="preserve"> </w:t>
            </w:r>
            <w:r w:rsidR="00A07789" w:rsidRPr="00A07789">
              <w:rPr>
                <w:rStyle w:val="Hyperlink"/>
                <w:noProof/>
                <w:color w:val="000000" w:themeColor="text1"/>
              </w:rPr>
              <w:t>Analisa Outpu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6</w:t>
            </w:r>
            <w:r w:rsidR="00A07789" w:rsidRPr="00A07789">
              <w:rPr>
                <w:noProof/>
                <w:webHidden/>
                <w:color w:val="000000" w:themeColor="text1"/>
              </w:rPr>
              <w:fldChar w:fldCharType="end"/>
            </w:r>
          </w:hyperlink>
        </w:p>
        <w:p w14:paraId="7021BC55" w14:textId="56A4ED4E"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2" w:history="1">
            <w:r w:rsidR="00A07789" w:rsidRPr="00A07789">
              <w:rPr>
                <w:rStyle w:val="Hyperlink"/>
                <w:noProof/>
                <w:color w:val="000000" w:themeColor="text1"/>
              </w:rPr>
              <w:t>3.6  Desain Rancang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5942F287" w14:textId="3A87F7EC"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3" w:history="1">
            <w:r w:rsidR="00A07789" w:rsidRPr="00A07789">
              <w:rPr>
                <w:rStyle w:val="Hyperlink"/>
                <w:noProof/>
                <w:color w:val="000000" w:themeColor="text1"/>
              </w:rPr>
              <w:t>3.6.1 Flowchart Diagr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785F0360" w14:textId="0EDC8D6C"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4" w:history="1">
            <w:r w:rsidR="00A07789" w:rsidRPr="00A07789">
              <w:rPr>
                <w:rStyle w:val="Hyperlink"/>
                <w:noProof/>
                <w:color w:val="000000" w:themeColor="text1"/>
              </w:rPr>
              <w:t>3.6.1 Flowchart Tahap Pelatih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9</w:t>
            </w:r>
            <w:r w:rsidR="00A07789" w:rsidRPr="00A07789">
              <w:rPr>
                <w:noProof/>
                <w:webHidden/>
                <w:color w:val="000000" w:themeColor="text1"/>
              </w:rPr>
              <w:fldChar w:fldCharType="end"/>
            </w:r>
          </w:hyperlink>
        </w:p>
        <w:p w14:paraId="70116E03" w14:textId="231DE852" w:rsidR="00A07789" w:rsidRPr="00A07789" w:rsidRDefault="000B4741">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5" w:history="1">
            <w:r w:rsidR="00A07789" w:rsidRPr="00A07789">
              <w:rPr>
                <w:rStyle w:val="Hyperlink"/>
                <w:noProof/>
                <w:color w:val="000000" w:themeColor="text1"/>
              </w:rPr>
              <w:t>3.6.2 Flowchart Tahap Penguji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0</w:t>
            </w:r>
            <w:r w:rsidR="00A07789" w:rsidRPr="00A07789">
              <w:rPr>
                <w:noProof/>
                <w:webHidden/>
                <w:color w:val="000000" w:themeColor="text1"/>
              </w:rPr>
              <w:fldChar w:fldCharType="end"/>
            </w:r>
          </w:hyperlink>
        </w:p>
        <w:p w14:paraId="67B657E8" w14:textId="167057DF" w:rsidR="00A07789" w:rsidRPr="00A07789" w:rsidRDefault="000B4741">
          <w:pPr>
            <w:pStyle w:val="TOC2"/>
            <w:tabs>
              <w:tab w:val="left" w:pos="1100"/>
              <w:tab w:val="right" w:leader="dot" w:pos="8211"/>
            </w:tabs>
            <w:rPr>
              <w:rFonts w:asciiTheme="minorHAnsi" w:eastAsiaTheme="minorEastAsia" w:hAnsiTheme="minorHAnsi" w:cstheme="minorBidi"/>
              <w:noProof/>
              <w:color w:val="000000" w:themeColor="text1"/>
              <w:sz w:val="22"/>
              <w:lang w:val="id-ID" w:eastAsia="id-ID"/>
            </w:rPr>
          </w:pPr>
          <w:hyperlink w:anchor="_Toc31637836" w:history="1">
            <w:r w:rsidR="00A07789" w:rsidRPr="00A07789">
              <w:rPr>
                <w:rStyle w:val="Hyperlink"/>
                <w:noProof/>
                <w:color w:val="000000" w:themeColor="text1"/>
                <w:lang w:val="id-ID"/>
              </w:rPr>
              <w:t>3.7</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1</w:t>
            </w:r>
            <w:r w:rsidR="00A07789" w:rsidRPr="00A07789">
              <w:rPr>
                <w:noProof/>
                <w:webHidden/>
                <w:color w:val="000000" w:themeColor="text1"/>
              </w:rPr>
              <w:fldChar w:fldCharType="end"/>
            </w:r>
          </w:hyperlink>
        </w:p>
        <w:p w14:paraId="595751FF" w14:textId="54202BB6"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37" w:history="1">
            <w:r w:rsidR="00A07789" w:rsidRPr="00A07789">
              <w:rPr>
                <w:rStyle w:val="Hyperlink"/>
                <w:i/>
                <w:noProof/>
                <w:color w:val="000000" w:themeColor="text1"/>
                <w:lang w:val="id-ID"/>
              </w:rPr>
              <w:t>3.7.1</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Pelatihan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2</w:t>
            </w:r>
            <w:r w:rsidR="00A07789" w:rsidRPr="00A07789">
              <w:rPr>
                <w:noProof/>
                <w:webHidden/>
                <w:color w:val="000000" w:themeColor="text1"/>
              </w:rPr>
              <w:fldChar w:fldCharType="end"/>
            </w:r>
          </w:hyperlink>
        </w:p>
        <w:p w14:paraId="05F18100" w14:textId="332C6771" w:rsidR="00A07789" w:rsidRPr="00A07789" w:rsidRDefault="000B4741">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38" w:history="1">
            <w:r w:rsidR="00A07789" w:rsidRPr="00A07789">
              <w:rPr>
                <w:rStyle w:val="Hyperlink"/>
                <w:i/>
                <w:noProof/>
                <w:color w:val="000000" w:themeColor="text1"/>
                <w:lang w:val="id-ID"/>
              </w:rPr>
              <w:t>3.7.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Pengujian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4</w:t>
            </w:r>
            <w:r w:rsidR="00A07789" w:rsidRPr="00A07789">
              <w:rPr>
                <w:noProof/>
                <w:webHidden/>
                <w:color w:val="000000" w:themeColor="text1"/>
              </w:rPr>
              <w:fldChar w:fldCharType="end"/>
            </w:r>
          </w:hyperlink>
        </w:p>
        <w:p w14:paraId="1CEE9CEB" w14:textId="04B0FD6A"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9" w:history="1">
            <w:r w:rsidR="00A07789" w:rsidRPr="00A07789">
              <w:rPr>
                <w:rStyle w:val="Hyperlink"/>
                <w:noProof/>
                <w:color w:val="000000" w:themeColor="text1"/>
                <w:lang w:val="fi-FI"/>
              </w:rPr>
              <w:t>3.7 Uji Coba dan Evaluasi</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8</w:t>
            </w:r>
            <w:r w:rsidR="00A07789" w:rsidRPr="00A07789">
              <w:rPr>
                <w:noProof/>
                <w:webHidden/>
                <w:color w:val="000000" w:themeColor="text1"/>
              </w:rPr>
              <w:fldChar w:fldCharType="end"/>
            </w:r>
          </w:hyperlink>
        </w:p>
        <w:p w14:paraId="09069487" w14:textId="16DC1866"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0" w:history="1">
            <w:r w:rsidR="00A07789" w:rsidRPr="00A07789">
              <w:rPr>
                <w:rStyle w:val="Hyperlink"/>
                <w:noProof/>
                <w:color w:val="000000" w:themeColor="text1"/>
                <w:lang w:val="fi-FI"/>
              </w:rPr>
              <w:t>3.8 Pembuatan Laporan Tugas Akhi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5C7CB883" w14:textId="663511CC"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1" w:history="1">
            <w:r w:rsidR="00A07789" w:rsidRPr="00A07789">
              <w:rPr>
                <w:rStyle w:val="Hyperlink"/>
                <w:noProof/>
                <w:color w:val="000000" w:themeColor="text1"/>
              </w:rPr>
              <w:t>3.9</w:t>
            </w:r>
            <w:r w:rsidR="00A07789" w:rsidRPr="00A07789">
              <w:rPr>
                <w:rStyle w:val="Hyperlink"/>
                <w:rFonts w:eastAsia="Arial"/>
                <w:noProof/>
                <w:color w:val="000000" w:themeColor="text1"/>
              </w:rPr>
              <w:t xml:space="preserve"> </w:t>
            </w:r>
            <w:r w:rsidR="00A07789" w:rsidRPr="00A07789">
              <w:rPr>
                <w:rStyle w:val="Hyperlink"/>
                <w:noProof/>
                <w:color w:val="000000" w:themeColor="text1"/>
              </w:rPr>
              <w:t>Perkiraan jadw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37BF5FA5" w14:textId="1DD20AC3" w:rsidR="00A07789" w:rsidRPr="00A07789" w:rsidRDefault="000B4741">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2" w:history="1">
            <w:r w:rsidR="00A07789" w:rsidRPr="00A07789">
              <w:rPr>
                <w:rStyle w:val="Hyperlink"/>
                <w:noProof/>
                <w:color w:val="000000" w:themeColor="text1"/>
              </w:rPr>
              <w:t>Table 42. Tabel Perkiraan Jadw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43C4FF8E" w14:textId="536732FC" w:rsidR="00A07789" w:rsidRPr="00A07789" w:rsidRDefault="000B4741">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43" w:history="1">
            <w:r w:rsidR="00A07789" w:rsidRPr="00A07789">
              <w:rPr>
                <w:rStyle w:val="Hyperlink"/>
                <w:noProof/>
                <w:color w:val="000000" w:themeColor="text1"/>
              </w:rPr>
              <w:t>DAFTAR PUSTAKA</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0</w:t>
            </w:r>
            <w:r w:rsidR="00A07789" w:rsidRPr="00A07789">
              <w:rPr>
                <w:noProof/>
                <w:webHidden/>
                <w:color w:val="000000" w:themeColor="text1"/>
              </w:rPr>
              <w:fldChar w:fldCharType="end"/>
            </w:r>
          </w:hyperlink>
        </w:p>
        <w:p w14:paraId="2C3E4860" w14:textId="778CB06B" w:rsidR="00123CA8" w:rsidRPr="00A07789" w:rsidRDefault="00D115F0" w:rsidP="00C801DC">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801DC">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801DC">
      <w:pPr>
        <w:pStyle w:val="Heading1"/>
        <w:spacing w:after="0" w:line="360" w:lineRule="auto"/>
        <w:ind w:right="1"/>
        <w:rPr>
          <w:color w:val="000000" w:themeColor="text1"/>
          <w:szCs w:val="24"/>
        </w:rPr>
      </w:pPr>
      <w:bookmarkStart w:id="2" w:name="_Toc31637797"/>
      <w:r w:rsidRPr="00585902">
        <w:rPr>
          <w:color w:val="000000" w:themeColor="text1"/>
          <w:szCs w:val="24"/>
        </w:rPr>
        <w:lastRenderedPageBreak/>
        <w:t>DAFTAR GAMBAR</w:t>
      </w:r>
      <w:bookmarkEnd w:id="2"/>
      <w:r w:rsidRPr="00585902">
        <w:rPr>
          <w:color w:val="000000" w:themeColor="text1"/>
          <w:szCs w:val="24"/>
        </w:rPr>
        <w:t xml:space="preserve"> </w:t>
      </w:r>
    </w:p>
    <w:p w14:paraId="6AAF1E5C" w14:textId="77777777" w:rsidR="00A07789" w:rsidRPr="00A07789" w:rsidRDefault="00D115F0" w:rsidP="00C801DC">
      <w:pPr>
        <w:spacing w:after="0" w:line="360" w:lineRule="auto"/>
        <w:ind w:left="283" w:right="1" w:firstLine="0"/>
        <w:jc w:val="left"/>
        <w:rPr>
          <w:noProof/>
          <w:color w:val="000000" w:themeColor="text1"/>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589D29DC" w14:textId="53E88A20"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4" w:history="1">
        <w:r w:rsidR="00A07789" w:rsidRPr="00A07789">
          <w:rPr>
            <w:rStyle w:val="Hyperlink"/>
            <w:noProof/>
            <w:color w:val="000000" w:themeColor="text1"/>
          </w:rPr>
          <w:t>Gambar 1 . Arsitektur pada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205BD3E9" w14:textId="2572FCDF"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5" w:history="1">
        <w:r w:rsidR="00A07789" w:rsidRPr="00A07789">
          <w:rPr>
            <w:rStyle w:val="Hyperlink"/>
            <w:noProof/>
            <w:color w:val="000000" w:themeColor="text1"/>
          </w:rPr>
          <w:t>Gambar 2 . Memori pada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7DDD5633" w14:textId="720430AE"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6" w:history="1">
        <w:r w:rsidR="00A07789" w:rsidRPr="00A07789">
          <w:rPr>
            <w:rStyle w:val="Hyperlink"/>
            <w:noProof/>
            <w:color w:val="000000" w:themeColor="text1"/>
          </w:rPr>
          <w:t>Gambar 3. Memori pada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6</w:t>
        </w:r>
        <w:r w:rsidR="00A07789" w:rsidRPr="00A07789">
          <w:rPr>
            <w:noProof/>
            <w:webHidden/>
            <w:color w:val="000000" w:themeColor="text1"/>
          </w:rPr>
          <w:fldChar w:fldCharType="end"/>
        </w:r>
      </w:hyperlink>
    </w:p>
    <w:p w14:paraId="2F40EA73" w14:textId="2F2D2FA9"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7" w:history="1">
        <w:r w:rsidR="00A07789" w:rsidRPr="00A07789">
          <w:rPr>
            <w:rStyle w:val="Hyperlink"/>
            <w:noProof/>
            <w:color w:val="000000" w:themeColor="text1"/>
          </w:rPr>
          <w:t>Gambar 4 Arsitektur hidden laye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686F046F" w14:textId="528723E8"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8" w:history="1">
        <w:r w:rsidR="00A07789" w:rsidRPr="00A07789">
          <w:rPr>
            <w:rStyle w:val="Hyperlink"/>
            <w:noProof/>
            <w:color w:val="000000" w:themeColor="text1"/>
          </w:rPr>
          <w:t>Gambar 5 Status sel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0609FB2E" w14:textId="2E47E1CA"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9" w:history="1">
        <w:r w:rsidR="00A07789" w:rsidRPr="00A07789">
          <w:rPr>
            <w:rStyle w:val="Hyperlink"/>
            <w:noProof/>
            <w:color w:val="000000" w:themeColor="text1"/>
          </w:rPr>
          <w:t>Gambar 6 Gerbang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0</w:t>
        </w:r>
        <w:r w:rsidR="00A07789" w:rsidRPr="00A07789">
          <w:rPr>
            <w:noProof/>
            <w:webHidden/>
            <w:color w:val="000000" w:themeColor="text1"/>
          </w:rPr>
          <w:fldChar w:fldCharType="end"/>
        </w:r>
      </w:hyperlink>
    </w:p>
    <w:p w14:paraId="47F5D9EB" w14:textId="4E220EB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0" w:history="1">
        <w:r w:rsidR="00A07789" w:rsidRPr="00A07789">
          <w:rPr>
            <w:rStyle w:val="Hyperlink"/>
            <w:noProof/>
            <w:color w:val="000000" w:themeColor="text1"/>
          </w:rPr>
          <w:t xml:space="preserve">Gambar 7 Penjagaan gerbang (Keep gate) </w:t>
        </w:r>
        <m:oMath>
          <m:r>
            <w:rPr>
              <w:rStyle w:val="Hyperlink"/>
              <w:rFonts w:ascii="Cambria Math" w:hAnsi="Cambria Math"/>
              <w:noProof/>
              <w:color w:val="000000" w:themeColor="text1"/>
            </w:rPr>
            <m:t>ft</m:t>
          </m:r>
        </m:oMath>
        <w:r w:rsidR="00A07789" w:rsidRPr="00A07789">
          <w:rPr>
            <w:rStyle w:val="Hyperlink"/>
            <w:noProof/>
            <w:color w:val="000000" w:themeColor="text1"/>
          </w:rPr>
          <w:t xml:space="preserv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0</w:t>
        </w:r>
        <w:r w:rsidR="00A07789" w:rsidRPr="00A07789">
          <w:rPr>
            <w:noProof/>
            <w:webHidden/>
            <w:color w:val="000000" w:themeColor="text1"/>
          </w:rPr>
          <w:fldChar w:fldCharType="end"/>
        </w:r>
      </w:hyperlink>
    </w:p>
    <w:p w14:paraId="3DB5EDC7" w14:textId="0F6F25F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1" w:history="1">
        <w:r w:rsidR="00A07789" w:rsidRPr="00A07789">
          <w:rPr>
            <w:rStyle w:val="Hyperlink"/>
            <w:noProof/>
            <w:color w:val="000000" w:themeColor="text1"/>
          </w:rPr>
          <w:t>Gambar 8 Menambahkan informasi baru (write gat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1</w:t>
        </w:r>
        <w:r w:rsidR="00A07789" w:rsidRPr="00A07789">
          <w:rPr>
            <w:noProof/>
            <w:webHidden/>
            <w:color w:val="000000" w:themeColor="text1"/>
          </w:rPr>
          <w:fldChar w:fldCharType="end"/>
        </w:r>
      </w:hyperlink>
    </w:p>
    <w:p w14:paraId="076FCA3B" w14:textId="02A19988"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2" w:history="1">
        <w:r w:rsidR="00A07789" w:rsidRPr="00A07789">
          <w:rPr>
            <w:rStyle w:val="Hyperlink"/>
            <w:noProof/>
            <w:color w:val="000000" w:themeColor="text1"/>
          </w:rPr>
          <w:t>Gambar 9 Update cell stat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1</w:t>
        </w:r>
        <w:r w:rsidR="00A07789" w:rsidRPr="00A07789">
          <w:rPr>
            <w:noProof/>
            <w:webHidden/>
            <w:color w:val="000000" w:themeColor="text1"/>
          </w:rPr>
          <w:fldChar w:fldCharType="end"/>
        </w:r>
      </w:hyperlink>
    </w:p>
    <w:p w14:paraId="66ADF23A" w14:textId="468E82DA"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3" w:history="1">
        <w:r w:rsidR="00A07789" w:rsidRPr="00A07789">
          <w:rPr>
            <w:rStyle w:val="Hyperlink"/>
            <w:noProof/>
            <w:color w:val="000000" w:themeColor="text1"/>
          </w:rPr>
          <w:t>Gambar 10 Membaca keputusan (Output)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2</w:t>
        </w:r>
        <w:r w:rsidR="00A07789" w:rsidRPr="00A07789">
          <w:rPr>
            <w:noProof/>
            <w:webHidden/>
            <w:color w:val="000000" w:themeColor="text1"/>
          </w:rPr>
          <w:fldChar w:fldCharType="end"/>
        </w:r>
      </w:hyperlink>
    </w:p>
    <w:p w14:paraId="3A328F23" w14:textId="4DE5106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4" w:history="1">
        <w:r w:rsidR="00A07789" w:rsidRPr="00A07789">
          <w:rPr>
            <w:rStyle w:val="Hyperlink"/>
            <w:noProof/>
            <w:color w:val="000000" w:themeColor="text1"/>
          </w:rPr>
          <w:t>Gambar 11 Arsitektur LSTM for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40A9F30D" w14:textId="3F11887B"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5" w:history="1">
        <w:r w:rsidR="00A07789" w:rsidRPr="00A07789">
          <w:rPr>
            <w:rStyle w:val="Hyperlink"/>
            <w:noProof/>
            <w:color w:val="000000" w:themeColor="text1"/>
          </w:rPr>
          <w:t>Gambar 12 Penjabaran dari Hidden Layer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52DE228C" w14:textId="03259199"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6" w:history="1">
        <w:r w:rsidR="00A07789" w:rsidRPr="00A07789">
          <w:rPr>
            <w:rStyle w:val="Hyperlink"/>
            <w:noProof/>
            <w:color w:val="000000" w:themeColor="text1"/>
          </w:rPr>
          <w:t>Gambar 13 Arsitektur LSTM Back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3</w:t>
        </w:r>
        <w:r w:rsidR="00A07789" w:rsidRPr="00A07789">
          <w:rPr>
            <w:noProof/>
            <w:webHidden/>
            <w:color w:val="000000" w:themeColor="text1"/>
          </w:rPr>
          <w:fldChar w:fldCharType="end"/>
        </w:r>
      </w:hyperlink>
    </w:p>
    <w:p w14:paraId="2EE0331F" w14:textId="7ED87175"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7" w:history="1">
        <w:r w:rsidR="00A07789" w:rsidRPr="00A07789">
          <w:rPr>
            <w:rStyle w:val="Hyperlink"/>
            <w:noProof/>
            <w:color w:val="000000" w:themeColor="text1"/>
          </w:rPr>
          <w:t>Gambar 14 Penjabaran dari Hidden Layer LSTM Back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3</w:t>
        </w:r>
        <w:r w:rsidR="00A07789" w:rsidRPr="00A07789">
          <w:rPr>
            <w:noProof/>
            <w:webHidden/>
            <w:color w:val="000000" w:themeColor="text1"/>
          </w:rPr>
          <w:fldChar w:fldCharType="end"/>
        </w:r>
      </w:hyperlink>
    </w:p>
    <w:p w14:paraId="6A15F311" w14:textId="58FAB0EC"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8" w:history="1">
        <w:r w:rsidR="00A07789" w:rsidRPr="00A07789">
          <w:rPr>
            <w:rStyle w:val="Hyperlink"/>
            <w:noProof/>
            <w:color w:val="000000" w:themeColor="text1"/>
          </w:rPr>
          <w:t>Gambar 15  Diagram IPO Arsitektur Siste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4</w:t>
        </w:r>
        <w:r w:rsidR="00A07789" w:rsidRPr="00A07789">
          <w:rPr>
            <w:noProof/>
            <w:webHidden/>
            <w:color w:val="000000" w:themeColor="text1"/>
          </w:rPr>
          <w:fldChar w:fldCharType="end"/>
        </w:r>
      </w:hyperlink>
    </w:p>
    <w:p w14:paraId="671AC5F7" w14:textId="48B43D97"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9" w:history="1">
        <w:r w:rsidR="00A07789" w:rsidRPr="00A07789">
          <w:rPr>
            <w:rStyle w:val="Hyperlink"/>
            <w:noProof/>
            <w:color w:val="000000" w:themeColor="text1"/>
          </w:rPr>
          <w:t>Gambar 16 Flowchart Sistem Keseluru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09297910" w14:textId="36E5D1D5"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60" w:history="1">
        <w:r w:rsidR="00A07789" w:rsidRPr="00A07789">
          <w:rPr>
            <w:rStyle w:val="Hyperlink"/>
            <w:noProof/>
            <w:color w:val="000000" w:themeColor="text1"/>
          </w:rPr>
          <w:t>Gambar 17 Flowchart pelatih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6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9</w:t>
        </w:r>
        <w:r w:rsidR="00A07789" w:rsidRPr="00A07789">
          <w:rPr>
            <w:noProof/>
            <w:webHidden/>
            <w:color w:val="000000" w:themeColor="text1"/>
          </w:rPr>
          <w:fldChar w:fldCharType="end"/>
        </w:r>
      </w:hyperlink>
    </w:p>
    <w:p w14:paraId="1716169C" w14:textId="439F69DE" w:rsidR="00A07789" w:rsidRPr="00A07789" w:rsidRDefault="000B4741">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61" w:history="1">
        <w:r w:rsidR="00A07789" w:rsidRPr="00A07789">
          <w:rPr>
            <w:rStyle w:val="Hyperlink"/>
            <w:noProof/>
            <w:color w:val="000000" w:themeColor="text1"/>
          </w:rPr>
          <w:t>Gambar 18 Flowchart penguji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6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0</w:t>
        </w:r>
        <w:r w:rsidR="00A07789" w:rsidRPr="00A07789">
          <w:rPr>
            <w:noProof/>
            <w:webHidden/>
            <w:color w:val="000000" w:themeColor="text1"/>
          </w:rPr>
          <w:fldChar w:fldCharType="end"/>
        </w:r>
      </w:hyperlink>
    </w:p>
    <w:p w14:paraId="4BCE523A" w14:textId="77777777" w:rsidR="00123CA8" w:rsidRPr="00A07789" w:rsidRDefault="00D87C9D" w:rsidP="00C801DC">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801DC">
      <w:pPr>
        <w:spacing w:after="0" w:line="360" w:lineRule="auto"/>
        <w:ind w:left="283" w:right="1" w:firstLine="0"/>
        <w:jc w:val="left"/>
        <w:rPr>
          <w:color w:val="000000" w:themeColor="text1"/>
        </w:rPr>
      </w:pPr>
    </w:p>
    <w:p w14:paraId="29550856" w14:textId="77777777" w:rsidR="00123CA8" w:rsidRPr="00A07789" w:rsidRDefault="00D115F0" w:rsidP="00C801DC">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801DC">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801DC">
      <w:pPr>
        <w:pStyle w:val="Heading1"/>
        <w:spacing w:after="0" w:line="360" w:lineRule="auto"/>
        <w:ind w:right="1"/>
        <w:rPr>
          <w:color w:val="000000" w:themeColor="text1"/>
          <w:szCs w:val="24"/>
        </w:rPr>
      </w:pPr>
      <w:bookmarkStart w:id="3" w:name="_Toc31637798"/>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801DC">
      <w:pPr>
        <w:spacing w:after="0" w:line="360" w:lineRule="auto"/>
        <w:ind w:left="283" w:right="1" w:firstLine="0"/>
        <w:jc w:val="left"/>
        <w:rPr>
          <w:color w:val="000000" w:themeColor="text1"/>
        </w:rPr>
      </w:pPr>
      <w:r w:rsidRPr="00A07789">
        <w:rPr>
          <w:color w:val="000000" w:themeColor="text1"/>
        </w:rPr>
        <w:t xml:space="preserve"> </w:t>
      </w:r>
    </w:p>
    <w:p w14:paraId="181B064F" w14:textId="425CA62F" w:rsidR="000B4741"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1650527" w:history="1">
        <w:r w:rsidR="000B4741" w:rsidRPr="00C95B2C">
          <w:rPr>
            <w:rStyle w:val="Hyperlink"/>
            <w:noProof/>
          </w:rPr>
          <w:t>Table 1. Tabel Penelitian Terkait</w:t>
        </w:r>
        <w:r w:rsidR="000B4741">
          <w:rPr>
            <w:noProof/>
            <w:webHidden/>
          </w:rPr>
          <w:tab/>
        </w:r>
        <w:r w:rsidR="000B4741">
          <w:rPr>
            <w:noProof/>
            <w:webHidden/>
          </w:rPr>
          <w:fldChar w:fldCharType="begin"/>
        </w:r>
        <w:r w:rsidR="000B4741">
          <w:rPr>
            <w:noProof/>
            <w:webHidden/>
          </w:rPr>
          <w:instrText xml:space="preserve"> PAGEREF _Toc31650527 \h </w:instrText>
        </w:r>
        <w:r w:rsidR="000B4741">
          <w:rPr>
            <w:noProof/>
            <w:webHidden/>
          </w:rPr>
        </w:r>
        <w:r w:rsidR="000B4741">
          <w:rPr>
            <w:noProof/>
            <w:webHidden/>
          </w:rPr>
          <w:fldChar w:fldCharType="separate"/>
        </w:r>
        <w:r w:rsidR="000B4741">
          <w:rPr>
            <w:noProof/>
            <w:webHidden/>
          </w:rPr>
          <w:t>20</w:t>
        </w:r>
        <w:r w:rsidR="000B4741">
          <w:rPr>
            <w:noProof/>
            <w:webHidden/>
          </w:rPr>
          <w:fldChar w:fldCharType="end"/>
        </w:r>
      </w:hyperlink>
    </w:p>
    <w:p w14:paraId="5FCDB494" w14:textId="732A1714"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28" w:history="1">
        <w:r w:rsidRPr="00C95B2C">
          <w:rPr>
            <w:rStyle w:val="Hyperlink"/>
            <w:noProof/>
          </w:rPr>
          <w:t>Tabel 2</w:t>
        </w:r>
        <w:r w:rsidRPr="00C95B2C">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31650528 \h </w:instrText>
        </w:r>
        <w:r>
          <w:rPr>
            <w:noProof/>
            <w:webHidden/>
          </w:rPr>
        </w:r>
        <w:r>
          <w:rPr>
            <w:noProof/>
            <w:webHidden/>
          </w:rPr>
          <w:fldChar w:fldCharType="separate"/>
        </w:r>
        <w:r>
          <w:rPr>
            <w:noProof/>
            <w:webHidden/>
          </w:rPr>
          <w:t>32</w:t>
        </w:r>
        <w:r>
          <w:rPr>
            <w:noProof/>
            <w:webHidden/>
          </w:rPr>
          <w:fldChar w:fldCharType="end"/>
        </w:r>
      </w:hyperlink>
    </w:p>
    <w:p w14:paraId="71956E39" w14:textId="7FF5D4AE"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29" w:history="1">
        <w:r w:rsidRPr="00C95B2C">
          <w:rPr>
            <w:rStyle w:val="Hyperlink"/>
            <w:noProof/>
          </w:rPr>
          <w:t>Tabel 3</w:t>
        </w:r>
        <w:r w:rsidRPr="00C95B2C">
          <w:rPr>
            <w:rStyle w:val="Hyperlink"/>
            <w:noProof/>
            <w:lang w:val="id-ID"/>
          </w:rPr>
          <w:t xml:space="preserve"> Data Training Harga close Saha</w:t>
        </w:r>
        <w:r w:rsidRPr="00C95B2C">
          <w:rPr>
            <w:rStyle w:val="Hyperlink"/>
            <w:noProof/>
          </w:rPr>
          <w:t>m</w:t>
        </w:r>
        <w:r>
          <w:rPr>
            <w:noProof/>
            <w:webHidden/>
          </w:rPr>
          <w:tab/>
        </w:r>
        <w:r>
          <w:rPr>
            <w:noProof/>
            <w:webHidden/>
          </w:rPr>
          <w:fldChar w:fldCharType="begin"/>
        </w:r>
        <w:r>
          <w:rPr>
            <w:noProof/>
            <w:webHidden/>
          </w:rPr>
          <w:instrText xml:space="preserve"> PAGEREF _Toc31650529 \h </w:instrText>
        </w:r>
        <w:r>
          <w:rPr>
            <w:noProof/>
            <w:webHidden/>
          </w:rPr>
        </w:r>
        <w:r>
          <w:rPr>
            <w:noProof/>
            <w:webHidden/>
          </w:rPr>
          <w:fldChar w:fldCharType="separate"/>
        </w:r>
        <w:r>
          <w:rPr>
            <w:noProof/>
            <w:webHidden/>
          </w:rPr>
          <w:t>32</w:t>
        </w:r>
        <w:r>
          <w:rPr>
            <w:noProof/>
            <w:webHidden/>
          </w:rPr>
          <w:fldChar w:fldCharType="end"/>
        </w:r>
      </w:hyperlink>
    </w:p>
    <w:p w14:paraId="0CB28675" w14:textId="1FCD0DEE"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0" w:history="1">
        <w:r w:rsidRPr="00C95B2C">
          <w:rPr>
            <w:rStyle w:val="Hyperlink"/>
            <w:noProof/>
          </w:rPr>
          <w:t>Tabel 4</w:t>
        </w:r>
        <w:r w:rsidRPr="00C95B2C">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31650530 \h </w:instrText>
        </w:r>
        <w:r>
          <w:rPr>
            <w:noProof/>
            <w:webHidden/>
          </w:rPr>
        </w:r>
        <w:r>
          <w:rPr>
            <w:noProof/>
            <w:webHidden/>
          </w:rPr>
          <w:fldChar w:fldCharType="separate"/>
        </w:r>
        <w:r>
          <w:rPr>
            <w:noProof/>
            <w:webHidden/>
          </w:rPr>
          <w:t>32</w:t>
        </w:r>
        <w:r>
          <w:rPr>
            <w:noProof/>
            <w:webHidden/>
          </w:rPr>
          <w:fldChar w:fldCharType="end"/>
        </w:r>
      </w:hyperlink>
    </w:p>
    <w:p w14:paraId="37DCF2D2" w14:textId="59825537" w:rsidR="000B4741" w:rsidRDefault="000B4741" w:rsidP="000B4741">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31" w:history="1">
        <w:r w:rsidRPr="00C95B2C">
          <w:rPr>
            <w:rStyle w:val="Hyperlink"/>
            <w:noProof/>
          </w:rPr>
          <w:t xml:space="preserve">Tabel 5 </w:t>
        </w:r>
        <w:r w:rsidRPr="00C95B2C">
          <w:rPr>
            <w:rStyle w:val="Hyperlink"/>
            <w:noProof/>
            <w:lang w:val="id-ID"/>
          </w:rPr>
          <w:t>Data Training</w:t>
        </w:r>
        <w:r w:rsidRPr="00C95B2C">
          <w:rPr>
            <w:rStyle w:val="Hyperlink"/>
            <w:noProof/>
          </w:rPr>
          <w:t xml:space="preserve"> dan data Testing </w:t>
        </w:r>
        <w:r w:rsidRPr="00C95B2C">
          <w:rPr>
            <w:rStyle w:val="Hyperlink"/>
            <w:noProof/>
            <w:lang w:val="id-ID"/>
          </w:rPr>
          <w:t xml:space="preserve">Harga close Saham </w:t>
        </w:r>
        <w:r w:rsidRPr="00C95B2C">
          <w:rPr>
            <w:rStyle w:val="Hyperlink"/>
            <w:noProof/>
          </w:rPr>
          <w:t>dinormalisasi</w:t>
        </w:r>
        <w:r>
          <w:rPr>
            <w:noProof/>
            <w:webHidden/>
          </w:rPr>
          <w:tab/>
        </w:r>
        <w:r>
          <w:rPr>
            <w:noProof/>
            <w:webHidden/>
          </w:rPr>
          <w:fldChar w:fldCharType="begin"/>
        </w:r>
        <w:r>
          <w:rPr>
            <w:noProof/>
            <w:webHidden/>
          </w:rPr>
          <w:instrText xml:space="preserve"> PAGEREF _Toc31650531 \h </w:instrText>
        </w:r>
        <w:r>
          <w:rPr>
            <w:noProof/>
            <w:webHidden/>
          </w:rPr>
        </w:r>
        <w:r>
          <w:rPr>
            <w:noProof/>
            <w:webHidden/>
          </w:rPr>
          <w:fldChar w:fldCharType="separate"/>
        </w:r>
        <w:r>
          <w:rPr>
            <w:noProof/>
            <w:webHidden/>
          </w:rPr>
          <w:t>33</w:t>
        </w:r>
        <w:r>
          <w:rPr>
            <w:noProof/>
            <w:webHidden/>
          </w:rPr>
          <w:fldChar w:fldCharType="end"/>
        </w:r>
      </w:hyperlink>
    </w:p>
    <w:p w14:paraId="325C4499" w14:textId="10C15E15"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2" w:history="1">
        <w:r w:rsidRPr="00C95B2C">
          <w:rPr>
            <w:rStyle w:val="Hyperlink"/>
            <w:noProof/>
          </w:rPr>
          <w:t>Tabel 6 Data Sample</w:t>
        </w:r>
        <w:r>
          <w:rPr>
            <w:noProof/>
            <w:webHidden/>
          </w:rPr>
          <w:tab/>
        </w:r>
        <w:r>
          <w:rPr>
            <w:noProof/>
            <w:webHidden/>
          </w:rPr>
          <w:fldChar w:fldCharType="begin"/>
        </w:r>
        <w:r>
          <w:rPr>
            <w:noProof/>
            <w:webHidden/>
          </w:rPr>
          <w:instrText xml:space="preserve"> PAGEREF _Toc31650532 \h </w:instrText>
        </w:r>
        <w:r>
          <w:rPr>
            <w:noProof/>
            <w:webHidden/>
          </w:rPr>
        </w:r>
        <w:r>
          <w:rPr>
            <w:noProof/>
            <w:webHidden/>
          </w:rPr>
          <w:fldChar w:fldCharType="separate"/>
        </w:r>
        <w:r>
          <w:rPr>
            <w:noProof/>
            <w:webHidden/>
          </w:rPr>
          <w:t>34</w:t>
        </w:r>
        <w:r>
          <w:rPr>
            <w:noProof/>
            <w:webHidden/>
          </w:rPr>
          <w:fldChar w:fldCharType="end"/>
        </w:r>
      </w:hyperlink>
    </w:p>
    <w:p w14:paraId="18C0610D" w14:textId="3E1B441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3" w:history="1">
        <w:r w:rsidRPr="00C95B2C">
          <w:rPr>
            <w:rStyle w:val="Hyperlink"/>
            <w:noProof/>
          </w:rPr>
          <w:t>Tabel 7 Bobot Awal</w:t>
        </w:r>
        <w:r>
          <w:rPr>
            <w:noProof/>
            <w:webHidden/>
          </w:rPr>
          <w:tab/>
        </w:r>
        <w:r>
          <w:rPr>
            <w:noProof/>
            <w:webHidden/>
          </w:rPr>
          <w:fldChar w:fldCharType="begin"/>
        </w:r>
        <w:r>
          <w:rPr>
            <w:noProof/>
            <w:webHidden/>
          </w:rPr>
          <w:instrText xml:space="preserve"> PAGEREF _Toc31650533 \h </w:instrText>
        </w:r>
        <w:r>
          <w:rPr>
            <w:noProof/>
            <w:webHidden/>
          </w:rPr>
        </w:r>
        <w:r>
          <w:rPr>
            <w:noProof/>
            <w:webHidden/>
          </w:rPr>
          <w:fldChar w:fldCharType="separate"/>
        </w:r>
        <w:r>
          <w:rPr>
            <w:noProof/>
            <w:webHidden/>
          </w:rPr>
          <w:t>34</w:t>
        </w:r>
        <w:r>
          <w:rPr>
            <w:noProof/>
            <w:webHidden/>
          </w:rPr>
          <w:fldChar w:fldCharType="end"/>
        </w:r>
      </w:hyperlink>
    </w:p>
    <w:p w14:paraId="2757DD6E" w14:textId="0882BDBE" w:rsidR="000B4741" w:rsidRDefault="000B4741" w:rsidP="000B4741">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34" w:history="1">
        <w:r w:rsidRPr="00C95B2C">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34 \h </w:instrText>
        </w:r>
        <w:r>
          <w:rPr>
            <w:noProof/>
            <w:webHidden/>
          </w:rPr>
        </w:r>
        <w:r>
          <w:rPr>
            <w:noProof/>
            <w:webHidden/>
          </w:rPr>
          <w:fldChar w:fldCharType="separate"/>
        </w:r>
        <w:r>
          <w:rPr>
            <w:noProof/>
            <w:webHidden/>
          </w:rPr>
          <w:t>35</w:t>
        </w:r>
        <w:r>
          <w:rPr>
            <w:noProof/>
            <w:webHidden/>
          </w:rPr>
          <w:fldChar w:fldCharType="end"/>
        </w:r>
      </w:hyperlink>
    </w:p>
    <w:p w14:paraId="70D69728" w14:textId="1BA1A4D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5" w:history="1">
        <w:r w:rsidRPr="00C95B2C">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31650535 \h </w:instrText>
        </w:r>
        <w:r>
          <w:rPr>
            <w:noProof/>
            <w:webHidden/>
          </w:rPr>
        </w:r>
        <w:r>
          <w:rPr>
            <w:noProof/>
            <w:webHidden/>
          </w:rPr>
          <w:fldChar w:fldCharType="separate"/>
        </w:r>
        <w:r>
          <w:rPr>
            <w:noProof/>
            <w:webHidden/>
          </w:rPr>
          <w:t>35</w:t>
        </w:r>
        <w:r>
          <w:rPr>
            <w:noProof/>
            <w:webHidden/>
          </w:rPr>
          <w:fldChar w:fldCharType="end"/>
        </w:r>
      </w:hyperlink>
    </w:p>
    <w:p w14:paraId="7371BD55" w14:textId="11C8E6A5"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6" w:history="1">
        <w:r w:rsidRPr="00C95B2C">
          <w:rPr>
            <w:rStyle w:val="Hyperlink"/>
            <w:noProof/>
          </w:rPr>
          <w:t xml:space="preserve">Tabel 10 Hasil proses </w:t>
        </w:r>
        <w:r w:rsidRPr="00C95B2C">
          <w:rPr>
            <w:rStyle w:val="Hyperlink"/>
            <w:b/>
            <w:bCs/>
            <w:noProof/>
          </w:rPr>
          <w:t>Gerbang lupa (</w:t>
        </w:r>
        <m:oMath>
          <m:r>
            <m:rPr>
              <m:sty m:val="p"/>
            </m:rPr>
            <w:rPr>
              <w:rStyle w:val="Hyperlink"/>
              <w:rFonts w:ascii="Cambria Math" w:hAnsi="Cambria Math"/>
              <w:noProof/>
            </w:rPr>
            <m:t>ft</m:t>
          </m:r>
        </m:oMath>
        <w:r w:rsidRPr="00C95B2C">
          <w:rPr>
            <w:rStyle w:val="Hyperlink"/>
            <w:noProof/>
          </w:rPr>
          <w:t>)</w:t>
        </w:r>
        <w:r>
          <w:rPr>
            <w:noProof/>
            <w:webHidden/>
          </w:rPr>
          <w:tab/>
        </w:r>
        <w:r>
          <w:rPr>
            <w:noProof/>
            <w:webHidden/>
          </w:rPr>
          <w:fldChar w:fldCharType="begin"/>
        </w:r>
        <w:r>
          <w:rPr>
            <w:noProof/>
            <w:webHidden/>
          </w:rPr>
          <w:instrText xml:space="preserve"> PAGEREF _Toc31650536 \h </w:instrText>
        </w:r>
        <w:r>
          <w:rPr>
            <w:noProof/>
            <w:webHidden/>
          </w:rPr>
        </w:r>
        <w:r>
          <w:rPr>
            <w:noProof/>
            <w:webHidden/>
          </w:rPr>
          <w:fldChar w:fldCharType="separate"/>
        </w:r>
        <w:r>
          <w:rPr>
            <w:noProof/>
            <w:webHidden/>
          </w:rPr>
          <w:t>36</w:t>
        </w:r>
        <w:r>
          <w:rPr>
            <w:noProof/>
            <w:webHidden/>
          </w:rPr>
          <w:fldChar w:fldCharType="end"/>
        </w:r>
      </w:hyperlink>
    </w:p>
    <w:p w14:paraId="6D7963FB" w14:textId="4392B23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7" w:history="1">
        <w:r w:rsidRPr="00C95B2C">
          <w:rPr>
            <w:rStyle w:val="Hyperlink"/>
            <w:noProof/>
          </w:rPr>
          <w:t xml:space="preserve">Tabel 11 Hasil proses </w:t>
        </w:r>
        <w:r w:rsidRPr="00C95B2C">
          <w:rPr>
            <w:rStyle w:val="Hyperlink"/>
            <w:noProof/>
            <w:lang w:val="en-GB"/>
          </w:rPr>
          <w:t xml:space="preserve">lapisan gerbang input </w:t>
        </w:r>
        <m:oMath>
          <m:r>
            <m:rPr>
              <m:sty m:val="p"/>
            </m:rPr>
            <w:rPr>
              <w:rStyle w:val="Hyperlink"/>
              <w:rFonts w:ascii="Cambria Math" w:hAnsi="Cambria Math"/>
              <w:noProof/>
            </w:rPr>
            <m:t>(it)</m:t>
          </m:r>
        </m:oMath>
        <w:r>
          <w:rPr>
            <w:noProof/>
            <w:webHidden/>
          </w:rPr>
          <w:tab/>
        </w:r>
        <w:r>
          <w:rPr>
            <w:noProof/>
            <w:webHidden/>
          </w:rPr>
          <w:fldChar w:fldCharType="begin"/>
        </w:r>
        <w:r>
          <w:rPr>
            <w:noProof/>
            <w:webHidden/>
          </w:rPr>
          <w:instrText xml:space="preserve"> PAGEREF _Toc31650537 \h </w:instrText>
        </w:r>
        <w:r>
          <w:rPr>
            <w:noProof/>
            <w:webHidden/>
          </w:rPr>
        </w:r>
        <w:r>
          <w:rPr>
            <w:noProof/>
            <w:webHidden/>
          </w:rPr>
          <w:fldChar w:fldCharType="separate"/>
        </w:r>
        <w:r>
          <w:rPr>
            <w:noProof/>
            <w:webHidden/>
          </w:rPr>
          <w:t>36</w:t>
        </w:r>
        <w:r>
          <w:rPr>
            <w:noProof/>
            <w:webHidden/>
          </w:rPr>
          <w:fldChar w:fldCharType="end"/>
        </w:r>
      </w:hyperlink>
    </w:p>
    <w:p w14:paraId="64FD88FF" w14:textId="34A1BBDC"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8" w:history="1">
        <w:r w:rsidRPr="00C95B2C">
          <w:rPr>
            <w:rStyle w:val="Hyperlink"/>
            <w:noProof/>
          </w:rPr>
          <w:t>Tabel 12 Hasil proses lapisan tanh candidate gate</w:t>
        </w:r>
        <w:r>
          <w:rPr>
            <w:noProof/>
            <w:webHidden/>
          </w:rPr>
          <w:tab/>
        </w:r>
        <w:r>
          <w:rPr>
            <w:noProof/>
            <w:webHidden/>
          </w:rPr>
          <w:fldChar w:fldCharType="begin"/>
        </w:r>
        <w:r>
          <w:rPr>
            <w:noProof/>
            <w:webHidden/>
          </w:rPr>
          <w:instrText xml:space="preserve"> PAGEREF _Toc31650538 \h </w:instrText>
        </w:r>
        <w:r>
          <w:rPr>
            <w:noProof/>
            <w:webHidden/>
          </w:rPr>
        </w:r>
        <w:r>
          <w:rPr>
            <w:noProof/>
            <w:webHidden/>
          </w:rPr>
          <w:fldChar w:fldCharType="separate"/>
        </w:r>
        <w:r>
          <w:rPr>
            <w:noProof/>
            <w:webHidden/>
          </w:rPr>
          <w:t>36</w:t>
        </w:r>
        <w:r>
          <w:rPr>
            <w:noProof/>
            <w:webHidden/>
          </w:rPr>
          <w:fldChar w:fldCharType="end"/>
        </w:r>
      </w:hyperlink>
    </w:p>
    <w:p w14:paraId="6D7D7F5E" w14:textId="388F538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9" w:history="1">
        <w:r w:rsidRPr="00C95B2C">
          <w:rPr>
            <w:rStyle w:val="Hyperlink"/>
            <w:noProof/>
          </w:rPr>
          <w:t>Tabel 13 Hasil proses Keadaan penghubung (state cell)</w:t>
        </w:r>
        <w:r>
          <w:rPr>
            <w:noProof/>
            <w:webHidden/>
          </w:rPr>
          <w:tab/>
        </w:r>
        <w:r>
          <w:rPr>
            <w:noProof/>
            <w:webHidden/>
          </w:rPr>
          <w:fldChar w:fldCharType="begin"/>
        </w:r>
        <w:r>
          <w:rPr>
            <w:noProof/>
            <w:webHidden/>
          </w:rPr>
          <w:instrText xml:space="preserve"> PAGEREF _Toc31650539 \h </w:instrText>
        </w:r>
        <w:r>
          <w:rPr>
            <w:noProof/>
            <w:webHidden/>
          </w:rPr>
        </w:r>
        <w:r>
          <w:rPr>
            <w:noProof/>
            <w:webHidden/>
          </w:rPr>
          <w:fldChar w:fldCharType="separate"/>
        </w:r>
        <w:r>
          <w:rPr>
            <w:noProof/>
            <w:webHidden/>
          </w:rPr>
          <w:t>37</w:t>
        </w:r>
        <w:r>
          <w:rPr>
            <w:noProof/>
            <w:webHidden/>
          </w:rPr>
          <w:fldChar w:fldCharType="end"/>
        </w:r>
      </w:hyperlink>
    </w:p>
    <w:p w14:paraId="028C2619" w14:textId="7191E947"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0" w:history="1">
        <w:r w:rsidRPr="00C95B2C">
          <w:rPr>
            <w:rStyle w:val="Hyperlink"/>
            <w:noProof/>
          </w:rPr>
          <w:t>Tabel 14 Hasil proses Gerbang output (output gate)</w:t>
        </w:r>
        <w:r>
          <w:rPr>
            <w:noProof/>
            <w:webHidden/>
          </w:rPr>
          <w:tab/>
        </w:r>
        <w:r>
          <w:rPr>
            <w:noProof/>
            <w:webHidden/>
          </w:rPr>
          <w:fldChar w:fldCharType="begin"/>
        </w:r>
        <w:r>
          <w:rPr>
            <w:noProof/>
            <w:webHidden/>
          </w:rPr>
          <w:instrText xml:space="preserve"> PAGEREF _Toc31650540 \h </w:instrText>
        </w:r>
        <w:r>
          <w:rPr>
            <w:noProof/>
            <w:webHidden/>
          </w:rPr>
        </w:r>
        <w:r>
          <w:rPr>
            <w:noProof/>
            <w:webHidden/>
          </w:rPr>
          <w:fldChar w:fldCharType="separate"/>
        </w:r>
        <w:r>
          <w:rPr>
            <w:noProof/>
            <w:webHidden/>
          </w:rPr>
          <w:t>37</w:t>
        </w:r>
        <w:r>
          <w:rPr>
            <w:noProof/>
            <w:webHidden/>
          </w:rPr>
          <w:fldChar w:fldCharType="end"/>
        </w:r>
      </w:hyperlink>
    </w:p>
    <w:p w14:paraId="559E44C1" w14:textId="5EF62C4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1" w:history="1">
        <w:r w:rsidRPr="00C95B2C">
          <w:rPr>
            <w:rStyle w:val="Hyperlink"/>
            <w:noProof/>
          </w:rPr>
          <w:t>Tabel 15 Hasil proses Block output (</w:t>
        </w:r>
        <m:oMath>
          <m:r>
            <m:rPr>
              <m:sty m:val="p"/>
            </m:rP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1650541 \h </w:instrText>
        </w:r>
        <w:r>
          <w:rPr>
            <w:noProof/>
            <w:webHidden/>
          </w:rPr>
        </w:r>
        <w:r>
          <w:rPr>
            <w:noProof/>
            <w:webHidden/>
          </w:rPr>
          <w:fldChar w:fldCharType="separate"/>
        </w:r>
        <w:r>
          <w:rPr>
            <w:noProof/>
            <w:webHidden/>
          </w:rPr>
          <w:t>37</w:t>
        </w:r>
        <w:r>
          <w:rPr>
            <w:noProof/>
            <w:webHidden/>
          </w:rPr>
          <w:fldChar w:fldCharType="end"/>
        </w:r>
      </w:hyperlink>
    </w:p>
    <w:p w14:paraId="33C07862" w14:textId="660D85A1" w:rsidR="000B4741" w:rsidRDefault="000B4741" w:rsidP="000B4741">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42" w:history="1">
        <w:r w:rsidRPr="00C95B2C">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31650542 \h </w:instrText>
        </w:r>
        <w:r>
          <w:rPr>
            <w:noProof/>
            <w:webHidden/>
          </w:rPr>
        </w:r>
        <w:r>
          <w:rPr>
            <w:noProof/>
            <w:webHidden/>
          </w:rPr>
          <w:fldChar w:fldCharType="separate"/>
        </w:r>
        <w:r>
          <w:rPr>
            <w:noProof/>
            <w:webHidden/>
          </w:rPr>
          <w:t>38</w:t>
        </w:r>
        <w:r>
          <w:rPr>
            <w:noProof/>
            <w:webHidden/>
          </w:rPr>
          <w:fldChar w:fldCharType="end"/>
        </w:r>
      </w:hyperlink>
    </w:p>
    <w:p w14:paraId="79D71107" w14:textId="4C2EF87E"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3" w:history="1">
        <w:r w:rsidRPr="00C95B2C">
          <w:rPr>
            <w:rStyle w:val="Hyperlink"/>
            <w:noProof/>
          </w:rPr>
          <w:t xml:space="preserve">Tabel 17 Perbandingan </w:t>
        </w:r>
        <m:oMath>
          <m:r>
            <m:rPr>
              <m:sty m:val="p"/>
            </m:rPr>
            <w:rPr>
              <w:rStyle w:val="Hyperlink"/>
              <w:rFonts w:ascii="Cambria Math" w:hAnsi="Cambria Math"/>
              <w:noProof/>
            </w:rPr>
            <m:t>yt+1 lebih besar dari ht</m:t>
          </m:r>
        </m:oMath>
        <w:r>
          <w:rPr>
            <w:noProof/>
            <w:webHidden/>
          </w:rPr>
          <w:tab/>
        </w:r>
        <w:r>
          <w:rPr>
            <w:noProof/>
            <w:webHidden/>
          </w:rPr>
          <w:fldChar w:fldCharType="begin"/>
        </w:r>
        <w:r>
          <w:rPr>
            <w:noProof/>
            <w:webHidden/>
          </w:rPr>
          <w:instrText xml:space="preserve"> PAGEREF _Toc31650543 \h </w:instrText>
        </w:r>
        <w:r>
          <w:rPr>
            <w:noProof/>
            <w:webHidden/>
          </w:rPr>
        </w:r>
        <w:r>
          <w:rPr>
            <w:noProof/>
            <w:webHidden/>
          </w:rPr>
          <w:fldChar w:fldCharType="separate"/>
        </w:r>
        <w:r>
          <w:rPr>
            <w:noProof/>
            <w:webHidden/>
          </w:rPr>
          <w:t>38</w:t>
        </w:r>
        <w:r>
          <w:rPr>
            <w:noProof/>
            <w:webHidden/>
          </w:rPr>
          <w:fldChar w:fldCharType="end"/>
        </w:r>
      </w:hyperlink>
    </w:p>
    <w:p w14:paraId="4AB53A0B" w14:textId="49EA247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4" w:history="1">
        <w:r w:rsidRPr="00C95B2C">
          <w:rPr>
            <w:rStyle w:val="Hyperlink"/>
            <w:noProof/>
          </w:rPr>
          <w:t xml:space="preserve">Tabel 18 Perbandingan </w:t>
        </w:r>
        <m:oMath>
          <m:r>
            <m:rPr>
              <m:sty m:val="p"/>
            </m:rPr>
            <w:rPr>
              <w:rStyle w:val="Hyperlink"/>
              <w:rFonts w:ascii="Cambria Math" w:hAnsi="Cambria Math"/>
              <w:noProof/>
            </w:rPr>
            <m:t>yt+1 lebih besar dari ht</m:t>
          </m:r>
        </m:oMath>
        <w:r>
          <w:rPr>
            <w:noProof/>
            <w:webHidden/>
          </w:rPr>
          <w:tab/>
        </w:r>
        <w:r>
          <w:rPr>
            <w:noProof/>
            <w:webHidden/>
          </w:rPr>
          <w:fldChar w:fldCharType="begin"/>
        </w:r>
        <w:r>
          <w:rPr>
            <w:noProof/>
            <w:webHidden/>
          </w:rPr>
          <w:instrText xml:space="preserve"> PAGEREF _Toc31650544 \h </w:instrText>
        </w:r>
        <w:r>
          <w:rPr>
            <w:noProof/>
            <w:webHidden/>
          </w:rPr>
        </w:r>
        <w:r>
          <w:rPr>
            <w:noProof/>
            <w:webHidden/>
          </w:rPr>
          <w:fldChar w:fldCharType="separate"/>
        </w:r>
        <w:r>
          <w:rPr>
            <w:noProof/>
            <w:webHidden/>
          </w:rPr>
          <w:t>39</w:t>
        </w:r>
        <w:r>
          <w:rPr>
            <w:noProof/>
            <w:webHidden/>
          </w:rPr>
          <w:fldChar w:fldCharType="end"/>
        </w:r>
      </w:hyperlink>
    </w:p>
    <w:p w14:paraId="2580A59E" w14:textId="64DF4AA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5" w:history="1">
        <w:r w:rsidRPr="00C95B2C">
          <w:rPr>
            <w:rStyle w:val="Hyperlink"/>
            <w:noProof/>
          </w:rPr>
          <w:t xml:space="preserve">Tabel 19 Hasil proses block Output layer </w:t>
        </w:r>
        <m:oMath>
          <m:r>
            <m:rPr>
              <m:sty m:val="p"/>
            </m:rPr>
            <w:rPr>
              <w:rStyle w:val="Hyperlink"/>
              <w:rFonts w:ascii="Cambria Math" w:hAnsi="Cambria Math"/>
              <w:noProof/>
            </w:rPr>
            <m:t>(δht+1)</m:t>
          </m:r>
        </m:oMath>
        <w:r w:rsidRPr="00C95B2C">
          <w:rPr>
            <w:rStyle w:val="Hyperlink"/>
            <w:noProof/>
          </w:rPr>
          <w:t xml:space="preserve"> backward</w:t>
        </w:r>
        <w:r>
          <w:rPr>
            <w:noProof/>
            <w:webHidden/>
          </w:rPr>
          <w:tab/>
        </w:r>
        <w:r>
          <w:rPr>
            <w:noProof/>
            <w:webHidden/>
          </w:rPr>
          <w:fldChar w:fldCharType="begin"/>
        </w:r>
        <w:r>
          <w:rPr>
            <w:noProof/>
            <w:webHidden/>
          </w:rPr>
          <w:instrText xml:space="preserve"> PAGEREF _Toc31650545 \h </w:instrText>
        </w:r>
        <w:r>
          <w:rPr>
            <w:noProof/>
            <w:webHidden/>
          </w:rPr>
        </w:r>
        <w:r>
          <w:rPr>
            <w:noProof/>
            <w:webHidden/>
          </w:rPr>
          <w:fldChar w:fldCharType="separate"/>
        </w:r>
        <w:r>
          <w:rPr>
            <w:noProof/>
            <w:webHidden/>
          </w:rPr>
          <w:t>39</w:t>
        </w:r>
        <w:r>
          <w:rPr>
            <w:noProof/>
            <w:webHidden/>
          </w:rPr>
          <w:fldChar w:fldCharType="end"/>
        </w:r>
      </w:hyperlink>
    </w:p>
    <w:p w14:paraId="535E6E45" w14:textId="5A75DBDB"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6" w:history="1">
        <w:r w:rsidRPr="00C95B2C">
          <w:rPr>
            <w:rStyle w:val="Hyperlink"/>
            <w:i/>
            <w:iCs/>
            <w:noProof/>
          </w:rPr>
          <w:t>Table 20</w:t>
        </w:r>
        <w:r w:rsidRPr="00C95B2C">
          <w:rPr>
            <w:rStyle w:val="Hyperlink"/>
            <w:noProof/>
          </w:rPr>
          <w:t xml:space="preserve"> Proses </w:t>
        </w:r>
        <w:r w:rsidRPr="00C95B2C">
          <w:rPr>
            <w:rStyle w:val="Hyperlink"/>
            <w:i/>
            <w:iCs/>
            <w:noProof/>
          </w:rPr>
          <w:t>error</w:t>
        </w:r>
        <w:r w:rsidRPr="00C95B2C">
          <w:rPr>
            <w:rStyle w:val="Hyperlink"/>
            <w:noProof/>
          </w:rPr>
          <w:t xml:space="preserve"> </w:t>
        </w:r>
        <w:r w:rsidRPr="00C95B2C">
          <w:rPr>
            <w:rStyle w:val="Hyperlink"/>
            <w:i/>
            <w:iCs/>
            <w:noProof/>
          </w:rPr>
          <w:t>block Output layer</w:t>
        </w:r>
        <m:oMath>
          <m:r>
            <w:rPr>
              <w:rStyle w:val="Hyperlink"/>
              <w:rFonts w:ascii="Cambria Math" w:hAnsi="Cambria Math"/>
              <w:noProof/>
            </w:rPr>
            <m:t xml:space="preserve"> δht</m:t>
          </m:r>
        </m:oMath>
        <w:r w:rsidRPr="00C95B2C">
          <w:rPr>
            <w:rStyle w:val="Hyperlink"/>
            <w:i/>
            <w:iCs/>
            <w:noProof/>
          </w:rPr>
          <w:t xml:space="preserve"> dengan </w:t>
        </w:r>
        <m:oMath>
          <m:r>
            <w:rPr>
              <w:rStyle w:val="Hyperlink"/>
              <w:rFonts w:ascii="Cambria Math" w:hAnsi="Cambria Math"/>
              <w:noProof/>
            </w:rPr>
            <m:t>yt+1</m:t>
          </m:r>
        </m:oMath>
        <w:r w:rsidRPr="00C95B2C">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31650546 \h </w:instrText>
        </w:r>
        <w:r>
          <w:rPr>
            <w:noProof/>
            <w:webHidden/>
          </w:rPr>
        </w:r>
        <w:r>
          <w:rPr>
            <w:noProof/>
            <w:webHidden/>
          </w:rPr>
          <w:fldChar w:fldCharType="separate"/>
        </w:r>
        <w:r>
          <w:rPr>
            <w:noProof/>
            <w:webHidden/>
          </w:rPr>
          <w:t>39</w:t>
        </w:r>
        <w:r>
          <w:rPr>
            <w:noProof/>
            <w:webHidden/>
          </w:rPr>
          <w:fldChar w:fldCharType="end"/>
        </w:r>
      </w:hyperlink>
    </w:p>
    <w:p w14:paraId="68B93F08" w14:textId="3A343FB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7" w:history="1">
        <w:r w:rsidRPr="00C95B2C">
          <w:rPr>
            <w:rStyle w:val="Hyperlink"/>
            <w:noProof/>
          </w:rPr>
          <w:t>Tabel 21  Proses error block Output layer</w:t>
        </w:r>
        <m:oMath>
          <m:r>
            <m:rPr>
              <m:sty m:val="p"/>
            </m:rPr>
            <w:rPr>
              <w:rStyle w:val="Hyperlink"/>
              <w:rFonts w:ascii="Cambria Math" w:hAnsi="Cambria Math"/>
              <w:noProof/>
            </w:rPr>
            <m:t xml:space="preserve"> δht</m:t>
          </m:r>
        </m:oMath>
        <w:r w:rsidRPr="00C95B2C">
          <w:rPr>
            <w:rStyle w:val="Hyperlink"/>
            <w:noProof/>
          </w:rPr>
          <w:t xml:space="preserve"> dengan </w:t>
        </w:r>
        <m:oMath>
          <m:r>
            <m:rPr>
              <m:sty m:val="p"/>
            </m:rPr>
            <w:rPr>
              <w:rStyle w:val="Hyperlink"/>
              <w:rFonts w:ascii="Cambria Math" w:hAnsi="Cambria Math"/>
              <w:noProof/>
            </w:rPr>
            <m:t>yt+1</m:t>
          </m:r>
        </m:oMath>
        <w:r w:rsidRPr="00C95B2C">
          <w:rPr>
            <w:rStyle w:val="Hyperlink"/>
            <w:noProof/>
          </w:rPr>
          <w:t xml:space="preserve"> </w:t>
        </w:r>
        <m:oMath>
          <m:r>
            <m:rPr>
              <m:sty m:val="p"/>
            </m:rPr>
            <w:rPr>
              <w:rStyle w:val="Hyperlink"/>
              <w:rFonts w:ascii="Cambria Math" w:hAnsi="Cambria Math"/>
              <w:noProof/>
            </w:rPr>
            <m:t>&lt;ht</m:t>
          </m:r>
        </m:oMath>
        <w:r>
          <w:rPr>
            <w:noProof/>
            <w:webHidden/>
          </w:rPr>
          <w:tab/>
        </w:r>
        <w:r>
          <w:rPr>
            <w:noProof/>
            <w:webHidden/>
          </w:rPr>
          <w:fldChar w:fldCharType="begin"/>
        </w:r>
        <w:r>
          <w:rPr>
            <w:noProof/>
            <w:webHidden/>
          </w:rPr>
          <w:instrText xml:space="preserve"> PAGEREF _Toc31650547 \h </w:instrText>
        </w:r>
        <w:r>
          <w:rPr>
            <w:noProof/>
            <w:webHidden/>
          </w:rPr>
        </w:r>
        <w:r>
          <w:rPr>
            <w:noProof/>
            <w:webHidden/>
          </w:rPr>
          <w:fldChar w:fldCharType="separate"/>
        </w:r>
        <w:r>
          <w:rPr>
            <w:noProof/>
            <w:webHidden/>
          </w:rPr>
          <w:t>39</w:t>
        </w:r>
        <w:r>
          <w:rPr>
            <w:noProof/>
            <w:webHidden/>
          </w:rPr>
          <w:fldChar w:fldCharType="end"/>
        </w:r>
      </w:hyperlink>
    </w:p>
    <w:p w14:paraId="25B3FA50" w14:textId="1BBBAC1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8" w:history="1">
        <w:r w:rsidRPr="00C95B2C">
          <w:rPr>
            <w:rStyle w:val="Hyperlink"/>
            <w:noProof/>
          </w:rPr>
          <w:t xml:space="preserve">Tabel 22 Proses </w:t>
        </w:r>
        <w:r w:rsidRPr="00C95B2C">
          <w:rPr>
            <w:rStyle w:val="Hyperlink"/>
            <w:i/>
            <w:iCs/>
            <w:noProof/>
          </w:rPr>
          <w:t>error Error Output gate</w:t>
        </w:r>
        <w:r w:rsidRPr="00C95B2C">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31650548 \h </w:instrText>
        </w:r>
        <w:r>
          <w:rPr>
            <w:noProof/>
            <w:webHidden/>
          </w:rPr>
        </w:r>
        <w:r>
          <w:rPr>
            <w:noProof/>
            <w:webHidden/>
          </w:rPr>
          <w:fldChar w:fldCharType="separate"/>
        </w:r>
        <w:r>
          <w:rPr>
            <w:noProof/>
            <w:webHidden/>
          </w:rPr>
          <w:t>40</w:t>
        </w:r>
        <w:r>
          <w:rPr>
            <w:noProof/>
            <w:webHidden/>
          </w:rPr>
          <w:fldChar w:fldCharType="end"/>
        </w:r>
      </w:hyperlink>
    </w:p>
    <w:p w14:paraId="049691D4" w14:textId="63C2DE2D"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9" w:history="1">
        <w:r w:rsidRPr="00C95B2C">
          <w:rPr>
            <w:rStyle w:val="Hyperlink"/>
            <w:noProof/>
          </w:rPr>
          <w:t>Tabel 23 Proses Error Output gate sebelumnya (</w:t>
        </w:r>
        <m:oMath>
          <m:r>
            <m:rPr>
              <m:sty m:val="p"/>
            </m:rPr>
            <w:rPr>
              <w:rStyle w:val="Hyperlink"/>
              <w:rFonts w:ascii="Cambria Math" w:hAnsi="Cambria Math"/>
              <w:noProof/>
            </w:rPr>
            <m:t>δCt+1</m:t>
          </m:r>
        </m:oMath>
        <w:r w:rsidRPr="00C95B2C">
          <w:rPr>
            <w:rStyle w:val="Hyperlink"/>
            <w:noProof/>
          </w:rPr>
          <w:t>)</w:t>
        </w:r>
        <w:r>
          <w:rPr>
            <w:noProof/>
            <w:webHidden/>
          </w:rPr>
          <w:tab/>
        </w:r>
        <w:r>
          <w:rPr>
            <w:noProof/>
            <w:webHidden/>
          </w:rPr>
          <w:fldChar w:fldCharType="begin"/>
        </w:r>
        <w:r>
          <w:rPr>
            <w:noProof/>
            <w:webHidden/>
          </w:rPr>
          <w:instrText xml:space="preserve"> PAGEREF _Toc31650549 \h </w:instrText>
        </w:r>
        <w:r>
          <w:rPr>
            <w:noProof/>
            <w:webHidden/>
          </w:rPr>
        </w:r>
        <w:r>
          <w:rPr>
            <w:noProof/>
            <w:webHidden/>
          </w:rPr>
          <w:fldChar w:fldCharType="separate"/>
        </w:r>
        <w:r>
          <w:rPr>
            <w:noProof/>
            <w:webHidden/>
          </w:rPr>
          <w:t>40</w:t>
        </w:r>
        <w:r>
          <w:rPr>
            <w:noProof/>
            <w:webHidden/>
          </w:rPr>
          <w:fldChar w:fldCharType="end"/>
        </w:r>
      </w:hyperlink>
    </w:p>
    <w:p w14:paraId="1F651F6D" w14:textId="7F4E380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0" w:history="1">
        <w:r w:rsidRPr="00C95B2C">
          <w:rPr>
            <w:rStyle w:val="Hyperlink"/>
            <w:noProof/>
          </w:rPr>
          <w:t>Tabel 24 Proses Menghitung Error cell state (</w:t>
        </w:r>
        <m:oMath>
          <m:r>
            <w:rPr>
              <w:rStyle w:val="Hyperlink"/>
              <w:rFonts w:ascii="Cambria Math" w:hAnsi="Cambria Math"/>
              <w:noProof/>
            </w:rPr>
            <m:t>δCt</m:t>
          </m:r>
        </m:oMath>
        <w:r w:rsidRPr="00C95B2C">
          <w:rPr>
            <w:rStyle w:val="Hyperlink"/>
            <w:noProof/>
          </w:rPr>
          <w:t>)</w:t>
        </w:r>
        <w:r>
          <w:rPr>
            <w:noProof/>
            <w:webHidden/>
          </w:rPr>
          <w:tab/>
        </w:r>
        <w:r>
          <w:rPr>
            <w:noProof/>
            <w:webHidden/>
          </w:rPr>
          <w:fldChar w:fldCharType="begin"/>
        </w:r>
        <w:r>
          <w:rPr>
            <w:noProof/>
            <w:webHidden/>
          </w:rPr>
          <w:instrText xml:space="preserve"> PAGEREF _Toc31650550 \h </w:instrText>
        </w:r>
        <w:r>
          <w:rPr>
            <w:noProof/>
            <w:webHidden/>
          </w:rPr>
        </w:r>
        <w:r>
          <w:rPr>
            <w:noProof/>
            <w:webHidden/>
          </w:rPr>
          <w:fldChar w:fldCharType="separate"/>
        </w:r>
        <w:r>
          <w:rPr>
            <w:noProof/>
            <w:webHidden/>
          </w:rPr>
          <w:t>40</w:t>
        </w:r>
        <w:r>
          <w:rPr>
            <w:noProof/>
            <w:webHidden/>
          </w:rPr>
          <w:fldChar w:fldCharType="end"/>
        </w:r>
      </w:hyperlink>
    </w:p>
    <w:p w14:paraId="05734EED" w14:textId="52C7DB91"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1" w:history="1">
        <w:r w:rsidRPr="00C95B2C">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51 \h </w:instrText>
        </w:r>
        <w:r>
          <w:rPr>
            <w:noProof/>
            <w:webHidden/>
          </w:rPr>
        </w:r>
        <w:r>
          <w:rPr>
            <w:noProof/>
            <w:webHidden/>
          </w:rPr>
          <w:fldChar w:fldCharType="separate"/>
        </w:r>
        <w:r>
          <w:rPr>
            <w:noProof/>
            <w:webHidden/>
          </w:rPr>
          <w:t>41</w:t>
        </w:r>
        <w:r>
          <w:rPr>
            <w:noProof/>
            <w:webHidden/>
          </w:rPr>
          <w:fldChar w:fldCharType="end"/>
        </w:r>
      </w:hyperlink>
    </w:p>
    <w:p w14:paraId="33A781A9" w14:textId="6D653D56"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2" w:history="1">
        <w:r w:rsidRPr="00C95B2C">
          <w:rPr>
            <w:rStyle w:val="Hyperlink"/>
            <w:noProof/>
          </w:rPr>
          <w:t xml:space="preserve">Tab 26 Hasil proses </w:t>
        </w:r>
        <m:oMath>
          <m:r>
            <m:rPr>
              <m:sty m:val="p"/>
            </m:rPr>
            <w:rPr>
              <w:rStyle w:val="Hyperlink"/>
              <w:rFonts w:ascii="Cambria Math" w:hAnsi="Cambria Math"/>
              <w:noProof/>
            </w:rPr>
            <m:t>δzat,δzit,δzft,δzot</m:t>
          </m:r>
        </m:oMath>
        <w:r w:rsidRPr="00C95B2C">
          <w:rPr>
            <w:rStyle w:val="Hyperlink"/>
            <w:noProof/>
          </w:rPr>
          <w:t xml:space="preserve">untuk block input </w:t>
        </w:r>
        <m:oMath>
          <m:r>
            <m:rPr>
              <m:sty m:val="p"/>
            </m:rP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31650552 \h </w:instrText>
        </w:r>
        <w:r>
          <w:rPr>
            <w:noProof/>
            <w:webHidden/>
          </w:rPr>
        </w:r>
        <w:r>
          <w:rPr>
            <w:noProof/>
            <w:webHidden/>
          </w:rPr>
          <w:fldChar w:fldCharType="separate"/>
        </w:r>
        <w:r>
          <w:rPr>
            <w:noProof/>
            <w:webHidden/>
          </w:rPr>
          <w:t>42</w:t>
        </w:r>
        <w:r>
          <w:rPr>
            <w:noProof/>
            <w:webHidden/>
          </w:rPr>
          <w:fldChar w:fldCharType="end"/>
        </w:r>
      </w:hyperlink>
    </w:p>
    <w:p w14:paraId="3C2606A3" w14:textId="43156948"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3" w:history="1">
        <w:r w:rsidRPr="00C95B2C">
          <w:rPr>
            <w:rStyle w:val="Hyperlink"/>
            <w:noProof/>
          </w:rPr>
          <w:t>Tabel 27 Hasil proses</w:t>
        </w:r>
        <m:oMath>
          <m:r>
            <m:rPr>
              <m:sty m:val="p"/>
            </m:rPr>
            <w:rPr>
              <w:rStyle w:val="Hyperlink"/>
              <w:rFonts w:ascii="Cambria Math" w:hAnsi="Cambria Math"/>
              <w:noProof/>
            </w:rPr>
            <m:t xml:space="preserve"> δIt</m:t>
          </m:r>
        </m:oMath>
        <w:r w:rsidRPr="00C95B2C">
          <w:rPr>
            <w:rStyle w:val="Hyperlink"/>
            <w:noProof/>
          </w:rPr>
          <w:t xml:space="preserve"> untuk menghasilkan </w:t>
        </w:r>
        <m:oMath>
          <m:r>
            <m:rPr>
              <m:sty m:val="p"/>
            </m:rPr>
            <w:rPr>
              <w:rStyle w:val="Hyperlink"/>
              <w:rFonts w:ascii="Cambria Math" w:hAnsi="Cambria Math"/>
              <w:noProof/>
            </w:rPr>
            <m:t xml:space="preserve"> δht-1</m:t>
          </m:r>
        </m:oMath>
        <w:r>
          <w:rPr>
            <w:noProof/>
            <w:webHidden/>
          </w:rPr>
          <w:tab/>
        </w:r>
        <w:r>
          <w:rPr>
            <w:noProof/>
            <w:webHidden/>
          </w:rPr>
          <w:fldChar w:fldCharType="begin"/>
        </w:r>
        <w:r>
          <w:rPr>
            <w:noProof/>
            <w:webHidden/>
          </w:rPr>
          <w:instrText xml:space="preserve"> PAGEREF _Toc31650553 \h </w:instrText>
        </w:r>
        <w:r>
          <w:rPr>
            <w:noProof/>
            <w:webHidden/>
          </w:rPr>
        </w:r>
        <w:r>
          <w:rPr>
            <w:noProof/>
            <w:webHidden/>
          </w:rPr>
          <w:fldChar w:fldCharType="separate"/>
        </w:r>
        <w:r>
          <w:rPr>
            <w:noProof/>
            <w:webHidden/>
          </w:rPr>
          <w:t>43</w:t>
        </w:r>
        <w:r>
          <w:rPr>
            <w:noProof/>
            <w:webHidden/>
          </w:rPr>
          <w:fldChar w:fldCharType="end"/>
        </w:r>
      </w:hyperlink>
    </w:p>
    <w:p w14:paraId="19D977AE" w14:textId="557895B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4" w:history="1">
        <w:r w:rsidRPr="00C95B2C">
          <w:rPr>
            <w:rStyle w:val="Hyperlink"/>
            <w:noProof/>
          </w:rPr>
          <w:t xml:space="preserve">Tabel 28 Hasil Derivatif Bobot </w:t>
        </w:r>
        <m:oMath>
          <m:r>
            <m:rPr>
              <m:sty m:val="p"/>
            </m:rP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31650554 \h </w:instrText>
        </w:r>
        <w:r>
          <w:rPr>
            <w:noProof/>
            <w:webHidden/>
          </w:rPr>
        </w:r>
        <w:r>
          <w:rPr>
            <w:noProof/>
            <w:webHidden/>
          </w:rPr>
          <w:fldChar w:fldCharType="separate"/>
        </w:r>
        <w:r>
          <w:rPr>
            <w:noProof/>
            <w:webHidden/>
          </w:rPr>
          <w:t>44</w:t>
        </w:r>
        <w:r>
          <w:rPr>
            <w:noProof/>
            <w:webHidden/>
          </w:rPr>
          <w:fldChar w:fldCharType="end"/>
        </w:r>
      </w:hyperlink>
    </w:p>
    <w:p w14:paraId="46D1073B" w14:textId="65EC4088"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5" w:history="1">
        <w:r w:rsidRPr="00C95B2C">
          <w:rPr>
            <w:rStyle w:val="Hyperlink"/>
            <w:noProof/>
          </w:rPr>
          <w:t>Tabel 29 Modifikasi bobot untuk proses optimasi</w:t>
        </w:r>
        <w:r>
          <w:rPr>
            <w:noProof/>
            <w:webHidden/>
          </w:rPr>
          <w:tab/>
        </w:r>
        <w:r>
          <w:rPr>
            <w:noProof/>
            <w:webHidden/>
          </w:rPr>
          <w:fldChar w:fldCharType="begin"/>
        </w:r>
        <w:r>
          <w:rPr>
            <w:noProof/>
            <w:webHidden/>
          </w:rPr>
          <w:instrText xml:space="preserve"> PAGEREF _Toc31650555 \h </w:instrText>
        </w:r>
        <w:r>
          <w:rPr>
            <w:noProof/>
            <w:webHidden/>
          </w:rPr>
        </w:r>
        <w:r>
          <w:rPr>
            <w:noProof/>
            <w:webHidden/>
          </w:rPr>
          <w:fldChar w:fldCharType="separate"/>
        </w:r>
        <w:r>
          <w:rPr>
            <w:noProof/>
            <w:webHidden/>
          </w:rPr>
          <w:t>45</w:t>
        </w:r>
        <w:r>
          <w:rPr>
            <w:noProof/>
            <w:webHidden/>
          </w:rPr>
          <w:fldChar w:fldCharType="end"/>
        </w:r>
      </w:hyperlink>
    </w:p>
    <w:p w14:paraId="5C0F450A" w14:textId="6FD41188"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6" w:history="1">
        <w:r w:rsidRPr="00C95B2C">
          <w:rPr>
            <w:rStyle w:val="Hyperlink"/>
            <w:noProof/>
          </w:rPr>
          <w:t>Tabel 30 Bobot yang sudah di update (</w:t>
        </w:r>
        <m:oMath>
          <m:r>
            <m:rPr>
              <m:sty m:val="p"/>
            </m:rPr>
            <w:rPr>
              <w:rStyle w:val="Hyperlink"/>
              <w:rFonts w:ascii="Cambria Math" w:hAnsi="Cambria Math"/>
              <w:noProof/>
            </w:rPr>
            <m:t>Wt(Baru)</m:t>
          </m:r>
        </m:oMath>
        <w:r w:rsidRPr="00C95B2C">
          <w:rPr>
            <w:rStyle w:val="Hyperlink"/>
            <w:noProof/>
          </w:rPr>
          <w:t>)</w:t>
        </w:r>
        <w:r>
          <w:rPr>
            <w:noProof/>
            <w:webHidden/>
          </w:rPr>
          <w:tab/>
        </w:r>
        <w:r>
          <w:rPr>
            <w:noProof/>
            <w:webHidden/>
          </w:rPr>
          <w:fldChar w:fldCharType="begin"/>
        </w:r>
        <w:r>
          <w:rPr>
            <w:noProof/>
            <w:webHidden/>
          </w:rPr>
          <w:instrText xml:space="preserve"> PAGEREF _Toc31650556 \h </w:instrText>
        </w:r>
        <w:r>
          <w:rPr>
            <w:noProof/>
            <w:webHidden/>
          </w:rPr>
        </w:r>
        <w:r>
          <w:rPr>
            <w:noProof/>
            <w:webHidden/>
          </w:rPr>
          <w:fldChar w:fldCharType="separate"/>
        </w:r>
        <w:r>
          <w:rPr>
            <w:noProof/>
            <w:webHidden/>
          </w:rPr>
          <w:t>45</w:t>
        </w:r>
        <w:r>
          <w:rPr>
            <w:noProof/>
            <w:webHidden/>
          </w:rPr>
          <w:fldChar w:fldCharType="end"/>
        </w:r>
      </w:hyperlink>
    </w:p>
    <w:p w14:paraId="50D86BF8" w14:textId="58F2FDC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7" w:history="1">
        <w:r w:rsidRPr="00C95B2C">
          <w:rPr>
            <w:rStyle w:val="Hyperlink"/>
            <w:noProof/>
          </w:rPr>
          <w:t>Tabel 31 Data sample testing</w:t>
        </w:r>
        <w:r>
          <w:rPr>
            <w:noProof/>
            <w:webHidden/>
          </w:rPr>
          <w:tab/>
        </w:r>
        <w:r>
          <w:rPr>
            <w:noProof/>
            <w:webHidden/>
          </w:rPr>
          <w:fldChar w:fldCharType="begin"/>
        </w:r>
        <w:r>
          <w:rPr>
            <w:noProof/>
            <w:webHidden/>
          </w:rPr>
          <w:instrText xml:space="preserve"> PAGEREF _Toc31650557 \h </w:instrText>
        </w:r>
        <w:r>
          <w:rPr>
            <w:noProof/>
            <w:webHidden/>
          </w:rPr>
        </w:r>
        <w:r>
          <w:rPr>
            <w:noProof/>
            <w:webHidden/>
          </w:rPr>
          <w:fldChar w:fldCharType="separate"/>
        </w:r>
        <w:r>
          <w:rPr>
            <w:noProof/>
            <w:webHidden/>
          </w:rPr>
          <w:t>46</w:t>
        </w:r>
        <w:r>
          <w:rPr>
            <w:noProof/>
            <w:webHidden/>
          </w:rPr>
          <w:fldChar w:fldCharType="end"/>
        </w:r>
      </w:hyperlink>
    </w:p>
    <w:p w14:paraId="19B2F30C" w14:textId="438C062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8" w:history="1">
        <w:r w:rsidRPr="00C95B2C">
          <w:rPr>
            <w:rStyle w:val="Hyperlink"/>
            <w:noProof/>
          </w:rPr>
          <w:t xml:space="preserve">Tabel 32 Bobot baru </w:t>
        </w:r>
        <m:oMath>
          <m:r>
            <m:rPr>
              <m:sty m:val="p"/>
            </m:rPr>
            <w:rPr>
              <w:rStyle w:val="Hyperlink"/>
              <w:rFonts w:ascii="Cambria Math" w:hAnsi="Cambria Math"/>
              <w:noProof/>
            </w:rPr>
            <m:t>Wt baru</m:t>
          </m:r>
        </m:oMath>
        <w:r>
          <w:rPr>
            <w:noProof/>
            <w:webHidden/>
          </w:rPr>
          <w:tab/>
        </w:r>
        <w:r>
          <w:rPr>
            <w:noProof/>
            <w:webHidden/>
          </w:rPr>
          <w:fldChar w:fldCharType="begin"/>
        </w:r>
        <w:r>
          <w:rPr>
            <w:noProof/>
            <w:webHidden/>
          </w:rPr>
          <w:instrText xml:space="preserve"> PAGEREF _Toc31650558 \h </w:instrText>
        </w:r>
        <w:r>
          <w:rPr>
            <w:noProof/>
            <w:webHidden/>
          </w:rPr>
        </w:r>
        <w:r>
          <w:rPr>
            <w:noProof/>
            <w:webHidden/>
          </w:rPr>
          <w:fldChar w:fldCharType="separate"/>
        </w:r>
        <w:r>
          <w:rPr>
            <w:noProof/>
            <w:webHidden/>
          </w:rPr>
          <w:t>46</w:t>
        </w:r>
        <w:r>
          <w:rPr>
            <w:noProof/>
            <w:webHidden/>
          </w:rPr>
          <w:fldChar w:fldCharType="end"/>
        </w:r>
      </w:hyperlink>
    </w:p>
    <w:p w14:paraId="0122C0B2" w14:textId="228B86A3" w:rsidR="000B4741" w:rsidRDefault="000B4741" w:rsidP="000B4741">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31650559" w:history="1">
        <w:r w:rsidRPr="00C95B2C">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59 \h </w:instrText>
        </w:r>
        <w:r>
          <w:rPr>
            <w:noProof/>
            <w:webHidden/>
          </w:rPr>
        </w:r>
        <w:r>
          <w:rPr>
            <w:noProof/>
            <w:webHidden/>
          </w:rPr>
          <w:fldChar w:fldCharType="separate"/>
        </w:r>
        <w:r>
          <w:rPr>
            <w:noProof/>
            <w:webHidden/>
          </w:rPr>
          <w:t>47</w:t>
        </w:r>
        <w:r>
          <w:rPr>
            <w:noProof/>
            <w:webHidden/>
          </w:rPr>
          <w:fldChar w:fldCharType="end"/>
        </w:r>
      </w:hyperlink>
    </w:p>
    <w:p w14:paraId="2D471C05" w14:textId="3E52F4AB"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0" w:history="1">
        <w:r w:rsidRPr="00C95B2C">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31650560 \h </w:instrText>
        </w:r>
        <w:r>
          <w:rPr>
            <w:noProof/>
            <w:webHidden/>
          </w:rPr>
        </w:r>
        <w:r>
          <w:rPr>
            <w:noProof/>
            <w:webHidden/>
          </w:rPr>
          <w:fldChar w:fldCharType="separate"/>
        </w:r>
        <w:r>
          <w:rPr>
            <w:noProof/>
            <w:webHidden/>
          </w:rPr>
          <w:t>47</w:t>
        </w:r>
        <w:r>
          <w:rPr>
            <w:noProof/>
            <w:webHidden/>
          </w:rPr>
          <w:fldChar w:fldCharType="end"/>
        </w:r>
      </w:hyperlink>
    </w:p>
    <w:p w14:paraId="1C0ABDDE" w14:textId="08CA2FB6"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1" w:history="1">
        <w:r w:rsidRPr="00C95B2C">
          <w:rPr>
            <w:rStyle w:val="Hyperlink"/>
            <w:noProof/>
          </w:rPr>
          <w:t>Tabel 35 Hasil proses Gerbang lupa (</w:t>
        </w:r>
        <m:oMath>
          <m:r>
            <m:rPr>
              <m:sty m:val="p"/>
            </m:rPr>
            <w:rPr>
              <w:rStyle w:val="Hyperlink"/>
              <w:rFonts w:ascii="Cambria Math" w:hAnsi="Cambria Math"/>
              <w:noProof/>
            </w:rPr>
            <m:t>ft</m:t>
          </m:r>
        </m:oMath>
        <w:r w:rsidRPr="00C95B2C">
          <w:rPr>
            <w:rStyle w:val="Hyperlink"/>
            <w:noProof/>
          </w:rPr>
          <w:t>)</w:t>
        </w:r>
        <w:r>
          <w:rPr>
            <w:noProof/>
            <w:webHidden/>
          </w:rPr>
          <w:tab/>
        </w:r>
        <w:r>
          <w:rPr>
            <w:noProof/>
            <w:webHidden/>
          </w:rPr>
          <w:fldChar w:fldCharType="begin"/>
        </w:r>
        <w:r>
          <w:rPr>
            <w:noProof/>
            <w:webHidden/>
          </w:rPr>
          <w:instrText xml:space="preserve"> PAGEREF _Toc31650561 \h </w:instrText>
        </w:r>
        <w:r>
          <w:rPr>
            <w:noProof/>
            <w:webHidden/>
          </w:rPr>
        </w:r>
        <w:r>
          <w:rPr>
            <w:noProof/>
            <w:webHidden/>
          </w:rPr>
          <w:fldChar w:fldCharType="separate"/>
        </w:r>
        <w:r>
          <w:rPr>
            <w:noProof/>
            <w:webHidden/>
          </w:rPr>
          <w:t>47</w:t>
        </w:r>
        <w:r>
          <w:rPr>
            <w:noProof/>
            <w:webHidden/>
          </w:rPr>
          <w:fldChar w:fldCharType="end"/>
        </w:r>
      </w:hyperlink>
    </w:p>
    <w:p w14:paraId="6322A8A7" w14:textId="5FCD0494"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2" w:history="1">
        <w:r w:rsidRPr="00C95B2C">
          <w:rPr>
            <w:rStyle w:val="Hyperlink"/>
            <w:noProof/>
          </w:rPr>
          <w:t xml:space="preserve">Tabel 36 Hasil proses </w:t>
        </w:r>
        <w:r w:rsidRPr="00C95B2C">
          <w:rPr>
            <w:rStyle w:val="Hyperlink"/>
            <w:noProof/>
            <w:lang w:val="en-GB"/>
          </w:rPr>
          <w:t xml:space="preserve">lapisan gerbang input </w:t>
        </w:r>
        <m:oMath>
          <m:r>
            <m:rPr>
              <m:sty m:val="p"/>
            </m:rPr>
            <w:rPr>
              <w:rStyle w:val="Hyperlink"/>
              <w:rFonts w:ascii="Cambria Math" w:hAnsi="Cambria Math"/>
              <w:noProof/>
            </w:rPr>
            <m:t>(it)</m:t>
          </m:r>
        </m:oMath>
        <w:r>
          <w:rPr>
            <w:noProof/>
            <w:webHidden/>
          </w:rPr>
          <w:tab/>
        </w:r>
        <w:r>
          <w:rPr>
            <w:noProof/>
            <w:webHidden/>
          </w:rPr>
          <w:fldChar w:fldCharType="begin"/>
        </w:r>
        <w:r>
          <w:rPr>
            <w:noProof/>
            <w:webHidden/>
          </w:rPr>
          <w:instrText xml:space="preserve"> PAGEREF _Toc31650562 \h </w:instrText>
        </w:r>
        <w:r>
          <w:rPr>
            <w:noProof/>
            <w:webHidden/>
          </w:rPr>
        </w:r>
        <w:r>
          <w:rPr>
            <w:noProof/>
            <w:webHidden/>
          </w:rPr>
          <w:fldChar w:fldCharType="separate"/>
        </w:r>
        <w:r>
          <w:rPr>
            <w:noProof/>
            <w:webHidden/>
          </w:rPr>
          <w:t>48</w:t>
        </w:r>
        <w:r>
          <w:rPr>
            <w:noProof/>
            <w:webHidden/>
          </w:rPr>
          <w:fldChar w:fldCharType="end"/>
        </w:r>
      </w:hyperlink>
    </w:p>
    <w:p w14:paraId="43ACFD4D" w14:textId="384F4CF2"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3" w:history="1">
        <w:r w:rsidRPr="00C95B2C">
          <w:rPr>
            <w:rStyle w:val="Hyperlink"/>
            <w:noProof/>
          </w:rPr>
          <w:t>Tabel 37 Hasil proses lapisan tanh candidate gate</w:t>
        </w:r>
        <w:r>
          <w:rPr>
            <w:noProof/>
            <w:webHidden/>
          </w:rPr>
          <w:tab/>
        </w:r>
        <w:r>
          <w:rPr>
            <w:noProof/>
            <w:webHidden/>
          </w:rPr>
          <w:fldChar w:fldCharType="begin"/>
        </w:r>
        <w:r>
          <w:rPr>
            <w:noProof/>
            <w:webHidden/>
          </w:rPr>
          <w:instrText xml:space="preserve"> PAGEREF _Toc31650563 \h </w:instrText>
        </w:r>
        <w:r>
          <w:rPr>
            <w:noProof/>
            <w:webHidden/>
          </w:rPr>
        </w:r>
        <w:r>
          <w:rPr>
            <w:noProof/>
            <w:webHidden/>
          </w:rPr>
          <w:fldChar w:fldCharType="separate"/>
        </w:r>
        <w:r>
          <w:rPr>
            <w:noProof/>
            <w:webHidden/>
          </w:rPr>
          <w:t>48</w:t>
        </w:r>
        <w:r>
          <w:rPr>
            <w:noProof/>
            <w:webHidden/>
          </w:rPr>
          <w:fldChar w:fldCharType="end"/>
        </w:r>
      </w:hyperlink>
    </w:p>
    <w:p w14:paraId="5E7E410C" w14:textId="4CFD3E1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4" w:history="1">
        <w:r w:rsidRPr="00C95B2C">
          <w:rPr>
            <w:rStyle w:val="Hyperlink"/>
            <w:noProof/>
          </w:rPr>
          <w:t>Tabel 38 Hasil proses Keadaan penghubung (state cell)</w:t>
        </w:r>
        <w:r>
          <w:rPr>
            <w:noProof/>
            <w:webHidden/>
          </w:rPr>
          <w:tab/>
        </w:r>
        <w:r>
          <w:rPr>
            <w:noProof/>
            <w:webHidden/>
          </w:rPr>
          <w:fldChar w:fldCharType="begin"/>
        </w:r>
        <w:r>
          <w:rPr>
            <w:noProof/>
            <w:webHidden/>
          </w:rPr>
          <w:instrText xml:space="preserve"> PAGEREF _Toc31650564 \h </w:instrText>
        </w:r>
        <w:r>
          <w:rPr>
            <w:noProof/>
            <w:webHidden/>
          </w:rPr>
        </w:r>
        <w:r>
          <w:rPr>
            <w:noProof/>
            <w:webHidden/>
          </w:rPr>
          <w:fldChar w:fldCharType="separate"/>
        </w:r>
        <w:r>
          <w:rPr>
            <w:noProof/>
            <w:webHidden/>
          </w:rPr>
          <w:t>48</w:t>
        </w:r>
        <w:r>
          <w:rPr>
            <w:noProof/>
            <w:webHidden/>
          </w:rPr>
          <w:fldChar w:fldCharType="end"/>
        </w:r>
      </w:hyperlink>
    </w:p>
    <w:p w14:paraId="2C924D8A" w14:textId="6D2ABB1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5" w:history="1">
        <w:r w:rsidRPr="00C95B2C">
          <w:rPr>
            <w:rStyle w:val="Hyperlink"/>
            <w:noProof/>
          </w:rPr>
          <w:t>Tabel 39 Hasil proses Gerbang output (output gate)</w:t>
        </w:r>
        <w:r>
          <w:rPr>
            <w:noProof/>
            <w:webHidden/>
          </w:rPr>
          <w:tab/>
        </w:r>
        <w:r>
          <w:rPr>
            <w:noProof/>
            <w:webHidden/>
          </w:rPr>
          <w:fldChar w:fldCharType="begin"/>
        </w:r>
        <w:r>
          <w:rPr>
            <w:noProof/>
            <w:webHidden/>
          </w:rPr>
          <w:instrText xml:space="preserve"> PAGEREF _Toc31650565 \h </w:instrText>
        </w:r>
        <w:r>
          <w:rPr>
            <w:noProof/>
            <w:webHidden/>
          </w:rPr>
        </w:r>
        <w:r>
          <w:rPr>
            <w:noProof/>
            <w:webHidden/>
          </w:rPr>
          <w:fldChar w:fldCharType="separate"/>
        </w:r>
        <w:r>
          <w:rPr>
            <w:noProof/>
            <w:webHidden/>
          </w:rPr>
          <w:t>49</w:t>
        </w:r>
        <w:r>
          <w:rPr>
            <w:noProof/>
            <w:webHidden/>
          </w:rPr>
          <w:fldChar w:fldCharType="end"/>
        </w:r>
      </w:hyperlink>
    </w:p>
    <w:p w14:paraId="03B57B5B" w14:textId="3ED5EA63"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6" w:history="1">
        <w:r w:rsidRPr="00C95B2C">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50566 \h </w:instrText>
        </w:r>
        <w:r>
          <w:rPr>
            <w:noProof/>
            <w:webHidden/>
          </w:rPr>
        </w:r>
        <w:r>
          <w:rPr>
            <w:noProof/>
            <w:webHidden/>
          </w:rPr>
          <w:fldChar w:fldCharType="separate"/>
        </w:r>
        <w:r>
          <w:rPr>
            <w:noProof/>
            <w:webHidden/>
          </w:rPr>
          <w:t>49</w:t>
        </w:r>
        <w:r>
          <w:rPr>
            <w:noProof/>
            <w:webHidden/>
          </w:rPr>
          <w:fldChar w:fldCharType="end"/>
        </w:r>
      </w:hyperlink>
    </w:p>
    <w:p w14:paraId="644A0BD4" w14:textId="1F731CCF"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7" w:history="1">
        <w:r w:rsidRPr="00C95B2C">
          <w:rPr>
            <w:rStyle w:val="Hyperlink"/>
            <w:noProof/>
          </w:rPr>
          <w:t>Tabel 41 Uji coba dengan pembagian data</w:t>
        </w:r>
        <w:r>
          <w:rPr>
            <w:noProof/>
            <w:webHidden/>
          </w:rPr>
          <w:tab/>
        </w:r>
        <w:r>
          <w:rPr>
            <w:noProof/>
            <w:webHidden/>
          </w:rPr>
          <w:fldChar w:fldCharType="begin"/>
        </w:r>
        <w:r>
          <w:rPr>
            <w:noProof/>
            <w:webHidden/>
          </w:rPr>
          <w:instrText xml:space="preserve"> PAGEREF _Toc31650567 \h </w:instrText>
        </w:r>
        <w:r>
          <w:rPr>
            <w:noProof/>
            <w:webHidden/>
          </w:rPr>
        </w:r>
        <w:r>
          <w:rPr>
            <w:noProof/>
            <w:webHidden/>
          </w:rPr>
          <w:fldChar w:fldCharType="separate"/>
        </w:r>
        <w:r>
          <w:rPr>
            <w:noProof/>
            <w:webHidden/>
          </w:rPr>
          <w:t>50</w:t>
        </w:r>
        <w:r>
          <w:rPr>
            <w:noProof/>
            <w:webHidden/>
          </w:rPr>
          <w:fldChar w:fldCharType="end"/>
        </w:r>
      </w:hyperlink>
    </w:p>
    <w:p w14:paraId="07B49F95" w14:textId="30788000" w:rsidR="000B4741" w:rsidRDefault="000B474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8" w:history="1">
        <w:r w:rsidRPr="00C95B2C">
          <w:rPr>
            <w:rStyle w:val="Hyperlink"/>
            <w:noProof/>
          </w:rPr>
          <w:t>Tabel 42. Tabel Perkiraan Jadwal</w:t>
        </w:r>
        <w:r>
          <w:rPr>
            <w:noProof/>
            <w:webHidden/>
          </w:rPr>
          <w:tab/>
        </w:r>
        <w:r>
          <w:rPr>
            <w:noProof/>
            <w:webHidden/>
          </w:rPr>
          <w:fldChar w:fldCharType="begin"/>
        </w:r>
        <w:r>
          <w:rPr>
            <w:noProof/>
            <w:webHidden/>
          </w:rPr>
          <w:instrText xml:space="preserve"> PAGEREF _Toc31650568 \h </w:instrText>
        </w:r>
        <w:r>
          <w:rPr>
            <w:noProof/>
            <w:webHidden/>
          </w:rPr>
        </w:r>
        <w:r>
          <w:rPr>
            <w:noProof/>
            <w:webHidden/>
          </w:rPr>
          <w:fldChar w:fldCharType="separate"/>
        </w:r>
        <w:r>
          <w:rPr>
            <w:noProof/>
            <w:webHidden/>
          </w:rPr>
          <w:t>50</w:t>
        </w:r>
        <w:r>
          <w:rPr>
            <w:noProof/>
            <w:webHidden/>
          </w:rPr>
          <w:fldChar w:fldCharType="end"/>
        </w:r>
      </w:hyperlink>
    </w:p>
    <w:p w14:paraId="6CB3D553" w14:textId="375AC942" w:rsidR="00123CA8" w:rsidRPr="00A07789" w:rsidRDefault="00E02139" w:rsidP="00A07789">
      <w:pPr>
        <w:spacing w:line="360" w:lineRule="auto"/>
        <w:ind w:left="0" w:right="1" w:firstLine="0"/>
        <w:rPr>
          <w:color w:val="000000" w:themeColor="text1"/>
        </w:rPr>
      </w:pPr>
      <w:r w:rsidRPr="00A07789">
        <w:rPr>
          <w:color w:val="000000" w:themeColor="text1"/>
          <w:szCs w:val="24"/>
        </w:rPr>
        <w:lastRenderedPageBreak/>
        <w:fldChar w:fldCharType="end"/>
      </w:r>
    </w:p>
    <w:p w14:paraId="4A0BBAB0" w14:textId="77777777" w:rsidR="009D2761" w:rsidRPr="00A07789" w:rsidRDefault="009D2761" w:rsidP="00654EB6">
      <w:pPr>
        <w:pStyle w:val="Heading1"/>
        <w:spacing w:line="360" w:lineRule="auto"/>
        <w:ind w:left="0" w:right="1" w:firstLine="0"/>
        <w:jc w:val="both"/>
        <w:rPr>
          <w:color w:val="000000" w:themeColor="text1"/>
          <w:sz w:val="32"/>
        </w:rPr>
        <w:sectPr w:rsidR="009D2761" w:rsidRPr="00A07789" w:rsidSect="00725DC7">
          <w:pgSz w:w="11906" w:h="16838"/>
          <w:pgMar w:top="1709" w:right="1700" w:bottom="1560" w:left="1985" w:header="720" w:footer="720" w:gutter="0"/>
          <w:pgNumType w:fmt="lowerRoman" w:start="1"/>
          <w:cols w:space="720"/>
          <w:docGrid w:linePitch="326"/>
        </w:sectPr>
      </w:pPr>
    </w:p>
    <w:p w14:paraId="3F05D8F7" w14:textId="77777777" w:rsidR="00123CA8" w:rsidRPr="00A07789" w:rsidRDefault="00D115F0" w:rsidP="00C801DC">
      <w:pPr>
        <w:pStyle w:val="Heading1"/>
        <w:spacing w:line="360" w:lineRule="auto"/>
        <w:ind w:right="1"/>
        <w:rPr>
          <w:color w:val="000000" w:themeColor="text1"/>
          <w:sz w:val="32"/>
        </w:rPr>
      </w:pPr>
      <w:bookmarkStart w:id="4" w:name="_Toc31637799"/>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192B2F">
      <w:pPr>
        <w:pStyle w:val="Heading2"/>
        <w:spacing w:line="360" w:lineRule="auto"/>
        <w:ind w:left="0" w:right="1"/>
        <w:rPr>
          <w:color w:val="000000" w:themeColor="text1"/>
          <w:sz w:val="28"/>
        </w:rPr>
      </w:pPr>
      <w:bookmarkStart w:id="5" w:name="_Toc3163780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192B2F">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modal </w:t>
      </w:r>
      <w:r w:rsidRPr="00DB1776">
        <w:rPr>
          <w:color w:val="000000" w:themeColor="text1"/>
          <w:szCs w:val="24"/>
          <w:shd w:val="clear" w:color="auto" w:fill="92D050"/>
        </w:rPr>
        <w:t xml:space="preserve">pada </w:t>
      </w:r>
      <w:proofErr w:type="spellStart"/>
      <w:r w:rsidRPr="00DB1776">
        <w:rPr>
          <w:color w:val="000000" w:themeColor="text1"/>
          <w:szCs w:val="24"/>
          <w:shd w:val="clear" w:color="auto" w:fill="92D050"/>
        </w:rPr>
        <w:t>setiap</w:t>
      </w:r>
      <w:proofErr w:type="spellEnd"/>
      <w:r w:rsidRPr="00DB1776">
        <w:rPr>
          <w:color w:val="000000" w:themeColor="text1"/>
          <w:szCs w:val="24"/>
          <w:shd w:val="clear" w:color="auto" w:fill="92D050"/>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A07789">
        <w:rPr>
          <w:color w:val="000000" w:themeColor="text1"/>
          <w:szCs w:val="24"/>
        </w:rPr>
        <w:t>ekonomi</w:t>
      </w:r>
      <w:proofErr w:type="spellEnd"/>
      <w:r w:rsidRPr="00A07789">
        <w:rPr>
          <w:color w:val="000000" w:themeColor="text1"/>
          <w:szCs w:val="24"/>
        </w:rPr>
        <w:t xml:space="preserve"> </w:t>
      </w:r>
      <w:r w:rsidRPr="00DB1776">
        <w:rPr>
          <w:color w:val="000000" w:themeColor="text1"/>
          <w:szCs w:val="24"/>
          <w:shd w:val="clear" w:color="auto" w:fill="92D050"/>
        </w:rPr>
        <w:t>pada negara</w:t>
      </w:r>
      <w:r w:rsidRPr="00A07789">
        <w:rPr>
          <w:color w:val="000000" w:themeColor="text1"/>
          <w:szCs w:val="24"/>
        </w:rPr>
        <w:t xml:space="preserve"> </w:t>
      </w:r>
      <w:proofErr w:type="spellStart"/>
      <w:r w:rsidRPr="00A07789">
        <w:rPr>
          <w:color w:val="000000" w:themeColor="text1"/>
          <w:szCs w:val="24"/>
        </w:rPr>
        <w:t>tempat</w:t>
      </w:r>
      <w:proofErr w:type="spellEnd"/>
      <w:r w:rsidRPr="00A07789">
        <w:rPr>
          <w:color w:val="000000" w:themeColor="text1"/>
          <w:szCs w:val="24"/>
        </w:rPr>
        <w:t xml:space="preserve"> </w:t>
      </w:r>
      <w:proofErr w:type="spellStart"/>
      <w:r w:rsidRPr="00A07789">
        <w:rPr>
          <w:color w:val="000000" w:themeColor="text1"/>
          <w:szCs w:val="24"/>
        </w:rPr>
        <w:t>berinvestasi</w:t>
      </w:r>
      <w:proofErr w:type="spellEnd"/>
      <w:r w:rsidRPr="00A07789">
        <w:rPr>
          <w:color w:val="000000" w:themeColor="text1"/>
          <w:szCs w:val="24"/>
        </w:rPr>
        <w:t xml:space="preserve">. </w:t>
      </w:r>
      <w:proofErr w:type="spellStart"/>
      <w:r w:rsidR="007E6AA1" w:rsidRPr="00A07789">
        <w:rPr>
          <w:color w:val="000000" w:themeColor="text1"/>
          <w:szCs w:val="24"/>
        </w:rPr>
        <w:t>Saham</w:t>
      </w:r>
      <w:proofErr w:type="spellEnd"/>
      <w:r w:rsidR="007E6AA1" w:rsidRPr="00A07789">
        <w:rPr>
          <w:color w:val="000000" w:themeColor="text1"/>
          <w:szCs w:val="24"/>
        </w:rPr>
        <w:t xml:space="preserve"> </w:t>
      </w:r>
      <w:proofErr w:type="spellStart"/>
      <w:r w:rsidR="007E6AA1" w:rsidRPr="00A07789">
        <w:rPr>
          <w:color w:val="000000" w:themeColor="text1"/>
          <w:szCs w:val="24"/>
        </w:rPr>
        <w:t>adalah</w:t>
      </w:r>
      <w:proofErr w:type="spellEnd"/>
      <w:r w:rsidR="007E6AA1" w:rsidRPr="00A07789">
        <w:rPr>
          <w:color w:val="000000" w:themeColor="text1"/>
          <w:szCs w:val="24"/>
        </w:rPr>
        <w:t xml:space="preserve"> </w:t>
      </w:r>
      <w:proofErr w:type="spellStart"/>
      <w:r w:rsidR="007E6AA1" w:rsidRPr="00A07789">
        <w:rPr>
          <w:color w:val="000000" w:themeColor="text1"/>
          <w:szCs w:val="24"/>
        </w:rPr>
        <w:t>surat</w:t>
      </w:r>
      <w:proofErr w:type="spellEnd"/>
      <w:r w:rsidR="007E6AA1" w:rsidRPr="00A07789">
        <w:rPr>
          <w:color w:val="000000" w:themeColor="text1"/>
          <w:szCs w:val="24"/>
        </w:rPr>
        <w:t xml:space="preserve"> </w:t>
      </w:r>
      <w:proofErr w:type="spellStart"/>
      <w:r w:rsidR="007E6AA1" w:rsidRPr="00A07789">
        <w:rPr>
          <w:color w:val="000000" w:themeColor="text1"/>
          <w:szCs w:val="24"/>
        </w:rPr>
        <w:t>berharga</w:t>
      </w:r>
      <w:proofErr w:type="spellEnd"/>
      <w:r w:rsidR="007E6AA1" w:rsidRPr="00A07789">
        <w:rPr>
          <w:color w:val="000000" w:themeColor="text1"/>
          <w:szCs w:val="24"/>
        </w:rPr>
        <w:t xml:space="preserve"> yang </w:t>
      </w:r>
      <w:proofErr w:type="spellStart"/>
      <w:r w:rsidR="007E6AA1" w:rsidRPr="00A07789">
        <w:rPr>
          <w:color w:val="000000" w:themeColor="text1"/>
          <w:szCs w:val="24"/>
        </w:rPr>
        <w:t>dikeluarkan</w:t>
      </w:r>
      <w:proofErr w:type="spellEnd"/>
      <w:r w:rsidR="007E6AA1" w:rsidRPr="00A07789">
        <w:rPr>
          <w:color w:val="000000" w:themeColor="text1"/>
          <w:szCs w:val="24"/>
        </w:rPr>
        <w:t xml:space="preserve"> oleh </w:t>
      </w:r>
      <w:proofErr w:type="spellStart"/>
      <w:r w:rsidR="007E6AA1" w:rsidRPr="00A07789">
        <w:rPr>
          <w:color w:val="000000" w:themeColor="text1"/>
          <w:szCs w:val="24"/>
        </w:rPr>
        <w:t>perusahaan</w:t>
      </w:r>
      <w:proofErr w:type="spellEnd"/>
      <w:r w:rsidR="007E6AA1" w:rsidRPr="00A07789">
        <w:rPr>
          <w:color w:val="000000" w:themeColor="text1"/>
          <w:szCs w:val="24"/>
        </w:rPr>
        <w:t xml:space="preserve"> BUMN </w:t>
      </w:r>
      <w:proofErr w:type="spellStart"/>
      <w:r w:rsidR="007E6AA1" w:rsidRPr="00A07789">
        <w:rPr>
          <w:color w:val="000000" w:themeColor="text1"/>
          <w:szCs w:val="24"/>
        </w:rPr>
        <w:t>ataupun</w:t>
      </w:r>
      <w:proofErr w:type="spellEnd"/>
      <w:r w:rsidR="007E6AA1" w:rsidRPr="00A07789">
        <w:rPr>
          <w:color w:val="000000" w:themeColor="text1"/>
          <w:szCs w:val="24"/>
        </w:rPr>
        <w:t xml:space="preserve"> </w:t>
      </w:r>
      <w:proofErr w:type="spellStart"/>
      <w:r w:rsidR="007E6AA1" w:rsidRPr="00A07789">
        <w:rPr>
          <w:color w:val="000000" w:themeColor="text1"/>
          <w:szCs w:val="24"/>
        </w:rPr>
        <w:t>Swasta</w:t>
      </w:r>
      <w:proofErr w:type="spellEnd"/>
      <w:r w:rsidR="007E6AA1" w:rsidRPr="00A07789">
        <w:rPr>
          <w:color w:val="000000" w:themeColor="text1"/>
          <w:szCs w:val="24"/>
        </w:rPr>
        <w:t xml:space="preserve"> yang </w:t>
      </w:r>
      <w:proofErr w:type="spellStart"/>
      <w:r w:rsidR="007E6AA1" w:rsidRPr="00A07789">
        <w:rPr>
          <w:color w:val="000000" w:themeColor="text1"/>
          <w:szCs w:val="24"/>
        </w:rPr>
        <w:t>berbentuk</w:t>
      </w:r>
      <w:proofErr w:type="spellEnd"/>
      <w:r w:rsidR="007E6AA1" w:rsidRPr="00A07789">
        <w:rPr>
          <w:color w:val="000000" w:themeColor="text1"/>
          <w:szCs w:val="24"/>
        </w:rPr>
        <w:t xml:space="preserve"> Perseroan </w:t>
      </w:r>
      <w:proofErr w:type="spellStart"/>
      <w:r w:rsidR="007E6AA1" w:rsidRPr="00A07789">
        <w:rPr>
          <w:color w:val="000000" w:themeColor="text1"/>
          <w:szCs w:val="24"/>
        </w:rPr>
        <w:t>Terbatas</w:t>
      </w:r>
      <w:proofErr w:type="spellEnd"/>
      <w:r w:rsidR="007E6AA1" w:rsidRPr="00A07789">
        <w:rPr>
          <w:color w:val="000000" w:themeColor="text1"/>
          <w:szCs w:val="24"/>
        </w:rPr>
        <w:t xml:space="preserve"> (PT). </w:t>
      </w:r>
      <w:proofErr w:type="spellStart"/>
      <w:r w:rsidR="007E6AA1" w:rsidRPr="00A07789">
        <w:rPr>
          <w:color w:val="000000" w:themeColor="text1"/>
          <w:szCs w:val="24"/>
        </w:rPr>
        <w:t>Pemilik</w:t>
      </w:r>
      <w:proofErr w:type="spellEnd"/>
      <w:r w:rsidR="007E6AA1" w:rsidRPr="00A07789">
        <w:rPr>
          <w:color w:val="000000" w:themeColor="text1"/>
          <w:szCs w:val="24"/>
        </w:rPr>
        <w:t xml:space="preserve"> </w:t>
      </w:r>
      <w:proofErr w:type="spellStart"/>
      <w:r w:rsidR="007E6AA1" w:rsidRPr="00A07789">
        <w:rPr>
          <w:color w:val="000000" w:themeColor="text1"/>
          <w:szCs w:val="24"/>
        </w:rPr>
        <w:t>saham</w:t>
      </w:r>
      <w:proofErr w:type="spellEnd"/>
      <w:r w:rsidR="007E6AA1" w:rsidRPr="00A07789">
        <w:rPr>
          <w:color w:val="000000" w:themeColor="text1"/>
          <w:szCs w:val="24"/>
        </w:rPr>
        <w:t xml:space="preserve"> juga </w:t>
      </w:r>
      <w:proofErr w:type="spellStart"/>
      <w:r w:rsidR="007E6AA1" w:rsidRPr="00A07789">
        <w:rPr>
          <w:color w:val="000000" w:themeColor="text1"/>
          <w:szCs w:val="24"/>
        </w:rPr>
        <w:t>memiliki</w:t>
      </w:r>
      <w:proofErr w:type="spellEnd"/>
      <w:r w:rsidR="007E6AA1" w:rsidRPr="00A07789">
        <w:rPr>
          <w:color w:val="000000" w:themeColor="text1"/>
          <w:szCs w:val="24"/>
        </w:rPr>
        <w:t xml:space="preserve"> </w:t>
      </w:r>
      <w:proofErr w:type="spellStart"/>
      <w:r w:rsidR="007E6AA1" w:rsidRPr="00A07789">
        <w:rPr>
          <w:color w:val="000000" w:themeColor="text1"/>
          <w:szCs w:val="24"/>
        </w:rPr>
        <w:t>hak</w:t>
      </w:r>
      <w:proofErr w:type="spellEnd"/>
      <w:r w:rsidR="007E6AA1" w:rsidRPr="00A07789">
        <w:rPr>
          <w:color w:val="000000" w:themeColor="text1"/>
          <w:szCs w:val="24"/>
        </w:rPr>
        <w:t xml:space="preserve"> </w:t>
      </w:r>
      <w:proofErr w:type="spellStart"/>
      <w:r w:rsidR="007E6AA1" w:rsidRPr="00A07789">
        <w:rPr>
          <w:color w:val="000000" w:themeColor="text1"/>
          <w:szCs w:val="24"/>
        </w:rPr>
        <w:t>untuk</w:t>
      </w:r>
      <w:proofErr w:type="spellEnd"/>
      <w:r w:rsidR="007E6AA1" w:rsidRPr="00A07789">
        <w:rPr>
          <w:color w:val="000000" w:themeColor="text1"/>
          <w:szCs w:val="24"/>
        </w:rPr>
        <w:t xml:space="preserve"> </w:t>
      </w:r>
      <w:proofErr w:type="spellStart"/>
      <w:r w:rsidR="007E6AA1" w:rsidRPr="00A07789">
        <w:rPr>
          <w:color w:val="000000" w:themeColor="text1"/>
          <w:szCs w:val="24"/>
        </w:rPr>
        <w:t>memil</w:t>
      </w:r>
      <w:r w:rsidR="003A6324" w:rsidRPr="00A07789">
        <w:rPr>
          <w:color w:val="000000" w:themeColor="text1"/>
          <w:szCs w:val="24"/>
        </w:rPr>
        <w:t>iki</w:t>
      </w:r>
      <w:proofErr w:type="spellEnd"/>
      <w:r w:rsidR="003A6324" w:rsidRPr="00A07789">
        <w:rPr>
          <w:color w:val="000000" w:themeColor="text1"/>
          <w:szCs w:val="24"/>
        </w:rPr>
        <w:t xml:space="preserve"> </w:t>
      </w:r>
      <w:proofErr w:type="spellStart"/>
      <w:r w:rsidR="003A6324" w:rsidRPr="00DB1776">
        <w:rPr>
          <w:color w:val="000000" w:themeColor="text1"/>
          <w:szCs w:val="24"/>
          <w:shd w:val="clear" w:color="auto" w:fill="92D050"/>
        </w:rPr>
        <w:t>sebagian</w:t>
      </w:r>
      <w:proofErr w:type="spellEnd"/>
      <w:r w:rsidR="003A6324" w:rsidRPr="00DB1776">
        <w:rPr>
          <w:color w:val="000000" w:themeColor="text1"/>
          <w:szCs w:val="24"/>
          <w:shd w:val="clear" w:color="auto" w:fill="92D050"/>
        </w:rPr>
        <w:t xml:space="preserve"> </w:t>
      </w:r>
      <w:proofErr w:type="spellStart"/>
      <w:r w:rsidR="003A6324" w:rsidRPr="00DB1776">
        <w:rPr>
          <w:color w:val="000000" w:themeColor="text1"/>
          <w:szCs w:val="24"/>
          <w:shd w:val="clear" w:color="auto" w:fill="92D050"/>
        </w:rPr>
        <w:t>dari</w:t>
      </w:r>
      <w:proofErr w:type="spellEnd"/>
      <w:r w:rsidR="003A6324" w:rsidRPr="00DB1776">
        <w:rPr>
          <w:color w:val="000000" w:themeColor="text1"/>
          <w:szCs w:val="24"/>
          <w:shd w:val="clear" w:color="auto" w:fill="92D050"/>
        </w:rPr>
        <w:t xml:space="preserve"> </w:t>
      </w:r>
      <w:proofErr w:type="spellStart"/>
      <w:r w:rsidR="003A6324" w:rsidRPr="00DB1776">
        <w:rPr>
          <w:color w:val="000000" w:themeColor="text1"/>
          <w:szCs w:val="24"/>
          <w:shd w:val="clear" w:color="auto" w:fill="92D050"/>
        </w:rPr>
        <w:t>perusahaan</w:t>
      </w:r>
      <w:proofErr w:type="spellEnd"/>
      <w:r w:rsidR="007E6AA1" w:rsidRPr="00A07789">
        <w:rPr>
          <w:color w:val="000000" w:themeColor="text1"/>
          <w:szCs w:val="24"/>
        </w:rPr>
        <w:t xml:space="preserve">. </w:t>
      </w:r>
      <w:r w:rsidRPr="00A07789">
        <w:rPr>
          <w:color w:val="000000" w:themeColor="text1"/>
          <w:szCs w:val="24"/>
        </w:rPr>
        <w:t xml:space="preserve">Banyak </w:t>
      </w:r>
      <w:proofErr w:type="spellStart"/>
      <w:r w:rsidRPr="00A07789">
        <w:rPr>
          <w:color w:val="000000" w:themeColor="text1"/>
          <w:szCs w:val="24"/>
        </w:rPr>
        <w:t>masyarakat</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r w:rsidRPr="00DB1776">
        <w:rPr>
          <w:color w:val="000000" w:themeColor="text1"/>
          <w:szCs w:val="24"/>
          <w:shd w:val="clear" w:color="auto" w:fill="92D050"/>
        </w:rPr>
        <w:t>yang</w:t>
      </w:r>
      <w:r w:rsidRPr="00A07789">
        <w:rPr>
          <w:color w:val="000000" w:themeColor="text1"/>
          <w:szCs w:val="24"/>
        </w:rPr>
        <w:t xml:space="preserve"> </w:t>
      </w:r>
      <w:proofErr w:type="spellStart"/>
      <w:r w:rsidRPr="00A07789">
        <w:rPr>
          <w:color w:val="000000" w:themeColor="text1"/>
          <w:szCs w:val="24"/>
        </w:rPr>
        <w:t>rema</w:t>
      </w:r>
      <w:r w:rsidR="00BB2D3B" w:rsidRPr="00A07789">
        <w:rPr>
          <w:color w:val="000000" w:themeColor="text1"/>
          <w:szCs w:val="24"/>
        </w:rPr>
        <w:t>ja</w:t>
      </w:r>
      <w:proofErr w:type="spellEnd"/>
      <w:r w:rsidR="00BB2D3B" w:rsidRPr="00A07789">
        <w:rPr>
          <w:color w:val="000000" w:themeColor="text1"/>
          <w:szCs w:val="24"/>
        </w:rPr>
        <w:t xml:space="preserve">, </w:t>
      </w:r>
      <w:proofErr w:type="spellStart"/>
      <w:r w:rsidR="00BB2D3B" w:rsidRPr="00A07789">
        <w:rPr>
          <w:color w:val="000000" w:themeColor="text1"/>
          <w:szCs w:val="24"/>
        </w:rPr>
        <w:t>dewasa</w:t>
      </w:r>
      <w:proofErr w:type="spellEnd"/>
      <w:r w:rsidR="00BB2D3B" w:rsidRPr="00A07789">
        <w:rPr>
          <w:color w:val="000000" w:themeColor="text1"/>
          <w:szCs w:val="24"/>
        </w:rPr>
        <w:t xml:space="preserve">, </w:t>
      </w:r>
      <w:proofErr w:type="spellStart"/>
      <w:r w:rsidR="0055218D">
        <w:rPr>
          <w:color w:val="000000" w:themeColor="text1"/>
          <w:szCs w:val="24"/>
        </w:rPr>
        <w:t>hingga</w:t>
      </w:r>
      <w:proofErr w:type="spellEnd"/>
      <w:r w:rsidR="00BB2D3B" w:rsidRPr="00A07789">
        <w:rPr>
          <w:color w:val="000000" w:themeColor="text1"/>
          <w:szCs w:val="24"/>
        </w:rPr>
        <w:t xml:space="preserve"> </w:t>
      </w:r>
      <w:proofErr w:type="spellStart"/>
      <w:r w:rsidR="00BB2D3B" w:rsidRPr="00A07789">
        <w:rPr>
          <w:color w:val="000000" w:themeColor="text1"/>
          <w:szCs w:val="24"/>
        </w:rPr>
        <w:t>lansia</w:t>
      </w:r>
      <w:proofErr w:type="spellEnd"/>
      <w:r w:rsidRPr="00A07789">
        <w:rPr>
          <w:color w:val="000000" w:themeColor="text1"/>
          <w:szCs w:val="24"/>
        </w:rPr>
        <w:t xml:space="preserve"> </w:t>
      </w:r>
      <w:proofErr w:type="spellStart"/>
      <w:r w:rsidR="00F265BC">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l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na</w:t>
      </w:r>
      <w:r w:rsidR="0055218D">
        <w:rPr>
          <w:color w:val="000000" w:themeColor="text1"/>
          <w:szCs w:val="24"/>
        </w:rPr>
        <w:t>na</w:t>
      </w:r>
      <w:r w:rsidRPr="00A07789">
        <w:rPr>
          <w:color w:val="000000" w:themeColor="text1"/>
          <w:szCs w:val="24"/>
        </w:rPr>
        <w:t>mkan</w:t>
      </w:r>
      <w:proofErr w:type="spellEnd"/>
      <w:r w:rsidRPr="00A07789">
        <w:rPr>
          <w:color w:val="000000" w:themeColor="text1"/>
          <w:szCs w:val="24"/>
        </w:rPr>
        <w:t xml:space="preserve"> </w:t>
      </w:r>
      <w:proofErr w:type="spellStart"/>
      <w:r w:rsidRPr="00A07789">
        <w:rPr>
          <w:color w:val="000000" w:themeColor="text1"/>
          <w:szCs w:val="24"/>
        </w:rPr>
        <w:t>modalnya</w:t>
      </w:r>
      <w:proofErr w:type="spellEnd"/>
      <w:r w:rsidRPr="00A07789">
        <w:rPr>
          <w:color w:val="000000" w:themeColor="text1"/>
          <w:szCs w:val="24"/>
        </w:rPr>
        <w:t xml:space="preserve"> </w:t>
      </w:r>
      <w:proofErr w:type="spellStart"/>
      <w:r w:rsidRPr="0055218D">
        <w:rPr>
          <w:color w:val="000000" w:themeColor="text1"/>
          <w:szCs w:val="24"/>
          <w:shd w:val="clear" w:color="auto" w:fill="92D050"/>
        </w:rPr>
        <w:t>kedalam</w:t>
      </w:r>
      <w:proofErr w:type="spellEnd"/>
      <w:r w:rsidRPr="0055218D">
        <w:rPr>
          <w:color w:val="000000" w:themeColor="text1"/>
          <w:szCs w:val="24"/>
          <w:shd w:val="clear" w:color="auto" w:fill="92D050"/>
        </w:rPr>
        <w:t xml:space="preserve"> pasar modal</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gharapkan</w:t>
      </w:r>
      <w:proofErr w:type="spellEnd"/>
      <w:r w:rsidRPr="00A07789">
        <w:rPr>
          <w:color w:val="000000" w:themeColor="text1"/>
          <w:szCs w:val="24"/>
        </w:rPr>
        <w:t xml:space="preserve"> </w:t>
      </w:r>
      <w:proofErr w:type="spellStart"/>
      <w:r w:rsidRPr="00A07789">
        <w:rPr>
          <w:color w:val="000000" w:themeColor="text1"/>
          <w:szCs w:val="24"/>
        </w:rPr>
        <w:t>keuntungan</w:t>
      </w:r>
      <w:proofErr w:type="spellEnd"/>
      <w:r w:rsidRPr="00A07789">
        <w:rPr>
          <w:color w:val="000000" w:themeColor="text1"/>
          <w:szCs w:val="24"/>
        </w:rPr>
        <w:t xml:space="preserve">. Hal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na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pendapat</w:t>
      </w:r>
      <w:proofErr w:type="spellEnd"/>
      <w:r w:rsidRPr="00A07789">
        <w:rPr>
          <w:color w:val="000000" w:themeColor="text1"/>
          <w:szCs w:val="24"/>
        </w:rPr>
        <w:t xml:space="preserve"> </w:t>
      </w:r>
      <w:proofErr w:type="spellStart"/>
      <w:r w:rsidRPr="00A07789">
        <w:rPr>
          <w:color w:val="000000" w:themeColor="text1"/>
          <w:szCs w:val="24"/>
        </w:rPr>
        <w:t>Widoatmodjo</w:t>
      </w:r>
      <w:proofErr w:type="spellEnd"/>
      <w:r w:rsidRPr="00A07789">
        <w:rPr>
          <w:color w:val="000000" w:themeColor="text1"/>
          <w:szCs w:val="24"/>
        </w:rPr>
        <w:t xml:space="preserve"> </w:t>
      </w:r>
      <w:proofErr w:type="spellStart"/>
      <w:r w:rsidRPr="00A07789">
        <w:rPr>
          <w:color w:val="000000" w:themeColor="text1"/>
          <w:szCs w:val="24"/>
        </w:rPr>
        <w:t>yaitu</w:t>
      </w:r>
      <w:proofErr w:type="spellEnd"/>
      <w:r w:rsidRPr="00A07789">
        <w:rPr>
          <w:color w:val="000000" w:themeColor="text1"/>
          <w:szCs w:val="24"/>
        </w:rPr>
        <w:t xml:space="preserve"> </w:t>
      </w:r>
      <w:proofErr w:type="spellStart"/>
      <w:r w:rsidRPr="00A07789">
        <w:rPr>
          <w:color w:val="000000" w:themeColor="text1"/>
          <w:szCs w:val="24"/>
        </w:rPr>
        <w:t>ada</w:t>
      </w:r>
      <w:proofErr w:type="spellEnd"/>
      <w:r w:rsidRPr="00A07789">
        <w:rPr>
          <w:color w:val="000000" w:themeColor="text1"/>
          <w:szCs w:val="24"/>
        </w:rPr>
        <w:t xml:space="preserve"> </w:t>
      </w:r>
      <w:proofErr w:type="spellStart"/>
      <w:r w:rsidRPr="00A07789">
        <w:rPr>
          <w:color w:val="000000" w:themeColor="text1"/>
          <w:szCs w:val="24"/>
        </w:rPr>
        <w:t>beberapa</w:t>
      </w:r>
      <w:proofErr w:type="spellEnd"/>
      <w:r w:rsidRPr="00A07789">
        <w:rPr>
          <w:color w:val="000000" w:themeColor="text1"/>
          <w:szCs w:val="24"/>
        </w:rPr>
        <w:t xml:space="preserve"> </w:t>
      </w:r>
      <w:proofErr w:type="spellStart"/>
      <w:r w:rsidRPr="00A07789">
        <w:rPr>
          <w:color w:val="000000" w:themeColor="text1"/>
          <w:szCs w:val="24"/>
        </w:rPr>
        <w:t>keuntung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mbel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r w:rsidRPr="0055218D">
        <w:rPr>
          <w:color w:val="000000" w:themeColor="text1"/>
          <w:szCs w:val="24"/>
          <w:shd w:val="clear" w:color="auto" w:fill="92D050"/>
        </w:rPr>
        <w:t xml:space="preserve">Capital Gain, </w:t>
      </w:r>
      <w:proofErr w:type="spellStart"/>
      <w:r w:rsidRPr="0055218D">
        <w:rPr>
          <w:color w:val="000000" w:themeColor="text1"/>
          <w:szCs w:val="24"/>
          <w:shd w:val="clear" w:color="auto" w:fill="92D050"/>
        </w:rPr>
        <w:t>deviden</w:t>
      </w:r>
      <w:proofErr w:type="spellEnd"/>
      <w:r w:rsidRPr="0055218D">
        <w:rPr>
          <w:color w:val="000000" w:themeColor="text1"/>
          <w:szCs w:val="24"/>
          <w:shd w:val="clear" w:color="auto" w:fill="92D050"/>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55218D">
        <w:rPr>
          <w:color w:val="000000" w:themeColor="text1"/>
          <w:szCs w:val="24"/>
          <w:shd w:val="clear" w:color="auto" w:fill="92D050"/>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192B2F">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55218D">
        <w:rPr>
          <w:color w:val="000000" w:themeColor="text1"/>
          <w:szCs w:val="24"/>
          <w:shd w:val="clear" w:color="auto" w:fill="92D050"/>
        </w:rPr>
        <w:t>metode</w:t>
      </w:r>
      <w:proofErr w:type="spellEnd"/>
      <w:r w:rsidRPr="0055218D">
        <w:rPr>
          <w:color w:val="000000" w:themeColor="text1"/>
          <w:szCs w:val="24"/>
          <w:shd w:val="clear" w:color="auto" w:fill="92D050"/>
        </w:rPr>
        <w:t xml:space="preserve"> </w:t>
      </w:r>
      <w:proofErr w:type="spellStart"/>
      <w:r w:rsidRPr="0055218D">
        <w:rPr>
          <w:color w:val="000000" w:themeColor="text1"/>
          <w:szCs w:val="24"/>
          <w:shd w:val="clear" w:color="auto" w:fill="92D050"/>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192B2F">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192B2F">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192B2F">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192B2F">
      <w:pPr>
        <w:pStyle w:val="Heading2"/>
        <w:spacing w:after="120" w:line="360" w:lineRule="auto"/>
        <w:ind w:left="0" w:right="0" w:hanging="11"/>
        <w:rPr>
          <w:color w:val="000000" w:themeColor="text1"/>
          <w:sz w:val="28"/>
        </w:rPr>
      </w:pPr>
      <w:bookmarkStart w:id="6" w:name="_Toc3163780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77777777" w:rsidR="00123CA8" w:rsidRPr="00A07789" w:rsidRDefault="00D115F0" w:rsidP="00192B2F">
      <w:pPr>
        <w:pStyle w:val="Heading3"/>
        <w:spacing w:after="0" w:line="360" w:lineRule="auto"/>
        <w:ind w:left="0" w:right="0" w:hanging="11"/>
        <w:jc w:val="both"/>
        <w:rPr>
          <w:color w:val="000000" w:themeColor="text1"/>
        </w:rPr>
      </w:pPr>
      <w:bookmarkStart w:id="7" w:name="_Toc3163780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787330EB" w14:textId="77777777" w:rsidR="00123CA8" w:rsidRPr="00A07789" w:rsidRDefault="00D115F0" w:rsidP="00192B2F">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77777777" w:rsidR="00123CA8" w:rsidRPr="00A07789" w:rsidRDefault="00D115F0" w:rsidP="00192B2F">
      <w:pPr>
        <w:pStyle w:val="Heading3"/>
        <w:spacing w:after="0" w:line="360" w:lineRule="auto"/>
        <w:ind w:left="0" w:right="0" w:hanging="11"/>
        <w:jc w:val="both"/>
        <w:rPr>
          <w:color w:val="000000" w:themeColor="text1"/>
        </w:rPr>
      </w:pPr>
      <w:bookmarkStart w:id="8" w:name="_Toc3163780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77777777" w:rsidR="00123CA8" w:rsidRPr="00A07789" w:rsidRDefault="00D115F0" w:rsidP="00192B2F">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147CEB7A" w14:textId="77777777" w:rsidR="00123CA8" w:rsidRPr="00A07789" w:rsidRDefault="00D115F0" w:rsidP="00192B2F">
      <w:pPr>
        <w:pStyle w:val="Heading3"/>
        <w:spacing w:after="0" w:line="360" w:lineRule="auto"/>
        <w:ind w:left="0" w:right="1"/>
        <w:jc w:val="both"/>
        <w:rPr>
          <w:color w:val="000000" w:themeColor="text1"/>
        </w:rPr>
      </w:pPr>
      <w:bookmarkStart w:id="9" w:name="_Toc31637804"/>
      <w:r w:rsidRPr="00A07789">
        <w:rPr>
          <w:color w:val="000000" w:themeColor="text1"/>
        </w:rPr>
        <w:t xml:space="preserve">1.2.3 </w:t>
      </w:r>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17626CDB" w14:textId="77777777" w:rsidR="008D473B" w:rsidRPr="00A07789" w:rsidRDefault="008D473B" w:rsidP="009743A0">
      <w:pPr>
        <w:numPr>
          <w:ilvl w:val="0"/>
          <w:numId w:val="1"/>
        </w:numPr>
        <w:spacing w:after="0" w:line="360" w:lineRule="auto"/>
        <w:ind w:left="567" w:right="1" w:hanging="360"/>
        <w:rPr>
          <w:color w:val="000000" w:themeColor="text1"/>
        </w:rPr>
      </w:pPr>
      <w:proofErr w:type="spellStart"/>
      <w:r w:rsidRPr="00A07789">
        <w:rPr>
          <w:color w:val="000000" w:themeColor="text1"/>
        </w:rPr>
        <w:t>Bear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tingkat</w:t>
      </w:r>
      <w:proofErr w:type="spellEnd"/>
      <w:r w:rsidRPr="00A07789">
        <w:rPr>
          <w:color w:val="000000" w:themeColor="text1"/>
        </w:rPr>
        <w:t xml:space="preserve"> error yang </w:t>
      </w:r>
      <w:proofErr w:type="spellStart"/>
      <w:r w:rsidRPr="00A07789">
        <w:rPr>
          <w:color w:val="000000" w:themeColor="text1"/>
        </w:rPr>
        <w:t>dihasilkan</w:t>
      </w:r>
      <w:proofErr w:type="spellEnd"/>
      <w:r w:rsidRPr="00A07789">
        <w:rPr>
          <w:color w:val="000000" w:themeColor="text1"/>
        </w:rPr>
        <w:t xml:space="preserve"> </w:t>
      </w:r>
      <w:proofErr w:type="spellStart"/>
      <w:r w:rsidR="00DC331D" w:rsidRPr="00A07789">
        <w:rPr>
          <w:color w:val="000000" w:themeColor="text1"/>
        </w:rPr>
        <w:t>dalam</w:t>
      </w:r>
      <w:proofErr w:type="spellEnd"/>
      <w:r w:rsidR="00DC331D" w:rsidRPr="00A07789">
        <w:rPr>
          <w:color w:val="000000" w:themeColor="text1"/>
        </w:rPr>
        <w:t xml:space="preserve"> </w:t>
      </w:r>
      <w:proofErr w:type="spellStart"/>
      <w:r w:rsidR="00DC331D" w:rsidRPr="00A07789">
        <w:rPr>
          <w:color w:val="000000" w:themeColor="text1"/>
        </w:rPr>
        <w:t>memprediksi</w:t>
      </w:r>
      <w:proofErr w:type="spellEnd"/>
      <w:r w:rsidR="00DC331D" w:rsidRPr="00A07789">
        <w:rPr>
          <w:color w:val="000000" w:themeColor="text1"/>
        </w:rPr>
        <w:t xml:space="preserve"> </w:t>
      </w:r>
      <w:proofErr w:type="spellStart"/>
      <w:r w:rsidR="00416CA5" w:rsidRPr="00A07789">
        <w:rPr>
          <w:color w:val="000000" w:themeColor="text1"/>
          <w:szCs w:val="24"/>
        </w:rPr>
        <w:t>h</w:t>
      </w:r>
      <w:r w:rsidR="00F20152" w:rsidRPr="00A07789">
        <w:rPr>
          <w:color w:val="000000" w:themeColor="text1"/>
          <w:szCs w:val="24"/>
        </w:rPr>
        <w:t>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35F6D69D" w14:textId="77777777" w:rsidR="005F4C84" w:rsidRPr="00A07789" w:rsidRDefault="00DC331D" w:rsidP="009743A0">
      <w:pPr>
        <w:numPr>
          <w:ilvl w:val="0"/>
          <w:numId w:val="1"/>
        </w:numPr>
        <w:spacing w:after="120" w:line="360" w:lineRule="auto"/>
        <w:ind w:left="567" w:right="0" w:hanging="360"/>
        <w:rPr>
          <w:color w:val="000000" w:themeColor="text1"/>
        </w:rPr>
      </w:pPr>
      <w:proofErr w:type="spellStart"/>
      <w:r w:rsidRPr="00A07789">
        <w:rPr>
          <w:color w:val="000000" w:themeColor="text1"/>
        </w:rPr>
        <w:t>Bera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yang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tode</w:t>
      </w:r>
      <w:proofErr w:type="spellEnd"/>
      <w:r w:rsidR="00D115F0" w:rsidRPr="00A07789">
        <w:rPr>
          <w:color w:val="000000" w:themeColor="text1"/>
        </w:rPr>
        <w:t xml:space="preserve"> LSTM (Long </w:t>
      </w:r>
      <w:proofErr w:type="gramStart"/>
      <w:r w:rsidR="00D115F0" w:rsidRPr="00A07789">
        <w:rPr>
          <w:color w:val="000000" w:themeColor="text1"/>
        </w:rPr>
        <w:t>Short Term</w:t>
      </w:r>
      <w:proofErr w:type="gramEnd"/>
      <w:r w:rsidR="00D115F0" w:rsidRPr="00A07789">
        <w:rPr>
          <w:color w:val="000000" w:themeColor="text1"/>
        </w:rPr>
        <w:t xml:space="preserve"> memory) </w:t>
      </w:r>
      <w:proofErr w:type="spellStart"/>
      <w:r w:rsidR="00D115F0"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mprediksi</w:t>
      </w:r>
      <w:proofErr w:type="spellEnd"/>
      <w:r w:rsidR="00D115F0"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599422B2" w14:textId="77777777" w:rsidR="00123CA8" w:rsidRPr="00A07789" w:rsidRDefault="00D115F0" w:rsidP="00192B2F">
      <w:pPr>
        <w:pStyle w:val="Heading2"/>
        <w:spacing w:after="153" w:line="360" w:lineRule="auto"/>
        <w:ind w:left="0" w:right="1"/>
        <w:rPr>
          <w:color w:val="000000" w:themeColor="text1"/>
          <w:sz w:val="28"/>
        </w:rPr>
      </w:pPr>
      <w:bookmarkStart w:id="10" w:name="_Toc3163780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77777777" w:rsidR="00123CA8" w:rsidRPr="00A07789" w:rsidRDefault="00D115F0" w:rsidP="00192B2F">
      <w:pPr>
        <w:pStyle w:val="Heading3"/>
        <w:spacing w:after="0" w:line="360" w:lineRule="auto"/>
        <w:ind w:left="0" w:right="0"/>
        <w:rPr>
          <w:color w:val="000000" w:themeColor="text1"/>
        </w:rPr>
      </w:pPr>
      <w:bookmarkStart w:id="11" w:name="_Toc3163780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6713432C" w14:textId="77777777" w:rsidR="00123CA8" w:rsidRPr="00A07789" w:rsidRDefault="00D115F0" w:rsidP="009743A0">
      <w:pPr>
        <w:numPr>
          <w:ilvl w:val="0"/>
          <w:numId w:val="2"/>
        </w:numPr>
        <w:spacing w:after="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000972F2" w:rsidRPr="00A07789">
        <w:rPr>
          <w:color w:val="000000" w:themeColor="text1"/>
        </w:rPr>
        <w:t>tingkat</w:t>
      </w:r>
      <w:proofErr w:type="spellEnd"/>
      <w:r w:rsidR="000972F2" w:rsidRPr="00A07789">
        <w:rPr>
          <w:color w:val="000000" w:themeColor="text1"/>
        </w:rPr>
        <w:t xml:space="preserve"> error yang </w:t>
      </w:r>
      <w:proofErr w:type="spellStart"/>
      <w:r w:rsidR="000972F2" w:rsidRPr="00A07789">
        <w:rPr>
          <w:color w:val="000000" w:themeColor="text1"/>
        </w:rPr>
        <w:t>dihasilkan</w:t>
      </w:r>
      <w:proofErr w:type="spellEnd"/>
      <w:r w:rsidR="000972F2" w:rsidRPr="00A07789">
        <w:rPr>
          <w:color w:val="000000" w:themeColor="text1"/>
        </w:rPr>
        <w:t xml:space="preserve"> </w:t>
      </w:r>
      <w:proofErr w:type="spellStart"/>
      <w:r w:rsidR="000972F2" w:rsidRPr="00A07789">
        <w:rPr>
          <w:color w:val="000000" w:themeColor="text1"/>
        </w:rPr>
        <w:t>dalam</w:t>
      </w:r>
      <w:proofErr w:type="spellEnd"/>
      <w:r w:rsidR="000972F2" w:rsidRPr="00A07789">
        <w:rPr>
          <w:color w:val="000000" w:themeColor="text1"/>
        </w:rPr>
        <w:t xml:space="preserve"> </w:t>
      </w:r>
      <w:proofErr w:type="spellStart"/>
      <w:r w:rsidR="000972F2" w:rsidRPr="00A07789">
        <w:rPr>
          <w:color w:val="000000" w:themeColor="text1"/>
        </w:rPr>
        <w:t>memprediksi</w:t>
      </w:r>
      <w:proofErr w:type="spellEnd"/>
      <w:r w:rsidR="000972F2"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0C30F0" w:rsidRPr="00A07789">
        <w:rPr>
          <w:color w:val="000000" w:themeColor="text1"/>
        </w:rPr>
        <w:t xml:space="preserve"> </w:t>
      </w:r>
      <w:proofErr w:type="spellStart"/>
      <w:r w:rsidR="000C30F0" w:rsidRPr="00A07789">
        <w:rPr>
          <w:color w:val="000000" w:themeColor="text1"/>
        </w:rPr>
        <w:t>dengan</w:t>
      </w:r>
      <w:proofErr w:type="spellEnd"/>
      <w:r w:rsidR="000C30F0" w:rsidRPr="00A07789">
        <w:rPr>
          <w:color w:val="000000" w:themeColor="text1"/>
        </w:rPr>
        <w:t xml:space="preserve"> </w:t>
      </w:r>
      <w:proofErr w:type="spellStart"/>
      <w:r w:rsidR="000C30F0" w:rsidRPr="00A07789">
        <w:rPr>
          <w:color w:val="000000" w:themeColor="text1"/>
        </w:rPr>
        <w:t>metode</w:t>
      </w:r>
      <w:proofErr w:type="spellEnd"/>
      <w:r w:rsidR="000C30F0" w:rsidRPr="00A07789">
        <w:rPr>
          <w:color w:val="000000" w:themeColor="text1"/>
        </w:rPr>
        <w:t xml:space="preserve"> LSTM</w:t>
      </w:r>
      <w:r w:rsidR="000C30F0" w:rsidRPr="00A07789">
        <w:rPr>
          <w:i/>
          <w:color w:val="000000" w:themeColor="text1"/>
        </w:rPr>
        <w:t xml:space="preserve"> (Long-Short Term memory)</w:t>
      </w:r>
    </w:p>
    <w:p w14:paraId="6904D050" w14:textId="77777777" w:rsidR="004431F2" w:rsidRPr="00A07789" w:rsidRDefault="000972F2" w:rsidP="009743A0">
      <w:pPr>
        <w:numPr>
          <w:ilvl w:val="0"/>
          <w:numId w:val="2"/>
        </w:numPr>
        <w:spacing w:after="12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w:t>
      </w:r>
      <w:r w:rsidR="00F20152" w:rsidRPr="00A07789">
        <w:rPr>
          <w:color w:val="000000" w:themeColor="text1"/>
        </w:rPr>
        <w:t>kurasi</w:t>
      </w:r>
      <w:proofErr w:type="spellEnd"/>
      <w:r w:rsidR="00F20152" w:rsidRPr="00A07789">
        <w:rPr>
          <w:color w:val="000000" w:themeColor="text1"/>
        </w:rPr>
        <w:t xml:space="preserve"> yang </w:t>
      </w:r>
      <w:proofErr w:type="spellStart"/>
      <w:r w:rsidR="00F20152" w:rsidRPr="00A07789">
        <w:rPr>
          <w:color w:val="000000" w:themeColor="text1"/>
        </w:rPr>
        <w:t>dihasilkan</w:t>
      </w:r>
      <w:proofErr w:type="spellEnd"/>
      <w:r w:rsidR="00F20152"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r w:rsidR="004431F2" w:rsidRPr="00A07789">
        <w:rPr>
          <w:i/>
          <w:color w:val="000000" w:themeColor="text1"/>
        </w:rPr>
        <w:t>(Long-</w:t>
      </w:r>
      <w:r w:rsidRPr="00A07789">
        <w:rPr>
          <w:i/>
          <w:color w:val="000000" w:themeColor="text1"/>
        </w:rPr>
        <w:t>Short Term memory)</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p>
    <w:p w14:paraId="78B88B63" w14:textId="77777777" w:rsidR="00123CA8" w:rsidRPr="00A07789" w:rsidRDefault="00D115F0" w:rsidP="00192B2F">
      <w:pPr>
        <w:pStyle w:val="Heading3"/>
        <w:spacing w:after="0" w:line="360" w:lineRule="auto"/>
        <w:ind w:left="0" w:right="1"/>
        <w:rPr>
          <w:color w:val="000000" w:themeColor="text1"/>
        </w:rPr>
      </w:pPr>
      <w:bookmarkStart w:id="12" w:name="_Toc3163780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5AC85E9B" w14:textId="77777777" w:rsidR="00123CA8" w:rsidRPr="00A07789" w:rsidRDefault="00D115F0" w:rsidP="009743A0">
      <w:pPr>
        <w:numPr>
          <w:ilvl w:val="0"/>
          <w:numId w:val="3"/>
        </w:numPr>
        <w:spacing w:after="0" w:line="360" w:lineRule="auto"/>
        <w:ind w:left="426" w:right="1"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0972F2" w:rsidRPr="00A07789">
        <w:rPr>
          <w:i/>
          <w:color w:val="000000" w:themeColor="text1"/>
        </w:rPr>
        <w:t xml:space="preserve">LSTM </w:t>
      </w:r>
      <w:r w:rsidR="000972F2" w:rsidRPr="00A07789">
        <w:rPr>
          <w:color w:val="000000" w:themeColor="text1"/>
        </w:rPr>
        <w:t>(</w:t>
      </w:r>
      <w:r w:rsidR="004431F2" w:rsidRPr="00A07789">
        <w:rPr>
          <w:i/>
          <w:color w:val="000000" w:themeColor="text1"/>
        </w:rPr>
        <w:t>Long-</w:t>
      </w:r>
      <w:r w:rsidR="000972F2" w:rsidRPr="00A07789">
        <w:rPr>
          <w:i/>
          <w:color w:val="000000" w:themeColor="text1"/>
        </w:rPr>
        <w:t>Short Term memory</w:t>
      </w:r>
      <w:r w:rsidR="000972F2" w:rsidRPr="00A07789">
        <w:rPr>
          <w:color w:val="000000" w:themeColor="text1"/>
        </w:rPr>
        <w:t>)</w:t>
      </w:r>
      <w:r w:rsidR="000972F2" w:rsidRPr="00A07789">
        <w:rPr>
          <w:i/>
          <w:color w:val="000000" w:themeColor="text1"/>
        </w:rPr>
        <w:t>.</w:t>
      </w:r>
      <w:r w:rsidR="000972F2" w:rsidRPr="00A07789">
        <w:rPr>
          <w:color w:val="000000" w:themeColor="text1"/>
        </w:rPr>
        <w:t xml:space="preserve"> </w:t>
      </w:r>
      <w:r w:rsidRPr="00A07789">
        <w:rPr>
          <w:i/>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
    <w:p w14:paraId="53E25412" w14:textId="77777777" w:rsidR="00123CA8" w:rsidRPr="00A07789" w:rsidRDefault="00D115F0" w:rsidP="009743A0">
      <w:pPr>
        <w:numPr>
          <w:ilvl w:val="0"/>
          <w:numId w:val="3"/>
        </w:numPr>
        <w:spacing w:after="120" w:line="360" w:lineRule="auto"/>
        <w:ind w:left="426" w:right="0" w:hanging="360"/>
        <w:rPr>
          <w:color w:val="000000" w:themeColor="text1"/>
        </w:rPr>
      </w:pPr>
      <w:proofErr w:type="spellStart"/>
      <w:r w:rsidRPr="00A07789">
        <w:rPr>
          <w:color w:val="000000" w:themeColor="text1"/>
        </w:rPr>
        <w:lastRenderedPageBreak/>
        <w:t>Peneliti</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kualitas</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5A09FB" w:rsidRPr="00A07789">
        <w:rPr>
          <w:i/>
          <w:color w:val="000000" w:themeColor="text1"/>
        </w:rPr>
        <w:t xml:space="preserve">LSTM </w:t>
      </w:r>
      <w:r w:rsidR="005A09FB" w:rsidRPr="00A07789">
        <w:rPr>
          <w:color w:val="000000" w:themeColor="text1"/>
        </w:rPr>
        <w:t>(</w:t>
      </w:r>
      <w:r w:rsidR="004431F2" w:rsidRPr="00A07789">
        <w:rPr>
          <w:i/>
          <w:color w:val="000000" w:themeColor="text1"/>
        </w:rPr>
        <w:t>Long-</w:t>
      </w:r>
      <w:r w:rsidRPr="00A07789">
        <w:rPr>
          <w:i/>
          <w:color w:val="000000" w:themeColor="text1"/>
        </w:rPr>
        <w:t>Short Term memor</w:t>
      </w:r>
      <w:r w:rsidR="005A09FB" w:rsidRPr="00A07789">
        <w:rPr>
          <w:i/>
          <w:color w:val="000000" w:themeColor="text1"/>
        </w:rPr>
        <w:t>y</w:t>
      </w:r>
      <w:r w:rsidRPr="00A07789">
        <w:rPr>
          <w:i/>
          <w:color w:val="000000" w:themeColor="text1"/>
        </w:rPr>
        <w:t>).</w:t>
      </w:r>
      <w:r w:rsidRPr="00A07789">
        <w:rPr>
          <w:color w:val="000000" w:themeColor="text1"/>
        </w:rPr>
        <w:t xml:space="preserve"> </w:t>
      </w:r>
    </w:p>
    <w:p w14:paraId="2CC028BB" w14:textId="77777777" w:rsidR="00123CA8" w:rsidRPr="00A07789" w:rsidRDefault="00D115F0" w:rsidP="00192B2F">
      <w:pPr>
        <w:pStyle w:val="Heading2"/>
        <w:spacing w:after="0" w:line="360" w:lineRule="auto"/>
        <w:ind w:left="0" w:right="0" w:hanging="11"/>
        <w:rPr>
          <w:color w:val="000000" w:themeColor="text1"/>
          <w:sz w:val="28"/>
        </w:rPr>
      </w:pPr>
      <w:bookmarkStart w:id="13" w:name="_Toc31637808"/>
      <w:r w:rsidRPr="00A07789">
        <w:rPr>
          <w:color w:val="000000" w:themeColor="text1"/>
          <w:sz w:val="28"/>
        </w:rPr>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62E760E1" w14:textId="77777777" w:rsidR="00123CA8" w:rsidRPr="00A07789" w:rsidRDefault="00D115F0" w:rsidP="009743A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77777777" w:rsidR="00123CA8" w:rsidRPr="00A07789" w:rsidRDefault="00D115F0" w:rsidP="009743A0">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eisertakannya</w:t>
      </w:r>
      <w:proofErr w:type="spellEnd"/>
      <w:r w:rsidRPr="00A07789">
        <w:rPr>
          <w:color w:val="000000" w:themeColor="text1"/>
        </w:rPr>
        <w:t xml:space="preserve"> API 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77777777" w:rsidR="00123CA8" w:rsidRPr="00A07789" w:rsidRDefault="00D115F0" w:rsidP="009743A0">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5A09FB" w:rsidRPr="00A07789">
        <w:rPr>
          <w:color w:val="000000" w:themeColor="text1"/>
          <w:szCs w:val="24"/>
        </w:rPr>
        <w:t>.</w:t>
      </w:r>
      <w:r w:rsidRPr="00A07789">
        <w:rPr>
          <w:color w:val="000000" w:themeColor="text1"/>
        </w:rPr>
        <w:t xml:space="preserve">   </w:t>
      </w:r>
    </w:p>
    <w:p w14:paraId="2E8A1FD0" w14:textId="77777777" w:rsidR="009743A0" w:rsidRPr="00A07789" w:rsidRDefault="00BC5D03" w:rsidP="009743A0">
      <w:pPr>
        <w:numPr>
          <w:ilvl w:val="0"/>
          <w:numId w:val="4"/>
        </w:numPr>
        <w:spacing w:after="0" w:line="360" w:lineRule="auto"/>
        <w:ind w:left="567" w:right="0" w:hanging="425"/>
        <w:rPr>
          <w:i/>
          <w:color w:val="000000" w:themeColor="text1"/>
        </w:rPr>
      </w:pP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gunakan</w:t>
      </w:r>
      <w:proofErr w:type="spellEnd"/>
      <w:r w:rsidR="00D115F0" w:rsidRPr="00A07789">
        <w:rPr>
          <w:color w:val="000000" w:themeColor="text1"/>
        </w:rPr>
        <w:t xml:space="preserve"> LSTM (</w:t>
      </w:r>
      <w:r w:rsidR="004431F2" w:rsidRPr="00A07789">
        <w:rPr>
          <w:i/>
          <w:color w:val="000000" w:themeColor="text1"/>
        </w:rPr>
        <w:t>Long-</w:t>
      </w:r>
      <w:r w:rsidR="00D115F0" w:rsidRPr="00A07789">
        <w:rPr>
          <w:i/>
          <w:color w:val="000000" w:themeColor="text1"/>
        </w:rPr>
        <w:t>Short Term Memory</w:t>
      </w:r>
      <w:r w:rsidR="00D115F0" w:rsidRPr="00A07789">
        <w:rPr>
          <w:color w:val="000000" w:themeColor="text1"/>
        </w:rPr>
        <w:t>)</w:t>
      </w:r>
    </w:p>
    <w:p w14:paraId="03F34B67" w14:textId="77777777" w:rsidR="009743A0" w:rsidRPr="00A07789" w:rsidRDefault="00F5505F" w:rsidP="009743A0">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27A063EB" w14:textId="6FA2E793" w:rsidR="004431F2" w:rsidRPr="00A07789" w:rsidRDefault="00B46181" w:rsidP="009743A0">
      <w:pPr>
        <w:numPr>
          <w:ilvl w:val="0"/>
          <w:numId w:val="4"/>
        </w:numPr>
        <w:spacing w:after="0" w:line="360" w:lineRule="auto"/>
        <w:ind w:left="567" w:right="0" w:hanging="425"/>
        <w:rPr>
          <w:i/>
          <w:color w:val="000000" w:themeColor="text1"/>
        </w:rPr>
      </w:pPr>
      <w:r w:rsidRPr="00A07789">
        <w:rPr>
          <w:color w:val="000000" w:themeColor="text1"/>
        </w:rPr>
        <w:t>D</w:t>
      </w:r>
      <w:r w:rsidR="00F5505F" w:rsidRPr="00A07789">
        <w:rPr>
          <w:color w:val="000000" w:themeColor="text1"/>
        </w:rPr>
        <w:t xml:space="preserve">ata yang </w:t>
      </w:r>
      <w:proofErr w:type="spellStart"/>
      <w:r w:rsidR="00F5505F" w:rsidRPr="00A07789">
        <w:rPr>
          <w:color w:val="000000" w:themeColor="text1"/>
        </w:rPr>
        <w:t>dipakai</w:t>
      </w:r>
      <w:proofErr w:type="spellEnd"/>
      <w:r w:rsidR="00F5505F" w:rsidRPr="00A07789">
        <w:rPr>
          <w:color w:val="000000" w:themeColor="text1"/>
        </w:rPr>
        <w:t xml:space="preserve"> </w:t>
      </w:r>
      <w:r w:rsidR="009C2977" w:rsidRPr="00A07789">
        <w:rPr>
          <w:color w:val="000000" w:themeColor="text1"/>
        </w:rPr>
        <w:t>1500</w:t>
      </w:r>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p>
    <w:p w14:paraId="4F25FC5F" w14:textId="77777777" w:rsidR="00123CA8" w:rsidRPr="00A07789" w:rsidRDefault="00407F92" w:rsidP="00192B2F">
      <w:pPr>
        <w:pStyle w:val="Heading2"/>
        <w:spacing w:after="0" w:line="360" w:lineRule="auto"/>
        <w:ind w:left="0" w:right="0" w:hanging="11"/>
        <w:rPr>
          <w:color w:val="000000" w:themeColor="text1"/>
          <w:sz w:val="28"/>
        </w:rPr>
      </w:pPr>
      <w:bookmarkStart w:id="14" w:name="_Toc3163780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192B2F">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192B2F">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192B2F">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192B2F">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192B2F">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192B2F">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9743A0">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582B6769" w14:textId="77777777" w:rsidR="00123CA8" w:rsidRPr="00A07789" w:rsidRDefault="00D115F0" w:rsidP="009743A0">
      <w:pPr>
        <w:spacing w:after="0" w:line="360" w:lineRule="auto"/>
        <w:ind w:left="284" w:right="0" w:hanging="11"/>
        <w:rPr>
          <w:color w:val="000000" w:themeColor="text1"/>
        </w:rPr>
      </w:pPr>
      <w:r w:rsidRPr="00A07789">
        <w:rPr>
          <w:color w:val="000000" w:themeColor="text1"/>
        </w:rPr>
        <w:t xml:space="preserve">REFERENSI </w:t>
      </w:r>
    </w:p>
    <w:p w14:paraId="142B1943" w14:textId="77777777" w:rsidR="00843CB2" w:rsidRPr="00A07789" w:rsidRDefault="00D115F0" w:rsidP="009743A0">
      <w:pPr>
        <w:spacing w:line="360" w:lineRule="auto"/>
        <w:ind w:left="284" w:right="1"/>
        <w:rPr>
          <w:color w:val="000000" w:themeColor="text1"/>
        </w:rPr>
      </w:pPr>
      <w:proofErr w:type="spellStart"/>
      <w:r w:rsidRPr="00A07789">
        <w:rPr>
          <w:color w:val="000000" w:themeColor="text1"/>
        </w:rPr>
        <w:t>Berisi</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daftar </w:t>
      </w:r>
      <w:proofErr w:type="spellStart"/>
      <w:r w:rsidRPr="00A07789">
        <w:rPr>
          <w:color w:val="000000" w:themeColor="text1"/>
        </w:rPr>
        <w:t>jurnal-jurnal</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referensi</w:t>
      </w:r>
      <w:proofErr w:type="spellEnd"/>
      <w:r w:rsidRPr="00A07789">
        <w:rPr>
          <w:color w:val="000000" w:themeColor="text1"/>
        </w:rPr>
        <w:t xml:space="preserve"> yang </w:t>
      </w:r>
      <w:proofErr w:type="spellStart"/>
      <w:r w:rsidRPr="00A07789">
        <w:rPr>
          <w:color w:val="000000" w:themeColor="text1"/>
        </w:rPr>
        <w:t>dijadikan</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
    <w:p w14:paraId="5474EB51" w14:textId="77777777" w:rsidR="00123CA8" w:rsidRPr="00A07789" w:rsidRDefault="00D115F0" w:rsidP="00C801DC">
      <w:pPr>
        <w:pStyle w:val="Heading1"/>
        <w:spacing w:line="360" w:lineRule="auto"/>
        <w:ind w:right="1"/>
        <w:rPr>
          <w:color w:val="000000" w:themeColor="text1"/>
          <w:sz w:val="32"/>
        </w:rPr>
      </w:pPr>
      <w:bookmarkStart w:id="15" w:name="_Toc31637810"/>
      <w:r w:rsidRPr="00A07789">
        <w:rPr>
          <w:color w:val="000000" w:themeColor="text1"/>
          <w:sz w:val="32"/>
        </w:rPr>
        <w:lastRenderedPageBreak/>
        <w:t>BAB II KAJIAN PUSTAKA</w:t>
      </w:r>
      <w:bookmarkEnd w:id="15"/>
      <w:r w:rsidRPr="00A07789">
        <w:rPr>
          <w:color w:val="000000" w:themeColor="text1"/>
          <w:sz w:val="32"/>
        </w:rPr>
        <w:t xml:space="preserve"> </w:t>
      </w:r>
    </w:p>
    <w:p w14:paraId="2474634F" w14:textId="77777777" w:rsidR="00123CA8" w:rsidRPr="00A07789" w:rsidRDefault="00D115F0" w:rsidP="00192B2F">
      <w:pPr>
        <w:pStyle w:val="Heading2"/>
        <w:spacing w:after="156" w:line="360" w:lineRule="auto"/>
        <w:ind w:left="0" w:right="1"/>
        <w:rPr>
          <w:color w:val="000000" w:themeColor="text1"/>
          <w:sz w:val="28"/>
        </w:rPr>
      </w:pPr>
      <w:bookmarkStart w:id="16" w:name="_Toc31637811"/>
      <w:r w:rsidRPr="00A07789">
        <w:rPr>
          <w:color w:val="000000" w:themeColor="text1"/>
          <w:sz w:val="28"/>
        </w:rPr>
        <w:t xml:space="preserve">2.1 </w:t>
      </w:r>
      <w:proofErr w:type="spellStart"/>
      <w:r w:rsidRPr="00A07789">
        <w:rPr>
          <w:color w:val="000000" w:themeColor="text1"/>
          <w:sz w:val="28"/>
        </w:rPr>
        <w:t>Saham</w:t>
      </w:r>
      <w:bookmarkEnd w:id="16"/>
      <w:proofErr w:type="spellEnd"/>
      <w:r w:rsidRPr="00A07789">
        <w:rPr>
          <w:color w:val="000000" w:themeColor="text1"/>
          <w:sz w:val="28"/>
        </w:rPr>
        <w:t xml:space="preserve"> </w:t>
      </w:r>
    </w:p>
    <w:p w14:paraId="2012A238" w14:textId="77777777" w:rsidR="00123CA8" w:rsidRPr="00A07789" w:rsidRDefault="00D115F0" w:rsidP="00192B2F">
      <w:pPr>
        <w:pStyle w:val="Heading3"/>
        <w:spacing w:after="0" w:line="360" w:lineRule="auto"/>
        <w:ind w:left="0" w:right="0" w:hanging="11"/>
        <w:rPr>
          <w:color w:val="000000" w:themeColor="text1"/>
        </w:rPr>
      </w:pPr>
      <w:bookmarkStart w:id="17" w:name="_Toc31637812"/>
      <w:r w:rsidRPr="00A07789">
        <w:rPr>
          <w:color w:val="000000" w:themeColor="text1"/>
        </w:rPr>
        <w:t xml:space="preserve">2.1.1 </w:t>
      </w:r>
      <w:proofErr w:type="spellStart"/>
      <w:r w:rsidRPr="00A07789">
        <w:rPr>
          <w:color w:val="000000" w:themeColor="text1"/>
        </w:rPr>
        <w:t>Pengertian</w:t>
      </w:r>
      <w:proofErr w:type="spellEnd"/>
      <w:r w:rsidRPr="00A07789">
        <w:rPr>
          <w:color w:val="000000" w:themeColor="text1"/>
        </w:rPr>
        <w:t xml:space="preserve"> </w:t>
      </w:r>
      <w:proofErr w:type="spellStart"/>
      <w:r w:rsidRPr="00A07789">
        <w:rPr>
          <w:color w:val="000000" w:themeColor="text1"/>
        </w:rPr>
        <w:t>Saham</w:t>
      </w:r>
      <w:bookmarkEnd w:id="17"/>
      <w:proofErr w:type="spellEnd"/>
      <w:r w:rsidRPr="00A07789">
        <w:rPr>
          <w:color w:val="000000" w:themeColor="text1"/>
        </w:rPr>
        <w:t xml:space="preserve">  </w:t>
      </w:r>
    </w:p>
    <w:p w14:paraId="05E613FE" w14:textId="55C0D586" w:rsidR="00416CA5" w:rsidRPr="00A07789" w:rsidRDefault="00416CA5" w:rsidP="00192B2F">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A07789">
        <w:rPr>
          <w:color w:val="000000" w:themeColor="text1"/>
        </w:rPr>
        <w:t xml:space="preserve">. </w:t>
      </w:r>
      <w:proofErr w:type="spellStart"/>
      <w:r w:rsidR="00BA1F68" w:rsidRPr="00F265BC">
        <w:rPr>
          <w:color w:val="000000" w:themeColor="text1"/>
          <w:shd w:val="clear" w:color="auto" w:fill="92D050"/>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77777777" w:rsidR="00123CA8" w:rsidRPr="00A07789" w:rsidRDefault="00D115F0" w:rsidP="00192B2F">
      <w:pPr>
        <w:pStyle w:val="Heading3"/>
        <w:spacing w:after="0" w:line="360" w:lineRule="auto"/>
        <w:ind w:left="0" w:right="0" w:hanging="11"/>
        <w:rPr>
          <w:color w:val="000000" w:themeColor="text1"/>
        </w:rPr>
      </w:pPr>
      <w:bookmarkStart w:id="18" w:name="_Toc31637813"/>
      <w:r w:rsidRPr="00A07789">
        <w:rPr>
          <w:color w:val="000000" w:themeColor="text1"/>
        </w:rPr>
        <w:t xml:space="preserve">2.1.2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8"/>
    </w:p>
    <w:p w14:paraId="2E0212E7" w14:textId="425F09E6" w:rsidR="00D51D9D" w:rsidRPr="00A07789" w:rsidRDefault="00BA1F68" w:rsidP="00192B2F">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A254A0">
        <w:rPr>
          <w:color w:val="000000" w:themeColor="text1"/>
          <w:shd w:val="clear" w:color="auto" w:fill="92D050"/>
        </w:rPr>
        <w:t xml:space="preserve">Dari dana </w:t>
      </w:r>
      <w:proofErr w:type="spellStart"/>
      <w:r w:rsidR="00D51D9D" w:rsidRPr="00A254A0">
        <w:rPr>
          <w:color w:val="000000" w:themeColor="text1"/>
          <w:shd w:val="clear" w:color="auto" w:fill="92D050"/>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192B2F">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77777777" w:rsidR="00123CA8" w:rsidRPr="00A07789" w:rsidRDefault="00D115F0" w:rsidP="00192B2F">
      <w:pPr>
        <w:pStyle w:val="Heading4"/>
        <w:spacing w:after="0" w:line="360" w:lineRule="auto"/>
        <w:ind w:left="0" w:right="0" w:hanging="11"/>
        <w:rPr>
          <w:color w:val="000000" w:themeColor="text1"/>
        </w:rPr>
      </w:pPr>
      <w:r w:rsidRPr="00A07789">
        <w:rPr>
          <w:color w:val="000000" w:themeColor="text1"/>
        </w:rPr>
        <w:t xml:space="preserve">2.1.3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192B2F">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r w:rsidRPr="00A254A0">
        <w:rPr>
          <w:color w:val="000000" w:themeColor="text1"/>
          <w:shd w:val="clear" w:color="auto" w:fill="92D050"/>
        </w:rPr>
        <w:t>bursa</w:t>
      </w:r>
      <w:r w:rsidRPr="00A07789">
        <w:rPr>
          <w:color w:val="000000" w:themeColor="text1"/>
        </w:rPr>
        <w:t xml:space="preserve"> </w:t>
      </w:r>
      <w:proofErr w:type="spellStart"/>
      <w:r w:rsidRPr="00A07789">
        <w:rPr>
          <w:color w:val="000000" w:themeColor="text1"/>
        </w:rPr>
        <w:t>tutup</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7777777" w:rsidR="00123CA8" w:rsidRPr="00A07789" w:rsidRDefault="00D115F0" w:rsidP="00192B2F">
      <w:pPr>
        <w:pStyle w:val="Heading4"/>
        <w:spacing w:after="0" w:line="360" w:lineRule="auto"/>
        <w:ind w:left="0" w:right="0"/>
        <w:rPr>
          <w:color w:val="000000" w:themeColor="text1"/>
        </w:rPr>
      </w:pPr>
      <w:r w:rsidRPr="00A07789">
        <w:rPr>
          <w:color w:val="000000" w:themeColor="text1"/>
        </w:rPr>
        <w:t xml:space="preserve">2.1.4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192B2F">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537D4C">
      <w:pPr>
        <w:spacing w:line="360" w:lineRule="auto"/>
        <w:ind w:left="0" w:right="1" w:firstLine="0"/>
        <w:rPr>
          <w:color w:val="000000" w:themeColor="text1"/>
        </w:rPr>
      </w:pPr>
    </w:p>
    <w:p w14:paraId="7A045100" w14:textId="77777777" w:rsidR="004B4F78" w:rsidRPr="00A07789" w:rsidRDefault="004B4F78" w:rsidP="00537D4C">
      <w:pPr>
        <w:spacing w:line="360" w:lineRule="auto"/>
        <w:ind w:left="0" w:right="1" w:firstLine="0"/>
        <w:rPr>
          <w:color w:val="000000" w:themeColor="text1"/>
        </w:rPr>
      </w:pPr>
    </w:p>
    <w:p w14:paraId="12A45AC6" w14:textId="77777777" w:rsidR="00123CA8" w:rsidRPr="00A07789" w:rsidRDefault="00D115F0" w:rsidP="00192B2F">
      <w:pPr>
        <w:pStyle w:val="Heading2"/>
        <w:spacing w:after="0" w:line="360" w:lineRule="auto"/>
        <w:ind w:left="0" w:right="0" w:hanging="11"/>
        <w:rPr>
          <w:color w:val="000000" w:themeColor="text1"/>
          <w:sz w:val="28"/>
        </w:rPr>
      </w:pPr>
      <w:bookmarkStart w:id="19" w:name="_Toc31637814"/>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9"/>
    </w:p>
    <w:p w14:paraId="463B1574" w14:textId="77777777" w:rsidR="00E57C86" w:rsidRPr="00A07789" w:rsidRDefault="004B4F78" w:rsidP="00C801DC">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801DC">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4B4F7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4B4F78">
      <w:pPr>
        <w:rPr>
          <w:color w:val="000000" w:themeColor="text1"/>
        </w:rPr>
      </w:pPr>
    </w:p>
    <w:p w14:paraId="417BCA88" w14:textId="01B40920" w:rsidR="00E57C86" w:rsidRPr="00A07789" w:rsidRDefault="004B4F78" w:rsidP="00C801DC">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0" w:name="_Toc31637844"/>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D6579B">
        <w:rPr>
          <w:i w:val="0"/>
          <w:iCs w:val="0"/>
          <w:noProof/>
          <w:color w:val="000000" w:themeColor="text1"/>
          <w:sz w:val="24"/>
        </w:rPr>
        <w:t>1</w:t>
      </w:r>
      <w:r w:rsidR="004A0BD8" w:rsidRPr="00A254A0">
        <w:rPr>
          <w:i w:val="0"/>
          <w:iCs w:val="0"/>
          <w:color w:val="000000" w:themeColor="text1"/>
          <w:sz w:val="24"/>
        </w:rPr>
        <w:fldChar w:fldCharType="end"/>
      </w:r>
      <w:r w:rsidR="00EE2262" w:rsidRPr="00A07789">
        <w:rPr>
          <w:color w:val="000000" w:themeColor="text1"/>
          <w:sz w:val="24"/>
        </w:rPr>
        <w:t xml:space="preserve"> .</w:t>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0"/>
    </w:p>
    <w:p w14:paraId="45158F3C" w14:textId="4C4D7E24" w:rsidR="00843CB2" w:rsidRPr="00A07789" w:rsidRDefault="00D8589B" w:rsidP="003A6324">
      <w:pPr>
        <w:spacing w:after="120" w:line="360" w:lineRule="auto"/>
        <w:ind w:left="180" w:right="1" w:firstLine="540"/>
        <w:rPr>
          <w:color w:val="000000" w:themeColor="text1"/>
        </w:rPr>
      </w:pPr>
      <w:r w:rsidRPr="00A07789">
        <w:rPr>
          <w:i/>
          <w:color w:val="000000" w:themeColor="text1"/>
          <w:szCs w:val="24"/>
        </w:rPr>
        <w:t xml:space="preserve">Vanilla </w:t>
      </w:r>
      <w:r w:rsidR="00D0028E" w:rsidRPr="00A07789">
        <w:rPr>
          <w:i/>
          <w:color w:val="000000" w:themeColor="text1"/>
          <w:szCs w:val="24"/>
        </w:rPr>
        <w:t>Recurrent neural network</w:t>
      </w:r>
      <w:r w:rsidR="00D0028E" w:rsidRPr="00A07789">
        <w:rPr>
          <w:color w:val="000000" w:themeColor="text1"/>
        </w:rPr>
        <w:t xml:space="preserve"> </w:t>
      </w:r>
      <w:r w:rsidR="00D0028E" w:rsidRPr="00A07789">
        <w:rPr>
          <w:i/>
          <w:color w:val="000000" w:themeColor="text1"/>
          <w:szCs w:val="24"/>
        </w:rPr>
        <w:t>(</w:t>
      </w:r>
      <w:r w:rsidRPr="00A07789">
        <w:rPr>
          <w:color w:val="000000" w:themeColor="text1"/>
          <w:szCs w:val="24"/>
        </w:rPr>
        <w:t>Vanilla</w:t>
      </w:r>
      <w:r w:rsidRPr="00A07789">
        <w:rPr>
          <w:i/>
          <w:color w:val="000000" w:themeColor="text1"/>
          <w:szCs w:val="24"/>
        </w:rPr>
        <w:t xml:space="preserve"> </w:t>
      </w:r>
      <w:r w:rsidR="00D0028E" w:rsidRPr="00A07789">
        <w:rPr>
          <w:i/>
          <w:color w:val="000000" w:themeColor="text1"/>
          <w:szCs w:val="24"/>
        </w:rPr>
        <w:t>RNN)</w:t>
      </w:r>
      <w:r w:rsidR="00D0028E"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00D0028E" w:rsidRPr="00A07789">
        <w:rPr>
          <w:color w:val="000000" w:themeColor="text1"/>
        </w:rPr>
        <w:t>jika</w:t>
      </w:r>
      <w:proofErr w:type="spellEnd"/>
      <w:r w:rsidR="00D0028E" w:rsidRPr="00A07789">
        <w:rPr>
          <w:color w:val="000000" w:themeColor="text1"/>
        </w:rPr>
        <w:t xml:space="preserve"> </w:t>
      </w:r>
      <w:proofErr w:type="spellStart"/>
      <w:r w:rsidR="00D0028E" w:rsidRPr="00A07789">
        <w:rPr>
          <w:color w:val="000000" w:themeColor="text1"/>
        </w:rPr>
        <w:t>dalam</w:t>
      </w:r>
      <w:proofErr w:type="spellEnd"/>
      <w:r w:rsidR="00D0028E" w:rsidRPr="00A07789">
        <w:rPr>
          <w:color w:val="000000" w:themeColor="text1"/>
        </w:rPr>
        <w:t xml:space="preserve"> </w:t>
      </w:r>
      <w:proofErr w:type="spellStart"/>
      <w:r w:rsidR="00D0028E" w:rsidRPr="00A254A0">
        <w:rPr>
          <w:color w:val="000000" w:themeColor="text1"/>
          <w:shd w:val="clear" w:color="auto" w:fill="92D050"/>
        </w:rPr>
        <w:t>pembelajarnya</w:t>
      </w:r>
      <w:proofErr w:type="spellEnd"/>
      <w:r w:rsidR="00D0028E" w:rsidRPr="00A07789">
        <w:rPr>
          <w:color w:val="000000" w:themeColor="text1"/>
        </w:rPr>
        <w:t xml:space="preserve"> </w:t>
      </w:r>
      <w:proofErr w:type="spellStart"/>
      <w:r w:rsidR="00D0028E" w:rsidRPr="00A07789">
        <w:rPr>
          <w:color w:val="000000" w:themeColor="text1"/>
        </w:rPr>
        <w:t>memiliki</w:t>
      </w:r>
      <w:proofErr w:type="spellEnd"/>
      <w:r w:rsidR="00D0028E" w:rsidRPr="00A07789">
        <w:rPr>
          <w:color w:val="000000" w:themeColor="text1"/>
        </w:rPr>
        <w:t xml:space="preserve"> </w:t>
      </w:r>
      <w:proofErr w:type="spellStart"/>
      <w:r w:rsidR="00D0028E" w:rsidRPr="00A07789">
        <w:rPr>
          <w:color w:val="000000" w:themeColor="text1"/>
        </w:rPr>
        <w:t>langkah</w:t>
      </w:r>
      <w:proofErr w:type="spellEnd"/>
      <w:r w:rsidR="00D0028E" w:rsidRPr="00A07789">
        <w:rPr>
          <w:color w:val="000000" w:themeColor="text1"/>
        </w:rPr>
        <w:t xml:space="preserve"> </w:t>
      </w:r>
      <w:proofErr w:type="spellStart"/>
      <w:r w:rsidR="00D0028E" w:rsidRPr="00A07789">
        <w:rPr>
          <w:color w:val="000000" w:themeColor="text1"/>
        </w:rPr>
        <w:t>atau</w:t>
      </w:r>
      <w:proofErr w:type="spellEnd"/>
      <w:r w:rsidR="00D0028E" w:rsidRPr="00A07789">
        <w:rPr>
          <w:color w:val="000000" w:themeColor="text1"/>
        </w:rPr>
        <w:t xml:space="preserve"> data yang </w:t>
      </w:r>
      <w:proofErr w:type="spellStart"/>
      <w:r w:rsidR="00D0028E" w:rsidRPr="00A07789">
        <w:rPr>
          <w:color w:val="000000" w:themeColor="text1"/>
        </w:rPr>
        <w:t>terlalu</w:t>
      </w:r>
      <w:proofErr w:type="spellEnd"/>
      <w:r w:rsidR="00D0028E" w:rsidRPr="00A07789">
        <w:rPr>
          <w:color w:val="000000" w:themeColor="text1"/>
        </w:rPr>
        <w:t xml:space="preserve"> </w:t>
      </w:r>
      <w:proofErr w:type="spellStart"/>
      <w:r w:rsidR="00D0028E" w:rsidRPr="00A07789">
        <w:rPr>
          <w:color w:val="000000" w:themeColor="text1"/>
        </w:rPr>
        <w:t>banyak</w:t>
      </w:r>
      <w:proofErr w:type="spellEnd"/>
      <w:r w:rsidR="00D0028E" w:rsidRPr="00A07789">
        <w:rPr>
          <w:color w:val="000000" w:themeColor="text1"/>
        </w:rPr>
        <w:t xml:space="preserve">, </w:t>
      </w:r>
      <w:proofErr w:type="spellStart"/>
      <w:r w:rsidR="00E57C86" w:rsidRPr="00A07789">
        <w:rPr>
          <w:color w:val="000000" w:themeColor="text1"/>
        </w:rPr>
        <w:t>karena</w:t>
      </w:r>
      <w:proofErr w:type="spellEnd"/>
      <w:r w:rsidR="00D0028E" w:rsidRPr="00A07789">
        <w:rPr>
          <w:color w:val="000000" w:themeColor="text1"/>
        </w:rPr>
        <w:t xml:space="preserve"> </w:t>
      </w:r>
      <w:proofErr w:type="spellStart"/>
      <w:r w:rsidR="00D0028E" w:rsidRPr="00A07789">
        <w:rPr>
          <w:color w:val="000000" w:themeColor="text1"/>
        </w:rPr>
        <w:t>menyebabkan</w:t>
      </w:r>
      <w:proofErr w:type="spellEnd"/>
      <w:r w:rsidR="00E57C86" w:rsidRPr="00A07789">
        <w:rPr>
          <w:color w:val="000000" w:themeColor="text1"/>
        </w:rPr>
        <w:t xml:space="preserve"> </w:t>
      </w:r>
      <w:proofErr w:type="spellStart"/>
      <w:r w:rsidR="00D0028E" w:rsidRPr="00A07789">
        <w:rPr>
          <w:color w:val="000000" w:themeColor="text1"/>
        </w:rPr>
        <w:t>penyimpnan</w:t>
      </w:r>
      <w:proofErr w:type="spellEnd"/>
      <w:r w:rsidR="00D0028E"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Pr="00A07789">
        <w:rPr>
          <w:i/>
          <w:color w:val="000000" w:themeColor="text1"/>
          <w:szCs w:val="24"/>
        </w:rPr>
        <w:t xml:space="preserve"> </w:t>
      </w:r>
      <w:r w:rsidR="00D0028E" w:rsidRPr="00A07789">
        <w:rPr>
          <w:i/>
          <w:color w:val="000000" w:themeColor="text1"/>
          <w:szCs w:val="24"/>
        </w:rPr>
        <w:t>RNN</w:t>
      </w:r>
      <w:r w:rsidR="00E57C86" w:rsidRPr="00A07789">
        <w:rPr>
          <w:color w:val="000000" w:themeColor="text1"/>
        </w:rPr>
        <w:t xml:space="preserve">, </w:t>
      </w:r>
      <w:r w:rsidR="00D0028E" w:rsidRPr="00A07789">
        <w:rPr>
          <w:i/>
          <w:color w:val="000000" w:themeColor="text1"/>
        </w:rPr>
        <w:t>Long Short Term Memory (</w:t>
      </w:r>
      <w:r w:rsidR="00E57C86" w:rsidRPr="00A07789">
        <w:rPr>
          <w:i/>
          <w:color w:val="000000" w:themeColor="text1"/>
        </w:rPr>
        <w:t>LSTM</w:t>
      </w:r>
      <w:r w:rsidR="00D0028E" w:rsidRPr="00A07789">
        <w:rPr>
          <w:i/>
          <w:color w:val="000000" w:themeColor="text1"/>
        </w:rPr>
        <w:t>)</w:t>
      </w:r>
      <w:r w:rsidR="00D0028E"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00D0028E"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A254A0">
        <w:rPr>
          <w:color w:val="000000" w:themeColor="text1"/>
          <w:shd w:val="clear" w:color="auto" w:fill="92D050"/>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77777777" w:rsidR="00FE316C" w:rsidRPr="00A07789" w:rsidRDefault="006372E5" w:rsidP="00843CB2">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74624" behindDoc="1" locked="0" layoutInCell="1" allowOverlap="1" wp14:anchorId="1222BC25" wp14:editId="59989D33">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A254A0">
        <w:rPr>
          <w:color w:val="000000" w:themeColor="text1"/>
          <w:szCs w:val="24"/>
          <w:shd w:val="clear" w:color="auto" w:fill="92D050"/>
        </w:rPr>
        <w:t xml:space="preserve">lapis tanh </w:t>
      </w:r>
      <w:proofErr w:type="spellStart"/>
      <w:r w:rsidR="00FE316C" w:rsidRPr="00A254A0">
        <w:rPr>
          <w:color w:val="000000" w:themeColor="text1"/>
          <w:szCs w:val="24"/>
          <w:shd w:val="clear" w:color="auto" w:fill="92D050"/>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77777777" w:rsidR="00FE316C" w:rsidRPr="00A07789" w:rsidRDefault="00FE316C" w:rsidP="00C801DC">
      <w:pPr>
        <w:spacing w:after="120" w:line="360" w:lineRule="auto"/>
        <w:ind w:left="277" w:right="1" w:hanging="11"/>
        <w:rPr>
          <w:color w:val="000000" w:themeColor="text1"/>
          <w:szCs w:val="24"/>
        </w:rPr>
      </w:pPr>
    </w:p>
    <w:p w14:paraId="38A0EFEA" w14:textId="77777777" w:rsidR="00FE316C" w:rsidRPr="00A07789" w:rsidRDefault="00FE316C" w:rsidP="00C801DC">
      <w:pPr>
        <w:spacing w:after="120" w:line="360" w:lineRule="auto"/>
        <w:ind w:left="277" w:right="1" w:hanging="11"/>
        <w:rPr>
          <w:color w:val="000000" w:themeColor="text1"/>
          <w:szCs w:val="24"/>
        </w:rPr>
      </w:pPr>
    </w:p>
    <w:p w14:paraId="1120B622" w14:textId="77777777" w:rsidR="008849C5" w:rsidRPr="00A07789" w:rsidRDefault="008849C5" w:rsidP="00C801DC">
      <w:pPr>
        <w:spacing w:after="120" w:line="360" w:lineRule="auto"/>
        <w:ind w:left="277" w:right="1" w:hanging="11"/>
        <w:rPr>
          <w:color w:val="000000" w:themeColor="text1"/>
          <w:szCs w:val="24"/>
        </w:rPr>
      </w:pPr>
    </w:p>
    <w:p w14:paraId="2EF7ECD3" w14:textId="77777777" w:rsidR="008849C5" w:rsidRPr="00A07789" w:rsidRDefault="008849C5" w:rsidP="00C801DC">
      <w:pPr>
        <w:spacing w:after="120" w:line="360" w:lineRule="auto"/>
        <w:ind w:left="277" w:right="1" w:hanging="11"/>
        <w:rPr>
          <w:color w:val="000000" w:themeColor="text1"/>
          <w:szCs w:val="24"/>
        </w:rPr>
      </w:pPr>
    </w:p>
    <w:p w14:paraId="78453683" w14:textId="79398132" w:rsidR="006372E5" w:rsidRPr="00A07789" w:rsidRDefault="006372E5" w:rsidP="00C801DC">
      <w:pPr>
        <w:pStyle w:val="Caption"/>
        <w:spacing w:after="240" w:line="360" w:lineRule="auto"/>
        <w:ind w:left="295" w:right="1491" w:hanging="11"/>
        <w:jc w:val="center"/>
        <w:rPr>
          <w:color w:val="000000" w:themeColor="text1"/>
          <w:sz w:val="22"/>
          <w:szCs w:val="24"/>
        </w:rPr>
      </w:pPr>
      <w:r w:rsidRPr="00A254A0">
        <w:rPr>
          <w:i w:val="0"/>
          <w:iCs w:val="0"/>
          <w:color w:val="000000" w:themeColor="text1"/>
          <w:sz w:val="22"/>
        </w:rPr>
        <w:t xml:space="preserve">                    </w:t>
      </w:r>
      <w:bookmarkStart w:id="21" w:name="_Toc31637845"/>
      <w:r w:rsidRPr="00A254A0">
        <w:rPr>
          <w:i w:val="0"/>
          <w:iCs w:val="0"/>
          <w:color w:val="000000" w:themeColor="text1"/>
          <w:sz w:val="22"/>
        </w:rPr>
        <w:t xml:space="preserve">Gambar </w:t>
      </w:r>
      <w:r w:rsidRPr="00A254A0">
        <w:rPr>
          <w:i w:val="0"/>
          <w:iCs w:val="0"/>
          <w:color w:val="000000" w:themeColor="text1"/>
          <w:sz w:val="22"/>
        </w:rPr>
        <w:fldChar w:fldCharType="begin"/>
      </w:r>
      <w:r w:rsidRPr="00A254A0">
        <w:rPr>
          <w:i w:val="0"/>
          <w:iCs w:val="0"/>
          <w:color w:val="000000" w:themeColor="text1"/>
          <w:sz w:val="22"/>
        </w:rPr>
        <w:instrText xml:space="preserve"> SEQ Gambar \* ARABIC </w:instrText>
      </w:r>
      <w:r w:rsidRPr="00A254A0">
        <w:rPr>
          <w:i w:val="0"/>
          <w:iCs w:val="0"/>
          <w:color w:val="000000" w:themeColor="text1"/>
          <w:sz w:val="22"/>
        </w:rPr>
        <w:fldChar w:fldCharType="separate"/>
      </w:r>
      <w:r w:rsidR="00D6579B">
        <w:rPr>
          <w:i w:val="0"/>
          <w:iCs w:val="0"/>
          <w:noProof/>
          <w:color w:val="000000" w:themeColor="text1"/>
          <w:sz w:val="22"/>
        </w:rPr>
        <w:t>2</w:t>
      </w:r>
      <w:r w:rsidRPr="00A254A0">
        <w:rPr>
          <w:i w:val="0"/>
          <w:iCs w:val="0"/>
          <w:color w:val="000000" w:themeColor="text1"/>
          <w:sz w:val="22"/>
        </w:rPr>
        <w:fldChar w:fldCharType="end"/>
      </w:r>
      <w:r w:rsidRPr="00A07789">
        <w:rPr>
          <w:color w:val="000000" w:themeColor="text1"/>
          <w:sz w:val="22"/>
        </w:rPr>
        <w:t xml:space="preserve"> . </w:t>
      </w:r>
      <w:proofErr w:type="spellStart"/>
      <w:r w:rsidRPr="00914222">
        <w:rPr>
          <w:i w:val="0"/>
          <w:iCs w:val="0"/>
          <w:color w:val="000000" w:themeColor="text1"/>
          <w:sz w:val="22"/>
        </w:rPr>
        <w:t>Memori</w:t>
      </w:r>
      <w:proofErr w:type="spellEnd"/>
      <w:r w:rsidRPr="00914222">
        <w:rPr>
          <w:i w:val="0"/>
          <w:iCs w:val="0"/>
          <w:color w:val="000000" w:themeColor="text1"/>
          <w:sz w:val="22"/>
        </w:rPr>
        <w:t xml:space="preserve"> pada</w:t>
      </w:r>
      <w:r w:rsidR="00D8589B" w:rsidRPr="00A07789">
        <w:rPr>
          <w:color w:val="000000" w:themeColor="text1"/>
          <w:sz w:val="22"/>
          <w:szCs w:val="24"/>
        </w:rPr>
        <w:t xml:space="preserve"> </w:t>
      </w:r>
      <w:r w:rsidRPr="00A07789">
        <w:rPr>
          <w:color w:val="000000" w:themeColor="text1"/>
          <w:sz w:val="22"/>
          <w:szCs w:val="24"/>
        </w:rPr>
        <w:t>RNN</w:t>
      </w:r>
      <w:bookmarkEnd w:id="21"/>
    </w:p>
    <w:p w14:paraId="124933F5" w14:textId="77777777" w:rsidR="00E03B81" w:rsidRPr="00A07789" w:rsidRDefault="00E03B81" w:rsidP="00E03B81">
      <w:pPr>
        <w:rPr>
          <w:color w:val="000000" w:themeColor="text1"/>
        </w:rPr>
      </w:pPr>
    </w:p>
    <w:p w14:paraId="1D5AF4EE" w14:textId="1C57A53B" w:rsidR="00FE316C" w:rsidRPr="00A07789" w:rsidRDefault="00D62829" w:rsidP="00843CB2">
      <w:pPr>
        <w:spacing w:after="120" w:line="360" w:lineRule="auto"/>
        <w:ind w:left="-180" w:right="0" w:hanging="11"/>
        <w:jc w:val="center"/>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Pr="00A07789">
        <w:rPr>
          <w:color w:val="000000" w:themeColor="text1"/>
          <w:szCs w:val="24"/>
        </w:rPr>
        <w:t>(</w:t>
      </w:r>
      <w:r w:rsidR="000B4741">
        <w:rPr>
          <w:color w:val="000000" w:themeColor="text1"/>
          <w:szCs w:val="24"/>
        </w:rPr>
        <w:t>2.</w:t>
      </w:r>
      <w:r w:rsidRPr="00A07789">
        <w:rPr>
          <w:color w:val="000000" w:themeColor="text1"/>
          <w:szCs w:val="24"/>
        </w:rPr>
        <w:t>1)</w:t>
      </w:r>
    </w:p>
    <w:p w14:paraId="45730768" w14:textId="451FA954" w:rsidR="00FE316C" w:rsidRPr="00A07789" w:rsidRDefault="00D62829" w:rsidP="00843CB2">
      <w:pPr>
        <w:spacing w:after="120" w:line="360" w:lineRule="auto"/>
        <w:ind w:left="-180" w:right="0" w:hanging="11"/>
        <w:rPr>
          <w:color w:val="000000" w:themeColor="text1"/>
          <w:szCs w:val="24"/>
        </w:rPr>
      </w:pPr>
      <w:r w:rsidRPr="00A07789">
        <w:rPr>
          <w:i/>
          <w:color w:val="000000" w:themeColor="text1"/>
          <w:szCs w:val="24"/>
        </w:rPr>
        <w:t xml:space="preserve">                               </w:t>
      </w:r>
      <w:r w:rsidR="000B4741">
        <w:rPr>
          <w:i/>
          <w:color w:val="000000" w:themeColor="text1"/>
          <w:szCs w:val="24"/>
        </w:rPr>
        <w:t xml:space="preserve"> </w:t>
      </w: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0B4741">
        <w:rPr>
          <w:color w:val="000000" w:themeColor="text1"/>
          <w:szCs w:val="24"/>
        </w:rPr>
        <w:t xml:space="preserve">   </w:t>
      </w:r>
      <w:r w:rsidRPr="00A07789">
        <w:rPr>
          <w:color w:val="000000" w:themeColor="text1"/>
          <w:szCs w:val="24"/>
        </w:rPr>
        <w:t>(</w:t>
      </w:r>
      <w:r w:rsidR="000B4741">
        <w:rPr>
          <w:color w:val="000000" w:themeColor="text1"/>
          <w:szCs w:val="24"/>
        </w:rPr>
        <w:t>2.</w:t>
      </w:r>
      <w:r w:rsidRPr="00A07789">
        <w:rPr>
          <w:color w:val="000000" w:themeColor="text1"/>
          <w:szCs w:val="24"/>
        </w:rPr>
        <w:t>2)</w:t>
      </w:r>
    </w:p>
    <w:p w14:paraId="68EFFC6B" w14:textId="77777777" w:rsidR="00FE316C" w:rsidRPr="00A07789" w:rsidRDefault="007C16BB" w:rsidP="002323A3">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B6BE502" w:rsidR="007C16BB" w:rsidRPr="00A07789" w:rsidRDefault="00D96AC7" w:rsidP="00C801DC">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2" w:name="_Toc31637846"/>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D6579B">
        <w:rPr>
          <w:i w:val="0"/>
          <w:iCs w:val="0"/>
          <w:noProof/>
          <w:color w:val="000000" w:themeColor="text1"/>
          <w:sz w:val="22"/>
        </w:rPr>
        <w:t>3</w:t>
      </w:r>
      <w:r w:rsidRPr="00666705">
        <w:rPr>
          <w:i w:val="0"/>
          <w:iCs w:val="0"/>
          <w:color w:val="000000" w:themeColor="text1"/>
          <w:sz w:val="22"/>
        </w:rPr>
        <w:fldChar w:fldCharType="end"/>
      </w:r>
      <w:r w:rsidRPr="00666705">
        <w:rPr>
          <w:i w:val="0"/>
          <w:iCs w:val="0"/>
          <w:color w:val="000000" w:themeColor="text1"/>
          <w:sz w:val="22"/>
        </w:rPr>
        <w:t>.</w:t>
      </w:r>
      <w:r w:rsidRPr="00A254A0">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2"/>
    </w:p>
    <w:p w14:paraId="5482A417" w14:textId="5221BF90" w:rsidR="00123CA8" w:rsidRPr="00A07789" w:rsidRDefault="007C16BB" w:rsidP="00843CB2">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2323A3">
        <w:rPr>
          <w:color w:val="000000" w:themeColor="text1"/>
          <w:szCs w:val="24"/>
          <w:shd w:val="clear" w:color="auto" w:fill="92D050"/>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C801DC">
      <w:pPr>
        <w:spacing w:after="120" w:line="360" w:lineRule="auto"/>
        <w:ind w:left="850"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2323A3">
        <w:rPr>
          <w:color w:val="000000" w:themeColor="text1"/>
          <w:shd w:val="clear" w:color="auto" w:fill="92D050"/>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C801DC">
      <w:pPr>
        <w:spacing w:after="120" w:line="360" w:lineRule="auto"/>
        <w:ind w:left="850"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346A3C">
      <w:pPr>
        <w:pStyle w:val="ListParagraph"/>
        <w:numPr>
          <w:ilvl w:val="0"/>
          <w:numId w:val="28"/>
        </w:numPr>
        <w:spacing w:after="120" w:line="360" w:lineRule="auto"/>
        <w:ind w:left="1560"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42A2F97D" w:rsidR="00E600A8" w:rsidRPr="00A07789" w:rsidRDefault="00E600A8" w:rsidP="00C801DC">
      <w:pPr>
        <w:pStyle w:val="ListParagraph"/>
        <w:spacing w:after="240" w:line="360" w:lineRule="auto"/>
        <w:ind w:left="1480"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280A6B">
        <w:rPr>
          <w:color w:val="000000" w:themeColor="text1"/>
          <w:shd w:val="clear" w:color="auto" w:fill="92D050"/>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280A6B">
        <w:rPr>
          <w:i/>
          <w:color w:val="000000" w:themeColor="text1"/>
          <w:shd w:val="clear" w:color="auto" w:fill="92D050"/>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280A6B">
        <w:rPr>
          <w:color w:val="000000" w:themeColor="text1"/>
          <w:shd w:val="clear" w:color="auto" w:fill="92D050"/>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346A3C">
      <w:pPr>
        <w:pStyle w:val="ListParagraph"/>
        <w:numPr>
          <w:ilvl w:val="0"/>
          <w:numId w:val="28"/>
        </w:numPr>
        <w:spacing w:after="120" w:line="360" w:lineRule="auto"/>
        <w:ind w:left="1418"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35B419D0" w:rsidR="00E82C79" w:rsidRPr="00280A6B" w:rsidRDefault="008D0AB1" w:rsidP="00280A6B">
      <w:pPr>
        <w:pStyle w:val="ListParagraph"/>
        <w:numPr>
          <w:ilvl w:val="0"/>
          <w:numId w:val="39"/>
        </w:numPr>
        <w:spacing w:after="120" w:line="360" w:lineRule="auto"/>
        <w:ind w:right="1"/>
        <w:rPr>
          <w:b/>
          <w:color w:val="000000" w:themeColor="text1"/>
        </w:rPr>
      </w:pPr>
      <w:r w:rsidRPr="00280A6B">
        <w:rPr>
          <w:b/>
          <w:i/>
          <w:color w:val="000000" w:themeColor="text1"/>
        </w:rPr>
        <w:t>F</w:t>
      </w:r>
      <w:r w:rsidR="00E82C79" w:rsidRPr="00280A6B">
        <w:rPr>
          <w:b/>
          <w:i/>
          <w:color w:val="000000" w:themeColor="text1"/>
        </w:rPr>
        <w:t>orget gate</w:t>
      </w:r>
    </w:p>
    <w:p w14:paraId="4B6D88F2" w14:textId="77777777" w:rsidR="00E82C79" w:rsidRPr="00A07789" w:rsidRDefault="00E82C79" w:rsidP="00591E04">
      <w:pPr>
        <w:pStyle w:val="ListParagraph"/>
        <w:spacing w:after="120" w:line="360" w:lineRule="auto"/>
        <w:ind w:left="1620"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280A6B">
        <w:rPr>
          <w:color w:val="000000" w:themeColor="text1"/>
          <w:shd w:val="clear" w:color="auto" w:fill="92D050"/>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280A6B">
        <w:rPr>
          <w:rFonts w:eastAsiaTheme="minorEastAsia"/>
          <w:color w:val="000000" w:themeColor="text1"/>
          <w:shd w:val="clear" w:color="auto" w:fill="92D050"/>
        </w:rPr>
        <w:t>sigmoid</w:t>
      </w:r>
      <w:r w:rsidRPr="00A07789">
        <w:rPr>
          <w:rFonts w:eastAsiaTheme="minorEastAsia"/>
          <w:color w:val="000000" w:themeColor="text1"/>
        </w:rPr>
        <w:t xml:space="preserve">.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024B8967" w:rsidR="00E82C79" w:rsidRPr="00A07789" w:rsidRDefault="00E82C79" w:rsidP="00C801DC">
      <w:pPr>
        <w:spacing w:after="120" w:line="360" w:lineRule="auto"/>
        <w:ind w:left="1843"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0B4741">
        <w:rPr>
          <w:rFonts w:eastAsiaTheme="minorEastAsia"/>
          <w:color w:val="000000" w:themeColor="text1"/>
        </w:rPr>
        <w:tab/>
      </w:r>
      <w:r w:rsidR="000B4741">
        <w:rPr>
          <w:rFonts w:eastAsiaTheme="minorEastAsia"/>
          <w:color w:val="000000" w:themeColor="text1"/>
        </w:rPr>
        <w:tab/>
        <w:t xml:space="preserve">                                             (2.3)</w:t>
      </w:r>
    </w:p>
    <w:p w14:paraId="551E8A21" w14:textId="352C8F8C" w:rsidR="00E82C79" w:rsidRPr="00A07789" w:rsidRDefault="00E82C79" w:rsidP="00C801DC">
      <w:pPr>
        <w:pStyle w:val="ListParagraph"/>
        <w:spacing w:after="120" w:line="360" w:lineRule="auto"/>
        <w:ind w:left="1482" w:right="1" w:firstLine="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A07789">
        <w:rPr>
          <w:color w:val="000000" w:themeColor="text1"/>
        </w:rPr>
        <w:t xml:space="preserve">                                              </w:t>
      </w:r>
      <w:r w:rsidR="000B4741">
        <w:rPr>
          <w:color w:val="000000" w:themeColor="text1"/>
        </w:rPr>
        <w:t xml:space="preserve">                         (2.4)</w:t>
      </w:r>
      <w:r w:rsidRPr="00A07789">
        <w:rPr>
          <w:color w:val="000000" w:themeColor="text1"/>
        </w:rPr>
        <w:t xml:space="preserve"> </w:t>
      </w:r>
    </w:p>
    <w:p w14:paraId="0FA5F27A" w14:textId="53C56935" w:rsidR="00E600A8" w:rsidRPr="00280A6B" w:rsidRDefault="00E82C79" w:rsidP="00280A6B">
      <w:pPr>
        <w:pStyle w:val="ListParagraph"/>
        <w:numPr>
          <w:ilvl w:val="0"/>
          <w:numId w:val="39"/>
        </w:numPr>
        <w:spacing w:after="120" w:line="360" w:lineRule="auto"/>
        <w:ind w:right="1"/>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77777777" w:rsidR="006B4F8E" w:rsidRPr="00A07789" w:rsidRDefault="0089255D" w:rsidP="00591E04">
      <w:pPr>
        <w:pStyle w:val="ListParagraph"/>
        <w:spacing w:after="120" w:line="360" w:lineRule="auto"/>
        <w:ind w:left="1620"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B4F8E" w:rsidRPr="00A07789">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346A3C">
      <w:pPr>
        <w:pStyle w:val="ListParagraph"/>
        <w:numPr>
          <w:ilvl w:val="0"/>
          <w:numId w:val="23"/>
        </w:numPr>
        <w:spacing w:after="120" w:line="360" w:lineRule="auto"/>
        <w:ind w:left="1985" w:right="1"/>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280A6B">
        <w:rPr>
          <w:color w:val="000000" w:themeColor="text1"/>
          <w:shd w:val="clear" w:color="auto" w:fill="92D050"/>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1C97A250" w:rsidR="00F145AB" w:rsidRPr="000B4741" w:rsidRDefault="000B4741" w:rsidP="00C801DC">
      <w:pPr>
        <w:pStyle w:val="ListParagraph"/>
        <w:spacing w:after="120" w:line="360" w:lineRule="auto"/>
        <w:ind w:left="2202"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Cs/>
          <w:color w:val="000000" w:themeColor="text1"/>
        </w:rPr>
        <w:t xml:space="preserve">                                                                 </w:t>
      </w:r>
      <w:r>
        <w:rPr>
          <w:rFonts w:eastAsiaTheme="minorEastAsia"/>
          <w:color w:val="000000" w:themeColor="text1"/>
        </w:rPr>
        <w:t>(2.5)</w:t>
      </w:r>
      <w:r>
        <w:rPr>
          <w:iCs/>
          <w:color w:val="000000" w:themeColor="text1"/>
        </w:rPr>
        <w:t xml:space="preserve">  </w:t>
      </w:r>
    </w:p>
    <w:p w14:paraId="48F2CD86" w14:textId="42229E08" w:rsidR="006B4F8E" w:rsidRPr="00A07789" w:rsidRDefault="000B4741"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Pr>
          <w:color w:val="000000" w:themeColor="text1"/>
        </w:rPr>
        <w:t xml:space="preserve">                            </w:t>
      </w:r>
      <w:r>
        <w:rPr>
          <w:rFonts w:eastAsiaTheme="minorEastAsia"/>
          <w:color w:val="000000" w:themeColor="text1"/>
        </w:rPr>
        <w:t>(2.6)</w:t>
      </w:r>
      <w:r>
        <w:rPr>
          <w:iCs/>
          <w:color w:val="000000" w:themeColor="text1"/>
        </w:rPr>
        <w:t xml:space="preserve">  </w:t>
      </w:r>
    </w:p>
    <w:p w14:paraId="25C3705D" w14:textId="51651332" w:rsidR="00F145AB" w:rsidRPr="00A07789" w:rsidRDefault="00F145AB" w:rsidP="00346A3C">
      <w:pPr>
        <w:pStyle w:val="ListParagraph"/>
        <w:numPr>
          <w:ilvl w:val="0"/>
          <w:numId w:val="23"/>
        </w:numPr>
        <w:spacing w:after="120" w:line="360" w:lineRule="auto"/>
        <w:ind w:left="1985" w:right="1"/>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280A6B">
        <w:rPr>
          <w:color w:val="000000" w:themeColor="text1"/>
          <w:shd w:val="clear" w:color="auto" w:fill="92D050"/>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7DB5274B" w:rsidR="00F145AB" w:rsidRPr="000B4741" w:rsidRDefault="000B4741" w:rsidP="00C801DC">
      <w:pPr>
        <w:spacing w:after="120" w:line="360" w:lineRule="auto"/>
        <w:ind w:left="2268"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
          <w:color w:val="000000" w:themeColor="text1"/>
        </w:rPr>
        <w:t xml:space="preserve">                                                             </w:t>
      </w:r>
      <w:r>
        <w:rPr>
          <w:iCs/>
          <w:color w:val="000000" w:themeColor="text1"/>
        </w:rPr>
        <w:t xml:space="preserve"> </w:t>
      </w:r>
      <w:r>
        <w:rPr>
          <w:rFonts w:eastAsiaTheme="minorEastAsia"/>
          <w:color w:val="000000" w:themeColor="text1"/>
        </w:rPr>
        <w:t>(2.</w:t>
      </w:r>
      <w:r w:rsidR="00086850">
        <w:rPr>
          <w:rFonts w:eastAsiaTheme="minorEastAsia"/>
          <w:color w:val="000000" w:themeColor="text1"/>
        </w:rPr>
        <w:t>7</w:t>
      </w:r>
      <w:r>
        <w:rPr>
          <w:rFonts w:eastAsiaTheme="minorEastAsia"/>
          <w:color w:val="000000" w:themeColor="text1"/>
        </w:rPr>
        <w:t>)</w:t>
      </w:r>
      <w:r>
        <w:rPr>
          <w:iCs/>
          <w:color w:val="000000" w:themeColor="text1"/>
        </w:rPr>
        <w:t xml:space="preserve">  </w:t>
      </w:r>
    </w:p>
    <w:p w14:paraId="695DD465" w14:textId="65D5E5FB" w:rsidR="00E82C79" w:rsidRPr="00A07789" w:rsidRDefault="000B4741"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086850">
        <w:rPr>
          <w:color w:val="000000" w:themeColor="text1"/>
        </w:rPr>
        <w:t xml:space="preserve">                                                   </w:t>
      </w:r>
      <w:r w:rsidR="00086850">
        <w:rPr>
          <w:rFonts w:eastAsiaTheme="minorEastAsia"/>
          <w:color w:val="000000" w:themeColor="text1"/>
        </w:rPr>
        <w:t>(2.</w:t>
      </w:r>
      <w:r w:rsidR="00086850">
        <w:rPr>
          <w:rFonts w:eastAsiaTheme="minorEastAsia"/>
          <w:color w:val="000000" w:themeColor="text1"/>
        </w:rPr>
        <w:t>8</w:t>
      </w:r>
      <w:r w:rsidR="00086850">
        <w:rPr>
          <w:rFonts w:eastAsiaTheme="minorEastAsia"/>
          <w:color w:val="000000" w:themeColor="text1"/>
        </w:rPr>
        <w:t>)</w:t>
      </w:r>
      <w:r w:rsidR="00086850">
        <w:rPr>
          <w:iCs/>
          <w:color w:val="000000" w:themeColor="text1"/>
        </w:rPr>
        <w:t xml:space="preserve">  </w:t>
      </w:r>
    </w:p>
    <w:p w14:paraId="4FAA2120" w14:textId="2AD74ED2" w:rsidR="00E82C79" w:rsidRPr="00A07789" w:rsidRDefault="00E82C79" w:rsidP="00591E04">
      <w:pPr>
        <w:pStyle w:val="ListParagraph"/>
        <w:spacing w:after="120" w:line="360" w:lineRule="auto"/>
        <w:ind w:left="1620"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4CC59AD2" w14:textId="53E20B6B" w:rsidR="00F145AB" w:rsidRPr="00A07789" w:rsidRDefault="00F145AB" w:rsidP="00086E9D">
      <w:pPr>
        <w:pStyle w:val="ListParagraph"/>
        <w:tabs>
          <w:tab w:val="right" w:pos="8221"/>
        </w:tabs>
        <w:spacing w:after="120" w:line="360" w:lineRule="auto"/>
        <w:ind w:left="1620" w:right="0" w:firstLine="0"/>
        <w:rPr>
          <w:color w:val="000000" w:themeColor="text1"/>
        </w:rPr>
      </w:pPr>
      <w:r w:rsidRPr="00A07789">
        <w:rPr>
          <w:color w:val="000000" w:themeColor="text1"/>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A07789">
        <w:rPr>
          <w:color w:val="000000" w:themeColor="text1"/>
        </w:rPr>
        <w:t xml:space="preserve">     </w:t>
      </w:r>
      <w:r w:rsidR="00086850">
        <w:rPr>
          <w:color w:val="000000" w:themeColor="text1"/>
        </w:rPr>
        <w:t xml:space="preserve">                                                             (2.9)</w:t>
      </w:r>
    </w:p>
    <w:p w14:paraId="53D14E18" w14:textId="62622A24" w:rsidR="00D62829" w:rsidRPr="005973FA" w:rsidRDefault="00E600A8" w:rsidP="005973FA">
      <w:pPr>
        <w:pStyle w:val="ListParagraph"/>
        <w:numPr>
          <w:ilvl w:val="0"/>
          <w:numId w:val="23"/>
        </w:numPr>
        <w:spacing w:after="120" w:line="360" w:lineRule="auto"/>
        <w:ind w:left="1701" w:right="1" w:hanging="283"/>
        <w:rPr>
          <w:b/>
          <w:color w:val="000000" w:themeColor="text1"/>
        </w:rPr>
      </w:pPr>
      <w:r w:rsidRPr="005973FA">
        <w:rPr>
          <w:i/>
          <w:color w:val="000000" w:themeColor="text1"/>
        </w:rPr>
        <w:t xml:space="preserve"> </w:t>
      </w:r>
      <w:r w:rsidR="00E82C79" w:rsidRPr="005973FA">
        <w:rPr>
          <w:b/>
          <w:i/>
          <w:color w:val="000000" w:themeColor="text1"/>
        </w:rPr>
        <w:t>O</w:t>
      </w:r>
      <w:r w:rsidRPr="005973FA">
        <w:rPr>
          <w:b/>
          <w:i/>
          <w:color w:val="000000" w:themeColor="text1"/>
        </w:rPr>
        <w:t>utput gate</w:t>
      </w:r>
    </w:p>
    <w:p w14:paraId="1FADC676" w14:textId="77777777" w:rsidR="00E82C79" w:rsidRPr="00A07789" w:rsidRDefault="00E82C79" w:rsidP="00591E04">
      <w:pPr>
        <w:pStyle w:val="ListParagraph"/>
        <w:spacing w:after="120" w:line="360" w:lineRule="auto"/>
        <w:ind w:left="1620"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5973FA">
        <w:rPr>
          <w:color w:val="000000" w:themeColor="text1"/>
          <w:shd w:val="clear" w:color="auto" w:fill="92D050"/>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77777777" w:rsidR="00E82C79" w:rsidRPr="00A07789" w:rsidRDefault="00E82C79" w:rsidP="00346A3C">
      <w:pPr>
        <w:pStyle w:val="ListParagraph"/>
        <w:numPr>
          <w:ilvl w:val="0"/>
          <w:numId w:val="24"/>
        </w:numPr>
        <w:spacing w:after="120" w:line="360" w:lineRule="auto"/>
        <w:ind w:left="1980"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6A1C61C8" w:rsidR="00E82C79" w:rsidRPr="00086850" w:rsidRDefault="000B4741" w:rsidP="00591E04">
      <w:pPr>
        <w:pStyle w:val="ListParagraph"/>
        <w:spacing w:after="120" w:line="360" w:lineRule="auto"/>
        <w:ind w:left="1980"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86850">
        <w:rPr>
          <w:i/>
          <w:color w:val="000000" w:themeColor="text1"/>
        </w:rPr>
        <w:t xml:space="preserve">                                                                            </w:t>
      </w:r>
      <w:r w:rsidR="00086850">
        <w:rPr>
          <w:color w:val="000000" w:themeColor="text1"/>
        </w:rPr>
        <w:t>(2.</w:t>
      </w:r>
      <w:r w:rsidR="00086850">
        <w:rPr>
          <w:color w:val="000000" w:themeColor="text1"/>
        </w:rPr>
        <w:t>10</w:t>
      </w:r>
      <w:r w:rsidR="00086850">
        <w:rPr>
          <w:color w:val="000000" w:themeColor="text1"/>
        </w:rPr>
        <w:t>)</w:t>
      </w:r>
    </w:p>
    <w:p w14:paraId="5EC618B7" w14:textId="24C077B6" w:rsidR="00E82C79" w:rsidRPr="00A07789" w:rsidRDefault="000B4741"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A07789">
        <w:rPr>
          <w:color w:val="000000" w:themeColor="text1"/>
        </w:rPr>
        <w:t xml:space="preserve">   </w:t>
      </w:r>
      <w:r w:rsidR="00086850">
        <w:rPr>
          <w:color w:val="000000" w:themeColor="text1"/>
        </w:rPr>
        <w:t xml:space="preserve">                                                                 </w:t>
      </w:r>
      <w:r w:rsidR="00086850">
        <w:rPr>
          <w:color w:val="000000" w:themeColor="text1"/>
        </w:rPr>
        <w:t>(2.1</w:t>
      </w:r>
      <w:r w:rsidR="00086850">
        <w:rPr>
          <w:color w:val="000000" w:themeColor="text1"/>
        </w:rPr>
        <w:t>1</w:t>
      </w:r>
      <w:r w:rsidR="00086850">
        <w:rPr>
          <w:color w:val="000000" w:themeColor="text1"/>
        </w:rPr>
        <w:t>)</w:t>
      </w:r>
    </w:p>
    <w:p w14:paraId="70AF061C" w14:textId="6443EDD4" w:rsidR="00E82C79" w:rsidRPr="00A07789" w:rsidRDefault="00E82C79" w:rsidP="00346A3C">
      <w:pPr>
        <w:pStyle w:val="ListParagraph"/>
        <w:numPr>
          <w:ilvl w:val="0"/>
          <w:numId w:val="24"/>
        </w:numPr>
        <w:spacing w:after="120" w:line="360" w:lineRule="auto"/>
        <w:ind w:left="1980" w:right="1"/>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w:t>
      </w:r>
      <w:proofErr w:type="spellStart"/>
      <w:r w:rsidR="004B522C" w:rsidRPr="00A07789">
        <w:rPr>
          <w:color w:val="000000" w:themeColor="text1"/>
        </w:rPr>
        <w:t>diproses</w:t>
      </w:r>
      <w:proofErr w:type="spellEnd"/>
      <w:r w:rsidR="004B522C" w:rsidRPr="00A07789">
        <w:rPr>
          <w:color w:val="000000" w:themeColor="text1"/>
        </w:rPr>
        <w:t xml:space="preserve"> </w:t>
      </w:r>
      <w:proofErr w:type="spellStart"/>
      <w:r w:rsidR="004B522C" w:rsidRPr="00A07789">
        <w:rPr>
          <w:color w:val="000000" w:themeColor="text1"/>
        </w:rPr>
        <w:t>menghasilkan</w:t>
      </w:r>
      <w:proofErr w:type="spellEnd"/>
      <w:r w:rsidR="004B522C" w:rsidRPr="00A07789">
        <w:rPr>
          <w:color w:val="000000" w:themeColor="text1"/>
        </w:rPr>
        <w:t xml:space="preserve">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E03B81" w:rsidRPr="00A07789">
        <w:rPr>
          <w:color w:val="000000" w:themeColor="text1"/>
        </w:rPr>
        <w:t>.</w:t>
      </w:r>
    </w:p>
    <w:p w14:paraId="058A5404" w14:textId="6E78FE4C" w:rsidR="00D62829" w:rsidRPr="00086850" w:rsidRDefault="000B4741" w:rsidP="00591E04">
      <w:pPr>
        <w:pStyle w:val="ListParagraph"/>
        <w:spacing w:after="120" w:line="360" w:lineRule="auto"/>
        <w:ind w:left="1980"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A07789">
        <w:rPr>
          <w:i/>
          <w:color w:val="000000" w:themeColor="text1"/>
        </w:rPr>
        <w:t xml:space="preserve">  </w:t>
      </w:r>
      <w:r w:rsidR="00086850">
        <w:rPr>
          <w:i/>
          <w:color w:val="000000" w:themeColor="text1"/>
        </w:rPr>
        <w:t xml:space="preserve">                                                                 </w:t>
      </w:r>
      <w:r w:rsidR="00086850">
        <w:rPr>
          <w:iCs/>
          <w:color w:val="000000" w:themeColor="text1"/>
        </w:rPr>
        <w:t xml:space="preserve">  </w:t>
      </w:r>
      <w:r w:rsidR="00086850">
        <w:rPr>
          <w:color w:val="000000" w:themeColor="text1"/>
        </w:rPr>
        <w:t>(2.1</w:t>
      </w:r>
      <w:r w:rsidR="00086850">
        <w:rPr>
          <w:color w:val="000000" w:themeColor="text1"/>
        </w:rPr>
        <w:t>2</w:t>
      </w:r>
      <w:r w:rsidR="00086850">
        <w:rPr>
          <w:color w:val="000000" w:themeColor="text1"/>
        </w:rPr>
        <w:t>)</w:t>
      </w:r>
    </w:p>
    <w:p w14:paraId="26C5CA0A" w14:textId="77777777" w:rsidR="00123CA8" w:rsidRPr="00A07789" w:rsidRDefault="00D115F0" w:rsidP="00E61440">
      <w:pPr>
        <w:numPr>
          <w:ilvl w:val="0"/>
          <w:numId w:val="5"/>
        </w:numPr>
        <w:spacing w:after="0" w:line="360" w:lineRule="auto"/>
        <w:ind w:left="850"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C801DC">
      <w:pPr>
        <w:spacing w:after="120" w:line="360" w:lineRule="auto"/>
        <w:ind w:left="850"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i</w:t>
      </w:r>
      <w:proofErr w:type="spellEnd"/>
      <w:r w:rsidR="005A5602" w:rsidRPr="00A07789">
        <w:rPr>
          <w:color w:val="000000" w:themeColor="text1"/>
        </w:rPr>
        <w:t xml:space="preserve"> </w:t>
      </w:r>
      <w:proofErr w:type="spellStart"/>
      <w:r w:rsidR="005A5602" w:rsidRPr="005973FA">
        <w:rPr>
          <w:color w:val="000000" w:themeColor="text1"/>
          <w:shd w:val="clear" w:color="auto" w:fill="92D050"/>
        </w:rPr>
        <w:t>gerbang</w:t>
      </w:r>
      <w:proofErr w:type="spellEnd"/>
      <w:r w:rsidR="005A5602" w:rsidRPr="005973FA">
        <w:rPr>
          <w:color w:val="000000" w:themeColor="text1"/>
          <w:shd w:val="clear" w:color="auto" w:fill="92D050"/>
        </w:rPr>
        <w:t xml:space="preserve"> – </w:t>
      </w:r>
      <w:proofErr w:type="spellStart"/>
      <w:proofErr w:type="gramStart"/>
      <w:r w:rsidR="005A5602" w:rsidRPr="005973FA">
        <w:rPr>
          <w:color w:val="000000" w:themeColor="text1"/>
          <w:shd w:val="clear" w:color="auto" w:fill="92D050"/>
        </w:rPr>
        <w:t>gerbang</w:t>
      </w:r>
      <w:proofErr w:type="spellEnd"/>
      <w:r w:rsidR="005A5602" w:rsidRPr="00A07789">
        <w:rPr>
          <w:color w:val="000000" w:themeColor="text1"/>
        </w:rPr>
        <w:t xml:space="preserve"> </w:t>
      </w:r>
      <w:r w:rsidRPr="00A07789">
        <w:rPr>
          <w:color w:val="000000" w:themeColor="text1"/>
        </w:rPr>
        <w:t xml:space="preserve"> 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687C8F86" w:rsidR="004B4F78" w:rsidRPr="00A07789" w:rsidRDefault="00D115F0" w:rsidP="00C32124">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6C1A4492" w14:textId="77777777" w:rsidR="00FB14F0" w:rsidRPr="00A07789" w:rsidRDefault="00FB14F0" w:rsidP="00192B2F">
      <w:pPr>
        <w:pStyle w:val="Heading2"/>
        <w:ind w:left="0"/>
        <w:rPr>
          <w:color w:val="000000" w:themeColor="text1"/>
          <w:sz w:val="28"/>
        </w:rPr>
      </w:pPr>
      <w:bookmarkStart w:id="23" w:name="_Toc31637815"/>
      <w:r w:rsidRPr="00A07789">
        <w:rPr>
          <w:color w:val="000000" w:themeColor="text1"/>
          <w:sz w:val="28"/>
        </w:rPr>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3"/>
      <w:r w:rsidRPr="00A07789">
        <w:rPr>
          <w:color w:val="000000" w:themeColor="text1"/>
          <w:sz w:val="28"/>
        </w:rPr>
        <w:t xml:space="preserve"> </w:t>
      </w:r>
    </w:p>
    <w:p w14:paraId="25403A2B" w14:textId="08845223" w:rsidR="004B4F78" w:rsidRPr="00A07789" w:rsidRDefault="005B33D2" w:rsidP="00E158B6">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2124">
        <w:rPr>
          <w:color w:val="000000" w:themeColor="text1"/>
          <w:shd w:val="clear" w:color="auto" w:fill="92D050"/>
        </w:rPr>
        <w:t xml:space="preserve">salah </w:t>
      </w:r>
      <w:proofErr w:type="spellStart"/>
      <w:r w:rsidRPr="00C32124">
        <w:rPr>
          <w:color w:val="000000" w:themeColor="text1"/>
          <w:shd w:val="clear" w:color="auto" w:fill="92D050"/>
        </w:rPr>
        <w:t>satu</w:t>
      </w:r>
      <w:proofErr w:type="spellEnd"/>
      <w:r w:rsidRPr="00C32124">
        <w:rPr>
          <w:color w:val="000000" w:themeColor="text1"/>
          <w:shd w:val="clear" w:color="auto" w:fill="92D050"/>
        </w:rPr>
        <w:t xml:space="preserve"> </w:t>
      </w:r>
      <w:proofErr w:type="spellStart"/>
      <w:r w:rsidR="00C32124" w:rsidRPr="00C32124">
        <w:rPr>
          <w:color w:val="000000" w:themeColor="text1"/>
          <w:shd w:val="clear" w:color="auto" w:fill="92D050"/>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A07789">
        <w:rPr>
          <w:color w:val="000000" w:themeColor="text1"/>
        </w:rPr>
        <w:t xml:space="preserve"> </w:t>
      </w:r>
      <w:proofErr w:type="spellStart"/>
      <w:r w:rsidR="00196747" w:rsidRPr="00C32124">
        <w:rPr>
          <w:color w:val="000000" w:themeColor="text1"/>
          <w:shd w:val="clear" w:color="auto" w:fill="92D050"/>
        </w:rPr>
        <w:t>Didalam</w:t>
      </w:r>
      <w:proofErr w:type="spellEnd"/>
      <w:r w:rsidR="00196747" w:rsidRPr="00C32124">
        <w:rPr>
          <w:color w:val="000000" w:themeColor="text1"/>
          <w:shd w:val="clear" w:color="auto" w:fill="92D050"/>
        </w:rPr>
        <w:t xml:space="preserve"> </w:t>
      </w:r>
      <w:r w:rsidR="003823C2" w:rsidRPr="00C32124">
        <w:rPr>
          <w:i/>
          <w:color w:val="000000" w:themeColor="text1"/>
          <w:shd w:val="clear" w:color="auto" w:fill="92D050"/>
        </w:rPr>
        <w:t>hidden layer</w:t>
      </w:r>
      <w:r w:rsidR="003823C2" w:rsidRPr="00C32124">
        <w:rPr>
          <w:color w:val="000000" w:themeColor="text1"/>
          <w:shd w:val="clear" w:color="auto" w:fill="92D050"/>
        </w:rPr>
        <w:t xml:space="preserve"> LSTM yang </w:t>
      </w:r>
      <w:proofErr w:type="spellStart"/>
      <w:r w:rsidR="003823C2" w:rsidRPr="00C32124">
        <w:rPr>
          <w:color w:val="000000" w:themeColor="text1"/>
          <w:shd w:val="clear" w:color="auto" w:fill="92D050"/>
        </w:rPr>
        <w:t>saling</w:t>
      </w:r>
      <w:proofErr w:type="spellEnd"/>
      <w:r w:rsidR="003823C2" w:rsidRPr="00C32124">
        <w:rPr>
          <w:color w:val="000000" w:themeColor="text1"/>
          <w:shd w:val="clear" w:color="auto" w:fill="92D050"/>
        </w:rPr>
        <w:t xml:space="preserve"> </w:t>
      </w:r>
      <w:proofErr w:type="spellStart"/>
      <w:r w:rsidR="003823C2" w:rsidRPr="00C32124">
        <w:rPr>
          <w:color w:val="000000" w:themeColor="text1"/>
          <w:shd w:val="clear" w:color="auto" w:fill="92D050"/>
        </w:rPr>
        <w:t>berhubungan</w:t>
      </w:r>
      <w:proofErr w:type="spellEnd"/>
      <w:r w:rsidR="003823C2" w:rsidRPr="00C32124">
        <w:rPr>
          <w:color w:val="000000" w:themeColor="text1"/>
          <w:shd w:val="clear" w:color="auto" w:fill="92D050"/>
        </w:rPr>
        <w:t xml:space="preserve"> dan </w:t>
      </w:r>
      <w:proofErr w:type="spellStart"/>
      <w:r w:rsidR="003823C2" w:rsidRPr="00C32124">
        <w:rPr>
          <w:color w:val="000000" w:themeColor="text1"/>
          <w:shd w:val="clear" w:color="auto" w:fill="92D050"/>
        </w:rPr>
        <w:t>saling</w:t>
      </w:r>
      <w:proofErr w:type="spellEnd"/>
      <w:r w:rsidR="003823C2" w:rsidRPr="00C32124">
        <w:rPr>
          <w:color w:val="000000" w:themeColor="text1"/>
          <w:shd w:val="clear" w:color="auto" w:fill="92D050"/>
        </w:rPr>
        <w:t xml:space="preserve"> </w:t>
      </w:r>
      <w:proofErr w:type="spellStart"/>
      <w:r w:rsidR="003823C2" w:rsidRPr="00C32124">
        <w:rPr>
          <w:color w:val="000000" w:themeColor="text1"/>
          <w:shd w:val="clear" w:color="auto" w:fill="92D050"/>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lastRenderedPageBreak/>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2C044DCD" w14:textId="4288FDCA" w:rsidR="004B4F78" w:rsidRPr="00A07789" w:rsidRDefault="00E158B6" w:rsidP="004B4F7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4B4F78">
      <w:pPr>
        <w:spacing w:line="360" w:lineRule="auto"/>
        <w:ind w:left="180" w:right="1" w:firstLine="435"/>
        <w:rPr>
          <w:color w:val="000000" w:themeColor="text1"/>
        </w:rPr>
      </w:pPr>
    </w:p>
    <w:p w14:paraId="1FCF9960" w14:textId="77777777" w:rsidR="004B4F78" w:rsidRPr="00A07789" w:rsidRDefault="004B4F78" w:rsidP="004B4F78">
      <w:pPr>
        <w:spacing w:line="360" w:lineRule="auto"/>
        <w:ind w:left="180" w:right="1" w:firstLine="435"/>
        <w:rPr>
          <w:color w:val="000000" w:themeColor="text1"/>
        </w:rPr>
      </w:pPr>
    </w:p>
    <w:p w14:paraId="7A3BC486" w14:textId="77777777" w:rsidR="004B4F78" w:rsidRPr="00A07789" w:rsidRDefault="004B4F78" w:rsidP="004B4F78">
      <w:pPr>
        <w:spacing w:line="360" w:lineRule="auto"/>
        <w:ind w:left="180" w:right="1" w:firstLine="435"/>
        <w:rPr>
          <w:color w:val="000000" w:themeColor="text1"/>
        </w:rPr>
      </w:pPr>
    </w:p>
    <w:p w14:paraId="61EF41E9" w14:textId="77777777" w:rsidR="004B4F78" w:rsidRPr="00A07789" w:rsidRDefault="004B4F78" w:rsidP="004B4F78">
      <w:pPr>
        <w:spacing w:line="360" w:lineRule="auto"/>
        <w:ind w:left="180" w:right="1" w:firstLine="435"/>
        <w:rPr>
          <w:color w:val="000000" w:themeColor="text1"/>
        </w:rPr>
      </w:pPr>
    </w:p>
    <w:p w14:paraId="32C083F4" w14:textId="77777777" w:rsidR="004B4F78" w:rsidRPr="00A07789" w:rsidRDefault="004B4F78" w:rsidP="004B4F78">
      <w:pPr>
        <w:spacing w:line="360" w:lineRule="auto"/>
        <w:ind w:left="180" w:right="1" w:firstLine="435"/>
        <w:rPr>
          <w:color w:val="000000" w:themeColor="text1"/>
        </w:rPr>
      </w:pPr>
    </w:p>
    <w:p w14:paraId="1E92E83B" w14:textId="77777777" w:rsidR="004B4F78" w:rsidRPr="00A07789" w:rsidRDefault="004B4F78" w:rsidP="004B4F78">
      <w:pPr>
        <w:spacing w:line="360" w:lineRule="auto"/>
        <w:ind w:left="180" w:right="1" w:firstLine="435"/>
        <w:rPr>
          <w:color w:val="000000" w:themeColor="text1"/>
        </w:rPr>
      </w:pPr>
    </w:p>
    <w:p w14:paraId="366C204C" w14:textId="77777777" w:rsidR="004B4F78" w:rsidRPr="00A07789" w:rsidRDefault="004B4F78" w:rsidP="00E158B6">
      <w:pPr>
        <w:spacing w:line="360" w:lineRule="auto"/>
        <w:ind w:left="0" w:right="1" w:firstLine="0"/>
        <w:rPr>
          <w:color w:val="000000" w:themeColor="text1"/>
        </w:rPr>
      </w:pPr>
    </w:p>
    <w:p w14:paraId="6D1FC6AB" w14:textId="4B21FB2F" w:rsidR="004B4F78" w:rsidRPr="00C32124" w:rsidRDefault="00E158B6" w:rsidP="00E158B6">
      <w:pPr>
        <w:pStyle w:val="Caption"/>
        <w:jc w:val="center"/>
        <w:rPr>
          <w:color w:val="000000" w:themeColor="text1"/>
          <w:sz w:val="24"/>
          <w:szCs w:val="24"/>
        </w:rPr>
      </w:pPr>
      <w:r w:rsidRPr="00C32124">
        <w:rPr>
          <w:i w:val="0"/>
          <w:iCs w:val="0"/>
          <w:color w:val="000000" w:themeColor="text1"/>
          <w:sz w:val="24"/>
          <w:szCs w:val="24"/>
        </w:rPr>
        <w:t xml:space="preserve">                             </w:t>
      </w:r>
      <w:bookmarkStart w:id="24" w:name="_Toc31637847"/>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D6579B">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sidR="00C32124">
        <w:rPr>
          <w:color w:val="000000" w:themeColor="text1"/>
          <w:sz w:val="24"/>
          <w:szCs w:val="24"/>
        </w:rPr>
        <w:t>H</w:t>
      </w:r>
      <w:r w:rsidRPr="00C32124">
        <w:rPr>
          <w:color w:val="000000" w:themeColor="text1"/>
          <w:sz w:val="24"/>
          <w:szCs w:val="24"/>
        </w:rPr>
        <w:t xml:space="preserve">idden </w:t>
      </w:r>
      <w:r w:rsidR="00C32124">
        <w:rPr>
          <w:color w:val="000000" w:themeColor="text1"/>
          <w:sz w:val="24"/>
          <w:szCs w:val="24"/>
        </w:rPr>
        <w:t>L</w:t>
      </w:r>
      <w:r w:rsidRPr="00C32124">
        <w:rPr>
          <w:color w:val="000000" w:themeColor="text1"/>
          <w:sz w:val="24"/>
          <w:szCs w:val="24"/>
        </w:rPr>
        <w:t>ayer</w:t>
      </w:r>
      <w:bookmarkEnd w:id="24"/>
    </w:p>
    <w:p w14:paraId="77157DC3" w14:textId="77777777" w:rsidR="00196747" w:rsidRPr="00A07789" w:rsidRDefault="00196747" w:rsidP="00346A3C">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60D8A575" w:rsidR="00196747" w:rsidRPr="00A07789" w:rsidRDefault="000B104C" w:rsidP="00CD3011">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proofErr w:type="gramStart"/>
      <w:r w:rsidR="00196747" w:rsidRPr="00A07789">
        <w:rPr>
          <w:color w:val="000000" w:themeColor="text1"/>
        </w:rPr>
        <w:t>urutan</w:t>
      </w:r>
      <w:r w:rsidR="00C32124">
        <w:rPr>
          <w:color w:val="000000" w:themeColor="text1"/>
        </w:rPr>
        <w:t>,diawali</w:t>
      </w:r>
      <w:proofErr w:type="spellEnd"/>
      <w:proofErr w:type="gram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C32124">
        <w:rPr>
          <w:color w:val="000000" w:themeColor="text1"/>
        </w:rPr>
        <w:t>hingg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196747">
      <w:pPr>
        <w:ind w:left="0" w:right="4" w:firstLine="0"/>
        <w:rPr>
          <w:b/>
          <w:color w:val="000000" w:themeColor="text1"/>
          <w:lang w:val="en-GB"/>
        </w:rPr>
      </w:pPr>
    </w:p>
    <w:p w14:paraId="36E15210" w14:textId="77777777" w:rsidR="00196747" w:rsidRPr="00A07789" w:rsidRDefault="00196747" w:rsidP="00196747">
      <w:pPr>
        <w:ind w:right="4"/>
        <w:rPr>
          <w:b/>
          <w:color w:val="000000" w:themeColor="text1"/>
          <w:lang w:val="en-GB"/>
        </w:rPr>
      </w:pPr>
    </w:p>
    <w:p w14:paraId="7D160334" w14:textId="77777777" w:rsidR="005D1AFA" w:rsidRPr="00A07789" w:rsidRDefault="005D1AFA" w:rsidP="00196747">
      <w:pPr>
        <w:ind w:right="4"/>
        <w:rPr>
          <w:b/>
          <w:color w:val="000000" w:themeColor="text1"/>
          <w:lang w:val="en-GB"/>
        </w:rPr>
      </w:pPr>
    </w:p>
    <w:p w14:paraId="5085E876" w14:textId="77777777" w:rsidR="005D1AFA" w:rsidRPr="00A07789" w:rsidRDefault="005D1AFA" w:rsidP="00196747">
      <w:pPr>
        <w:ind w:right="4"/>
        <w:rPr>
          <w:b/>
          <w:color w:val="000000" w:themeColor="text1"/>
          <w:lang w:val="en-GB"/>
        </w:rPr>
      </w:pPr>
    </w:p>
    <w:p w14:paraId="3C33D966" w14:textId="77777777" w:rsidR="005D1AFA" w:rsidRPr="00A07789" w:rsidRDefault="005D1AFA" w:rsidP="00196747">
      <w:pPr>
        <w:ind w:right="4"/>
        <w:rPr>
          <w:b/>
          <w:color w:val="000000" w:themeColor="text1"/>
          <w:lang w:val="en-GB"/>
        </w:rPr>
      </w:pPr>
    </w:p>
    <w:p w14:paraId="2C27F26D" w14:textId="77777777" w:rsidR="005D1AFA" w:rsidRPr="00A07789" w:rsidRDefault="005D1AFA" w:rsidP="000B104C">
      <w:pPr>
        <w:ind w:left="0" w:right="4" w:firstLine="0"/>
        <w:rPr>
          <w:b/>
          <w:color w:val="000000" w:themeColor="text1"/>
          <w:lang w:val="en-GB"/>
        </w:rPr>
      </w:pPr>
    </w:p>
    <w:p w14:paraId="138C074F" w14:textId="77777777" w:rsidR="005D1AFA" w:rsidRPr="00A07789" w:rsidRDefault="005D1AFA" w:rsidP="00196747">
      <w:pPr>
        <w:ind w:right="4"/>
        <w:rPr>
          <w:b/>
          <w:color w:val="000000" w:themeColor="text1"/>
          <w:lang w:val="en-GB"/>
        </w:rPr>
      </w:pPr>
    </w:p>
    <w:p w14:paraId="7E010EA7" w14:textId="77777777" w:rsidR="00CD3011" w:rsidRPr="00A07789" w:rsidRDefault="00CD3011" w:rsidP="00196747">
      <w:pPr>
        <w:ind w:right="4"/>
        <w:rPr>
          <w:b/>
          <w:color w:val="000000" w:themeColor="text1"/>
          <w:lang w:val="en-GB"/>
        </w:rPr>
      </w:pPr>
    </w:p>
    <w:p w14:paraId="099C1C46" w14:textId="1224C964" w:rsidR="00CD3011" w:rsidRPr="00A07789" w:rsidRDefault="00CD3011" w:rsidP="00196747">
      <w:pPr>
        <w:ind w:right="4"/>
        <w:rPr>
          <w:b/>
          <w:color w:val="000000" w:themeColor="text1"/>
          <w:lang w:val="en-GB"/>
        </w:rPr>
      </w:pPr>
    </w:p>
    <w:p w14:paraId="284EAC7D" w14:textId="6D3C02DC" w:rsidR="00E158B6" w:rsidRPr="00A07789" w:rsidRDefault="00E158B6" w:rsidP="00196747">
      <w:pPr>
        <w:ind w:right="4"/>
        <w:rPr>
          <w:b/>
          <w:color w:val="000000" w:themeColor="text1"/>
          <w:lang w:val="en-GB"/>
        </w:rPr>
      </w:pPr>
    </w:p>
    <w:p w14:paraId="3246AEC1" w14:textId="5369B45E" w:rsidR="00E158B6" w:rsidRPr="00A07789" w:rsidRDefault="00E158B6" w:rsidP="00E158B6">
      <w:pPr>
        <w:pStyle w:val="Caption"/>
        <w:jc w:val="center"/>
        <w:rPr>
          <w:b/>
          <w:color w:val="000000" w:themeColor="text1"/>
          <w:sz w:val="24"/>
          <w:szCs w:val="24"/>
          <w:lang w:val="en-GB"/>
        </w:rPr>
      </w:pPr>
      <w:r w:rsidRPr="00A07789">
        <w:rPr>
          <w:color w:val="000000" w:themeColor="text1"/>
          <w:sz w:val="24"/>
          <w:szCs w:val="24"/>
        </w:rPr>
        <w:t xml:space="preserve">                              </w:t>
      </w:r>
      <w:bookmarkStart w:id="25" w:name="_Toc31637848"/>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D6579B">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5"/>
    </w:p>
    <w:p w14:paraId="44F569CB" w14:textId="77777777" w:rsidR="00CD3011" w:rsidRPr="00A07789" w:rsidRDefault="00CD3011" w:rsidP="00196747">
      <w:pPr>
        <w:ind w:right="4"/>
        <w:rPr>
          <w:b/>
          <w:color w:val="000000" w:themeColor="text1"/>
          <w:lang w:val="en-GB"/>
        </w:rPr>
      </w:pPr>
    </w:p>
    <w:p w14:paraId="15E86BB6" w14:textId="77777777" w:rsidR="00196747" w:rsidRPr="00A07789" w:rsidRDefault="00196747" w:rsidP="00346A3C">
      <w:pPr>
        <w:pStyle w:val="ListParagraph"/>
        <w:numPr>
          <w:ilvl w:val="0"/>
          <w:numId w:val="31"/>
        </w:numPr>
        <w:spacing w:line="360" w:lineRule="auto"/>
        <w:rPr>
          <w:color w:val="000000" w:themeColor="text1"/>
        </w:rPr>
      </w:pPr>
      <w:proofErr w:type="spellStart"/>
      <w:r w:rsidRPr="00A07789">
        <w:rPr>
          <w:color w:val="000000" w:themeColor="text1"/>
        </w:rPr>
        <w:t>Gerbang</w:t>
      </w:r>
      <w:proofErr w:type="spellEnd"/>
      <w:r w:rsidRPr="00A07789">
        <w:rPr>
          <w:color w:val="000000" w:themeColor="text1"/>
        </w:rPr>
        <w:t xml:space="preserve"> </w:t>
      </w:r>
    </w:p>
    <w:p w14:paraId="1078EC3A" w14:textId="2564AB29" w:rsidR="005D1AFA" w:rsidRPr="00A07789" w:rsidRDefault="00196747" w:rsidP="00CD3011">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lastRenderedPageBreak/>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196747">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196747">
      <w:pPr>
        <w:spacing w:line="360" w:lineRule="auto"/>
        <w:ind w:left="0" w:right="4" w:firstLine="720"/>
        <w:rPr>
          <w:i/>
          <w:color w:val="000000" w:themeColor="text1"/>
        </w:rPr>
      </w:pPr>
    </w:p>
    <w:p w14:paraId="17224BB2" w14:textId="77777777" w:rsidR="00196747" w:rsidRPr="00A07789" w:rsidRDefault="00196747" w:rsidP="00196747">
      <w:pPr>
        <w:spacing w:line="360" w:lineRule="auto"/>
        <w:ind w:left="0" w:right="4" w:firstLine="720"/>
        <w:rPr>
          <w:i/>
          <w:color w:val="000000" w:themeColor="text1"/>
        </w:rPr>
      </w:pPr>
    </w:p>
    <w:p w14:paraId="19BEB579" w14:textId="77777777" w:rsidR="00196747" w:rsidRPr="00A07789" w:rsidRDefault="00196747" w:rsidP="00196747">
      <w:pPr>
        <w:spacing w:line="360" w:lineRule="auto"/>
        <w:ind w:left="0" w:right="4" w:firstLine="720"/>
        <w:rPr>
          <w:i/>
          <w:color w:val="000000" w:themeColor="text1"/>
        </w:rPr>
      </w:pPr>
    </w:p>
    <w:p w14:paraId="44449336" w14:textId="77777777" w:rsidR="000B104C" w:rsidRPr="00A07789" w:rsidRDefault="004B4F78" w:rsidP="004B4F7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E158B6">
      <w:pPr>
        <w:spacing w:line="360" w:lineRule="auto"/>
        <w:ind w:left="0" w:right="4" w:firstLine="720"/>
        <w:jc w:val="center"/>
        <w:rPr>
          <w:i/>
          <w:color w:val="000000" w:themeColor="text1"/>
          <w:sz w:val="36"/>
          <w:szCs w:val="32"/>
        </w:rPr>
      </w:pPr>
    </w:p>
    <w:p w14:paraId="74BBD3BA" w14:textId="39DDEF49" w:rsidR="004B4F78" w:rsidRPr="00A07789" w:rsidRDefault="00E158B6" w:rsidP="00E158B6">
      <w:pPr>
        <w:pStyle w:val="Caption"/>
        <w:jc w:val="center"/>
        <w:rPr>
          <w:i w:val="0"/>
          <w:color w:val="000000" w:themeColor="text1"/>
          <w:sz w:val="24"/>
          <w:szCs w:val="24"/>
        </w:rPr>
      </w:pPr>
      <w:r w:rsidRPr="00C32124">
        <w:rPr>
          <w:i w:val="0"/>
          <w:iCs w:val="0"/>
          <w:color w:val="000000" w:themeColor="text1"/>
          <w:sz w:val="24"/>
          <w:szCs w:val="24"/>
        </w:rPr>
        <w:t xml:space="preserve">                                   </w:t>
      </w:r>
      <w:bookmarkStart w:id="26" w:name="_Toc31637849"/>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D6579B">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6"/>
    </w:p>
    <w:p w14:paraId="64B66B0C" w14:textId="77777777" w:rsidR="00196747" w:rsidRPr="00A07789" w:rsidRDefault="00196747" w:rsidP="00346A3C">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4C3B390E" w:rsidR="00196747" w:rsidRPr="00A07789" w:rsidRDefault="00196747" w:rsidP="00CD3011">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5506EC60">
            <wp:simplePos x="0" y="0"/>
            <wp:positionH relativeFrom="column">
              <wp:posOffset>1216026</wp:posOffset>
            </wp:positionH>
            <wp:positionV relativeFrom="paragraph">
              <wp:posOffset>852805</wp:posOffset>
            </wp:positionV>
            <wp:extent cx="3257550" cy="2343748"/>
            <wp:effectExtent l="0" t="0" r="0" b="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959" cy="235123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p>
    <w:p w14:paraId="349C60A9" w14:textId="77777777" w:rsidR="00196747" w:rsidRPr="00A07789" w:rsidRDefault="00196747" w:rsidP="00196747">
      <w:pPr>
        <w:rPr>
          <w:color w:val="000000" w:themeColor="text1"/>
          <w:lang w:val="en-GB"/>
        </w:rPr>
      </w:pPr>
    </w:p>
    <w:p w14:paraId="6E350C55" w14:textId="77777777" w:rsidR="00196747" w:rsidRPr="00A07789" w:rsidRDefault="00196747" w:rsidP="00196747">
      <w:pPr>
        <w:rPr>
          <w:color w:val="000000" w:themeColor="text1"/>
          <w:lang w:val="en-GB"/>
        </w:rPr>
      </w:pPr>
    </w:p>
    <w:p w14:paraId="04270A06" w14:textId="77777777" w:rsidR="00196747" w:rsidRPr="00A07789" w:rsidRDefault="00196747" w:rsidP="00196747">
      <w:pPr>
        <w:rPr>
          <w:color w:val="000000" w:themeColor="text1"/>
          <w:lang w:val="en-GB"/>
        </w:rPr>
      </w:pPr>
    </w:p>
    <w:p w14:paraId="68B84671" w14:textId="77777777" w:rsidR="00196747" w:rsidRPr="00A07789" w:rsidRDefault="00196747" w:rsidP="00196747">
      <w:pPr>
        <w:rPr>
          <w:color w:val="000000" w:themeColor="text1"/>
          <w:lang w:val="en-GB"/>
        </w:rPr>
      </w:pPr>
    </w:p>
    <w:p w14:paraId="00735B16" w14:textId="77777777" w:rsidR="00196747" w:rsidRPr="00A07789" w:rsidRDefault="00196747" w:rsidP="00196747">
      <w:pPr>
        <w:rPr>
          <w:color w:val="000000" w:themeColor="text1"/>
          <w:lang w:val="en-GB"/>
        </w:rPr>
      </w:pPr>
    </w:p>
    <w:p w14:paraId="6479FC09" w14:textId="77777777" w:rsidR="00196747" w:rsidRPr="00A07789" w:rsidRDefault="00196747" w:rsidP="00196747">
      <w:pPr>
        <w:rPr>
          <w:color w:val="000000" w:themeColor="text1"/>
          <w:lang w:val="en-GB"/>
        </w:rPr>
      </w:pPr>
    </w:p>
    <w:p w14:paraId="36C6C315" w14:textId="77777777" w:rsidR="00196747" w:rsidRPr="00A07789" w:rsidRDefault="00196747" w:rsidP="00196747">
      <w:pPr>
        <w:rPr>
          <w:color w:val="000000" w:themeColor="text1"/>
          <w:lang w:val="en-GB"/>
        </w:rPr>
      </w:pPr>
      <w:r w:rsidRPr="00A07789">
        <w:rPr>
          <w:color w:val="000000" w:themeColor="text1"/>
          <w:lang w:val="en-GB"/>
        </w:rPr>
        <w:t>‘</w:t>
      </w:r>
    </w:p>
    <w:p w14:paraId="0236CB75" w14:textId="77777777" w:rsidR="00196747" w:rsidRPr="00A07789" w:rsidRDefault="00196747" w:rsidP="00196747">
      <w:pPr>
        <w:rPr>
          <w:color w:val="000000" w:themeColor="text1"/>
          <w:lang w:val="en-GB"/>
        </w:rPr>
      </w:pPr>
    </w:p>
    <w:p w14:paraId="0B27FE48" w14:textId="77777777" w:rsidR="00196747" w:rsidRPr="00A07789" w:rsidRDefault="00196747" w:rsidP="00196747">
      <w:pPr>
        <w:rPr>
          <w:color w:val="000000" w:themeColor="text1"/>
          <w:lang w:val="en-GB"/>
        </w:rPr>
      </w:pPr>
    </w:p>
    <w:p w14:paraId="1852BB2C" w14:textId="77777777" w:rsidR="00196747" w:rsidRPr="00A07789" w:rsidRDefault="00196747" w:rsidP="00196747">
      <w:pPr>
        <w:rPr>
          <w:color w:val="000000" w:themeColor="text1"/>
          <w:lang w:val="en-GB"/>
        </w:rPr>
      </w:pPr>
    </w:p>
    <w:p w14:paraId="0B20C200" w14:textId="627E8067" w:rsidR="004B4F78" w:rsidRDefault="004B4F78" w:rsidP="004B4F78">
      <w:pPr>
        <w:spacing w:after="0" w:line="259" w:lineRule="auto"/>
        <w:ind w:left="0" w:right="1491" w:firstLine="0"/>
        <w:rPr>
          <w:color w:val="000000" w:themeColor="text1"/>
          <w:lang w:val="en-GB"/>
        </w:rPr>
      </w:pPr>
    </w:p>
    <w:p w14:paraId="2A10D5FF" w14:textId="77777777" w:rsidR="00086850" w:rsidRPr="00A07789" w:rsidRDefault="00086850" w:rsidP="004B4F78">
      <w:pPr>
        <w:spacing w:after="0" w:line="259" w:lineRule="auto"/>
        <w:ind w:left="0" w:right="1491" w:firstLine="0"/>
        <w:rPr>
          <w:color w:val="000000" w:themeColor="text1"/>
          <w:lang w:val="en-GB"/>
        </w:rPr>
      </w:pPr>
    </w:p>
    <w:p w14:paraId="7AA05858" w14:textId="180F8917" w:rsidR="004B4F78" w:rsidRPr="00C32124" w:rsidRDefault="00140702" w:rsidP="00C32124">
      <w:pPr>
        <w:pStyle w:val="Caption"/>
        <w:tabs>
          <w:tab w:val="left" w:pos="6237"/>
        </w:tabs>
        <w:ind w:left="0" w:right="-1" w:firstLine="0"/>
        <w:rPr>
          <w:color w:val="000000" w:themeColor="text1"/>
          <w:sz w:val="24"/>
          <w:szCs w:val="24"/>
          <w:lang w:val="en-GB"/>
        </w:rPr>
      </w:pPr>
      <w:r w:rsidRPr="00C32124">
        <w:rPr>
          <w:i w:val="0"/>
          <w:iCs w:val="0"/>
          <w:color w:val="000000" w:themeColor="text1"/>
          <w:sz w:val="24"/>
          <w:szCs w:val="24"/>
        </w:rPr>
        <w:t xml:space="preserve">                               </w:t>
      </w:r>
      <w:bookmarkStart w:id="27" w:name="_Toc31637850"/>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D6579B">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7"/>
    </w:p>
    <w:p w14:paraId="746A2E76" w14:textId="77777777" w:rsidR="00CD3011" w:rsidRPr="00A07789" w:rsidRDefault="004B4F78" w:rsidP="004B4F7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346A3C">
      <w:pPr>
        <w:pStyle w:val="ListParagraph"/>
        <w:numPr>
          <w:ilvl w:val="0"/>
          <w:numId w:val="31"/>
        </w:numPr>
        <w:spacing w:line="360" w:lineRule="auto"/>
        <w:rPr>
          <w:color w:val="000000" w:themeColor="text1"/>
        </w:rPr>
      </w:pPr>
      <w:proofErr w:type="spellStart"/>
      <w:r w:rsidRPr="00A07789">
        <w:rPr>
          <w:color w:val="000000" w:themeColor="text1"/>
        </w:rPr>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3B2AF288" w:rsidR="00196747" w:rsidRPr="00A07789" w:rsidRDefault="004B4F78" w:rsidP="004B4F7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proofErr w:type="gramStart"/>
      <w:r w:rsidR="00196747" w:rsidRPr="00A07789">
        <w:rPr>
          <w:color w:val="000000" w:themeColor="text1"/>
          <w:lang w:val="en-GB"/>
        </w:rPr>
        <w:t>yaitu</w:t>
      </w:r>
      <w:proofErr w:type="spellEnd"/>
      <w:r w:rsidR="00196747" w:rsidRPr="00A07789">
        <w:rPr>
          <w:color w:val="000000" w:themeColor="text1"/>
          <w:lang w:val="en-GB"/>
        </w:rPr>
        <w:t xml:space="preserve"> :</w:t>
      </w:r>
      <w:proofErr w:type="gramEnd"/>
    </w:p>
    <w:p w14:paraId="3B39FF41" w14:textId="77777777" w:rsidR="00196747" w:rsidRPr="00A07789" w:rsidRDefault="00196747" w:rsidP="00346A3C">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0DF3460C" w:rsidR="00196747" w:rsidRPr="00A07789" w:rsidRDefault="00E158B6" w:rsidP="00C11AB7">
      <w:pPr>
        <w:spacing w:after="0" w:line="360" w:lineRule="auto"/>
        <w:ind w:left="993" w:right="-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w:t>
      </w:r>
      <w:r w:rsidR="00C11AB7">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r w:rsidR="00C11AB7">
        <w:rPr>
          <w:color w:val="000000" w:themeColor="text1"/>
        </w:rPr>
        <w:t>p</w:t>
      </w:r>
      <w:proofErr w:type="spellStart"/>
      <w:r w:rsidR="00C11AB7">
        <w:rPr>
          <w:color w:val="000000" w:themeColor="text1"/>
          <w:lang w:val="en-GB"/>
        </w:rPr>
        <w:t>ersamaan</w:t>
      </w:r>
      <w:proofErr w:type="spellEnd"/>
      <w:r w:rsidR="00C11AB7">
        <w:rPr>
          <w:color w:val="000000" w:themeColor="text1"/>
          <w:lang w:val="en-GB"/>
        </w:rPr>
        <w:t xml:space="preserve"> (</w:t>
      </w:r>
      <w:r w:rsidR="00C11AB7">
        <w:rPr>
          <w:rFonts w:eastAsiaTheme="minorEastAsia"/>
          <w:color w:val="000000" w:themeColor="text1"/>
        </w:rPr>
        <w:t>2.6</w:t>
      </w:r>
      <w:r w:rsidR="00C11AB7">
        <w:rPr>
          <w:rFonts w:eastAsiaTheme="minorEastAsia"/>
          <w:color w:val="000000" w:themeColor="text1"/>
        </w:rPr>
        <w:t>)</w:t>
      </w:r>
    </w:p>
    <w:p w14:paraId="5E869173" w14:textId="77777777" w:rsidR="00196747" w:rsidRPr="00A07789" w:rsidRDefault="00196747" w:rsidP="00346A3C">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6B86DBCA" w14:textId="602E99AD" w:rsidR="00196747" w:rsidRPr="00A07789" w:rsidRDefault="00196747" w:rsidP="00CD3011">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w:t>
      </w:r>
      <w:proofErr w:type="spellStart"/>
      <w:r w:rsidRPr="00A07789">
        <w:rPr>
          <w:color w:val="000000" w:themeColor="text1"/>
          <w:lang w:val="en-GB"/>
        </w:rPr>
        <w:t>ve</w:t>
      </w:r>
      <w:r w:rsidR="00B4151C">
        <w:rPr>
          <w:color w:val="000000" w:themeColor="text1"/>
          <w:lang w:val="en-GB"/>
        </w:rPr>
        <w:t>k</w:t>
      </w:r>
      <w:r w:rsidRPr="00A07789">
        <w:rPr>
          <w:color w:val="000000" w:themeColor="text1"/>
          <w:lang w:val="en-GB"/>
        </w:rPr>
        <w:t>tor</w:t>
      </w:r>
      <w:proofErr w:type="spellEnd"/>
      <w:r w:rsidRPr="00A07789">
        <w:rPr>
          <w:color w:val="000000" w:themeColor="text1"/>
          <w:lang w:val="en-GB"/>
        </w:rPr>
        <w:t xml:space="preserve">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lang w:val="en-GB"/>
        </w:rPr>
        <w:t>persamaan</w:t>
      </w:r>
      <w:proofErr w:type="spellEnd"/>
      <w:r w:rsidR="00C11AB7">
        <w:rPr>
          <w:color w:val="000000" w:themeColor="text1"/>
          <w:lang w:val="en-GB"/>
        </w:rPr>
        <w:t xml:space="preserve"> (2.8)</w:t>
      </w:r>
    </w:p>
    <w:p w14:paraId="2FAACD9E" w14:textId="77777777" w:rsidR="00196747" w:rsidRPr="00A07789" w:rsidRDefault="00CD3011" w:rsidP="00196747">
      <w:pPr>
        <w:pStyle w:val="ListParagraph"/>
        <w:ind w:left="709" w:right="4" w:firstLine="0"/>
        <w:rPr>
          <w:color w:val="000000" w:themeColor="text1"/>
          <w:lang w:val="en-GB"/>
        </w:rPr>
      </w:pPr>
      <w:r w:rsidRPr="00A07789">
        <w:rPr>
          <w:noProof/>
          <w:color w:val="000000" w:themeColor="text1"/>
        </w:rPr>
        <w:lastRenderedPageBreak/>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196747">
      <w:pPr>
        <w:pStyle w:val="ListParagraph"/>
        <w:ind w:left="426" w:right="4" w:firstLine="0"/>
        <w:rPr>
          <w:color w:val="000000" w:themeColor="text1"/>
          <w:lang w:val="en-GB"/>
        </w:rPr>
      </w:pPr>
    </w:p>
    <w:p w14:paraId="5C437C8E" w14:textId="77777777" w:rsidR="00196747" w:rsidRPr="00A07789" w:rsidRDefault="00196747" w:rsidP="00196747">
      <w:pPr>
        <w:ind w:right="4"/>
        <w:rPr>
          <w:color w:val="000000" w:themeColor="text1"/>
          <w:lang w:val="en-GB"/>
        </w:rPr>
      </w:pPr>
    </w:p>
    <w:p w14:paraId="240E4375" w14:textId="77777777" w:rsidR="00196747" w:rsidRPr="00A07789" w:rsidRDefault="00196747" w:rsidP="00196747">
      <w:pPr>
        <w:ind w:right="4"/>
        <w:rPr>
          <w:color w:val="000000" w:themeColor="text1"/>
          <w:lang w:val="en-GB"/>
        </w:rPr>
      </w:pPr>
    </w:p>
    <w:p w14:paraId="523E9A3F" w14:textId="77777777" w:rsidR="00196747" w:rsidRPr="00A07789" w:rsidRDefault="00196747" w:rsidP="00196747">
      <w:pPr>
        <w:ind w:right="4"/>
        <w:rPr>
          <w:color w:val="000000" w:themeColor="text1"/>
          <w:lang w:val="en-GB"/>
        </w:rPr>
      </w:pPr>
    </w:p>
    <w:p w14:paraId="46B04C50" w14:textId="77777777" w:rsidR="00196747" w:rsidRPr="00A07789" w:rsidRDefault="00196747" w:rsidP="00196747">
      <w:pPr>
        <w:ind w:right="4"/>
        <w:rPr>
          <w:color w:val="000000" w:themeColor="text1"/>
          <w:lang w:val="en-GB"/>
        </w:rPr>
      </w:pPr>
    </w:p>
    <w:p w14:paraId="746C6257" w14:textId="77777777" w:rsidR="00196747" w:rsidRPr="00A07789" w:rsidRDefault="00196747" w:rsidP="00196747">
      <w:pPr>
        <w:ind w:right="4"/>
        <w:rPr>
          <w:color w:val="000000" w:themeColor="text1"/>
          <w:lang w:val="en-GB"/>
        </w:rPr>
      </w:pPr>
    </w:p>
    <w:p w14:paraId="7D05962B" w14:textId="77777777" w:rsidR="00196747" w:rsidRPr="00A07789" w:rsidRDefault="00196747" w:rsidP="00196747">
      <w:pPr>
        <w:ind w:right="4"/>
        <w:rPr>
          <w:color w:val="000000" w:themeColor="text1"/>
          <w:lang w:val="en-GB"/>
        </w:rPr>
      </w:pPr>
    </w:p>
    <w:p w14:paraId="5A5EE57B" w14:textId="77777777" w:rsidR="00196747" w:rsidRPr="00A07789" w:rsidRDefault="00196747" w:rsidP="00196747">
      <w:pPr>
        <w:ind w:right="4"/>
        <w:rPr>
          <w:color w:val="000000" w:themeColor="text1"/>
          <w:lang w:val="en-GB"/>
        </w:rPr>
      </w:pPr>
    </w:p>
    <w:p w14:paraId="05969540" w14:textId="77777777" w:rsidR="00196747" w:rsidRPr="00A07789" w:rsidRDefault="00196747" w:rsidP="00196747">
      <w:pPr>
        <w:ind w:right="4"/>
        <w:rPr>
          <w:color w:val="000000" w:themeColor="text1"/>
          <w:lang w:val="en-GB"/>
        </w:rPr>
      </w:pPr>
    </w:p>
    <w:p w14:paraId="7CE86B7F" w14:textId="77777777" w:rsidR="00196747" w:rsidRPr="00A07789" w:rsidRDefault="00196747" w:rsidP="00196747">
      <w:pPr>
        <w:ind w:right="4"/>
        <w:rPr>
          <w:color w:val="000000" w:themeColor="text1"/>
          <w:lang w:val="en-GB"/>
        </w:rPr>
      </w:pPr>
    </w:p>
    <w:p w14:paraId="7B70F0A0" w14:textId="77777777" w:rsidR="00196747" w:rsidRPr="00A07789" w:rsidRDefault="00196747" w:rsidP="00196747">
      <w:pPr>
        <w:ind w:right="4"/>
        <w:rPr>
          <w:color w:val="000000" w:themeColor="text1"/>
          <w:lang w:val="en-GB"/>
        </w:rPr>
      </w:pPr>
    </w:p>
    <w:p w14:paraId="36CC3651" w14:textId="77777777" w:rsidR="00196747" w:rsidRPr="00A07789" w:rsidRDefault="00196747" w:rsidP="00196747">
      <w:pPr>
        <w:ind w:right="4"/>
        <w:rPr>
          <w:color w:val="000000" w:themeColor="text1"/>
          <w:lang w:val="en-GB"/>
        </w:rPr>
      </w:pPr>
    </w:p>
    <w:p w14:paraId="534C9592" w14:textId="77777777" w:rsidR="00196747" w:rsidRPr="00A07789" w:rsidRDefault="00196747" w:rsidP="00196747">
      <w:pPr>
        <w:ind w:right="4"/>
        <w:rPr>
          <w:color w:val="000000" w:themeColor="text1"/>
          <w:lang w:val="en-GB"/>
        </w:rPr>
      </w:pPr>
    </w:p>
    <w:p w14:paraId="3C12DB34" w14:textId="1E4D302E" w:rsidR="00196747" w:rsidRPr="00A07789" w:rsidRDefault="00140702" w:rsidP="00140702">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8" w:name="_Toc31637851"/>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D6579B">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8"/>
    </w:p>
    <w:p w14:paraId="3A703993" w14:textId="56DC11C8" w:rsidR="00196747" w:rsidRPr="00A07789" w:rsidRDefault="00196747" w:rsidP="00346A3C">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492BA1ED" w:rsidR="00196747" w:rsidRPr="00A07789" w:rsidRDefault="004B4F78" w:rsidP="004B4F7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437CED04">
            <wp:simplePos x="0" y="0"/>
            <wp:positionH relativeFrom="column">
              <wp:posOffset>1006475</wp:posOffset>
            </wp:positionH>
            <wp:positionV relativeFrom="paragraph">
              <wp:posOffset>748664</wp:posOffset>
            </wp:positionV>
            <wp:extent cx="3688080" cy="2276475"/>
            <wp:effectExtent l="0" t="0" r="7620" b="9525"/>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b="14213"/>
                    <a:stretch/>
                  </pic:blipFill>
                  <pic:spPr bwMode="auto">
                    <a:xfrm>
                      <a:off x="0" y="0"/>
                      <a:ext cx="3688080" cy="2276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00196747" w:rsidRPr="00A07789">
        <w:rPr>
          <w:color w:val="000000" w:themeColor="text1"/>
        </w:rPr>
        <w:t xml:space="preserve">Secara </w:t>
      </w:r>
      <w:proofErr w:type="spellStart"/>
      <w:r w:rsidR="00196747" w:rsidRPr="00A07789">
        <w:rPr>
          <w:color w:val="000000" w:themeColor="text1"/>
        </w:rPr>
        <w:t>rumus</w:t>
      </w:r>
      <w:proofErr w:type="spellEnd"/>
      <w:r w:rsidR="00196747" w:rsidRPr="00A07789">
        <w:rPr>
          <w:color w:val="000000" w:themeColor="text1"/>
        </w:rPr>
        <w:t xml:space="preserve"> </w:t>
      </w:r>
      <w:proofErr w:type="spellStart"/>
      <w:r w:rsidR="00196747" w:rsidRPr="00A07789">
        <w:rPr>
          <w:color w:val="000000" w:themeColor="text1"/>
        </w:rPr>
        <w:t>dapat</w:t>
      </w:r>
      <w:proofErr w:type="spellEnd"/>
      <w:r w:rsidR="00196747" w:rsidRPr="00A07789">
        <w:rPr>
          <w:color w:val="000000" w:themeColor="text1"/>
        </w:rPr>
        <w:t xml:space="preserve"> </w:t>
      </w:r>
      <w:proofErr w:type="spellStart"/>
      <w:r w:rsidR="00196747" w:rsidRPr="00A07789">
        <w:rPr>
          <w:color w:val="000000" w:themeColor="text1"/>
        </w:rPr>
        <w:t>dituliskan</w:t>
      </w:r>
      <w:proofErr w:type="spellEnd"/>
      <w:r w:rsidR="00196747"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Pr>
          <w:color w:val="000000" w:themeColor="text1"/>
        </w:rPr>
        <w:t>(2.9)</w:t>
      </w:r>
    </w:p>
    <w:p w14:paraId="67177D2B" w14:textId="77777777" w:rsidR="00196747" w:rsidRPr="00A07789" w:rsidRDefault="00196747" w:rsidP="00196747">
      <w:pPr>
        <w:rPr>
          <w:color w:val="000000" w:themeColor="text1"/>
        </w:rPr>
      </w:pPr>
    </w:p>
    <w:p w14:paraId="0B29C626" w14:textId="77777777" w:rsidR="00196747" w:rsidRPr="00A07789" w:rsidRDefault="00196747" w:rsidP="00196747">
      <w:pPr>
        <w:rPr>
          <w:color w:val="000000" w:themeColor="text1"/>
        </w:rPr>
      </w:pPr>
    </w:p>
    <w:p w14:paraId="5CA34604" w14:textId="77777777" w:rsidR="00196747" w:rsidRPr="00A07789" w:rsidRDefault="00196747" w:rsidP="00196747">
      <w:pPr>
        <w:rPr>
          <w:color w:val="000000" w:themeColor="text1"/>
        </w:rPr>
      </w:pPr>
    </w:p>
    <w:p w14:paraId="7EC1F9B7" w14:textId="77777777" w:rsidR="00196747" w:rsidRPr="00A07789" w:rsidRDefault="00196747" w:rsidP="00196747">
      <w:pPr>
        <w:rPr>
          <w:color w:val="000000" w:themeColor="text1"/>
        </w:rPr>
      </w:pPr>
    </w:p>
    <w:p w14:paraId="7295E1C1" w14:textId="77777777" w:rsidR="00196747" w:rsidRPr="00A07789" w:rsidRDefault="00196747" w:rsidP="00196747">
      <w:pPr>
        <w:rPr>
          <w:color w:val="000000" w:themeColor="text1"/>
        </w:rPr>
      </w:pPr>
    </w:p>
    <w:p w14:paraId="7B02A81D" w14:textId="77777777" w:rsidR="00196747" w:rsidRPr="00A07789" w:rsidRDefault="00196747" w:rsidP="00196747">
      <w:pPr>
        <w:rPr>
          <w:color w:val="000000" w:themeColor="text1"/>
        </w:rPr>
      </w:pPr>
    </w:p>
    <w:p w14:paraId="2FF85C3E" w14:textId="77777777" w:rsidR="00196747" w:rsidRPr="00A07789" w:rsidRDefault="00196747" w:rsidP="00196747">
      <w:pPr>
        <w:rPr>
          <w:color w:val="000000" w:themeColor="text1"/>
        </w:rPr>
      </w:pPr>
    </w:p>
    <w:p w14:paraId="65F78C2A" w14:textId="77777777" w:rsidR="00196747" w:rsidRPr="00A07789" w:rsidRDefault="00196747" w:rsidP="00196747">
      <w:pPr>
        <w:rPr>
          <w:color w:val="000000" w:themeColor="text1"/>
        </w:rPr>
      </w:pPr>
    </w:p>
    <w:p w14:paraId="64C918B3" w14:textId="77777777" w:rsidR="00196747" w:rsidRPr="00A07789" w:rsidRDefault="00196747" w:rsidP="00196747">
      <w:pPr>
        <w:rPr>
          <w:color w:val="000000" w:themeColor="text1"/>
        </w:rPr>
      </w:pPr>
    </w:p>
    <w:p w14:paraId="11C56505" w14:textId="77777777" w:rsidR="00196747" w:rsidRPr="00A07789" w:rsidRDefault="00196747" w:rsidP="00196747">
      <w:pPr>
        <w:rPr>
          <w:color w:val="000000" w:themeColor="text1"/>
        </w:rPr>
      </w:pPr>
    </w:p>
    <w:p w14:paraId="7BB3ED0A" w14:textId="77777777" w:rsidR="00086850" w:rsidRDefault="00140702" w:rsidP="00160EF6">
      <w:pPr>
        <w:pStyle w:val="Caption"/>
        <w:jc w:val="center"/>
        <w:rPr>
          <w:color w:val="000000" w:themeColor="text1"/>
          <w:sz w:val="24"/>
          <w:szCs w:val="24"/>
        </w:rPr>
      </w:pPr>
      <w:r w:rsidRPr="00A07789">
        <w:rPr>
          <w:color w:val="000000" w:themeColor="text1"/>
          <w:sz w:val="24"/>
          <w:szCs w:val="24"/>
        </w:rPr>
        <w:t xml:space="preserve">                                 </w:t>
      </w:r>
      <w:bookmarkStart w:id="29" w:name="_Toc31637852"/>
    </w:p>
    <w:p w14:paraId="6088EFE7" w14:textId="77777777" w:rsidR="00086850" w:rsidRDefault="00086850" w:rsidP="00160EF6">
      <w:pPr>
        <w:pStyle w:val="Caption"/>
        <w:jc w:val="center"/>
        <w:rPr>
          <w:color w:val="000000" w:themeColor="text1"/>
          <w:sz w:val="24"/>
          <w:szCs w:val="24"/>
        </w:rPr>
      </w:pPr>
    </w:p>
    <w:p w14:paraId="7612A8D3" w14:textId="0ED70ACB" w:rsidR="004B4F78" w:rsidRDefault="00086850" w:rsidP="00160EF6">
      <w:pPr>
        <w:pStyle w:val="Caption"/>
        <w:jc w:val="center"/>
        <w:rPr>
          <w:color w:val="000000" w:themeColor="text1"/>
          <w:sz w:val="24"/>
          <w:szCs w:val="24"/>
        </w:rPr>
      </w:pPr>
      <w:r>
        <w:rPr>
          <w:color w:val="000000" w:themeColor="text1"/>
          <w:sz w:val="24"/>
          <w:szCs w:val="24"/>
        </w:rPr>
        <w:t xml:space="preserve">                        </w:t>
      </w:r>
      <w:r w:rsidR="00140702" w:rsidRPr="00A07789">
        <w:rPr>
          <w:color w:val="000000" w:themeColor="text1"/>
          <w:sz w:val="24"/>
          <w:szCs w:val="24"/>
        </w:rPr>
        <w:t xml:space="preserve">Gambar </w:t>
      </w:r>
      <w:r w:rsidR="00140702" w:rsidRPr="00A07789">
        <w:rPr>
          <w:color w:val="000000" w:themeColor="text1"/>
          <w:sz w:val="24"/>
          <w:szCs w:val="24"/>
        </w:rPr>
        <w:fldChar w:fldCharType="begin"/>
      </w:r>
      <w:r w:rsidR="00140702" w:rsidRPr="00A07789">
        <w:rPr>
          <w:color w:val="000000" w:themeColor="text1"/>
          <w:sz w:val="24"/>
          <w:szCs w:val="24"/>
        </w:rPr>
        <w:instrText xml:space="preserve"> SEQ Gambar \* ARABIC </w:instrText>
      </w:r>
      <w:r w:rsidR="00140702" w:rsidRPr="00A07789">
        <w:rPr>
          <w:color w:val="000000" w:themeColor="text1"/>
          <w:sz w:val="24"/>
          <w:szCs w:val="24"/>
        </w:rPr>
        <w:fldChar w:fldCharType="separate"/>
      </w:r>
      <w:r w:rsidR="00D6579B">
        <w:rPr>
          <w:noProof/>
          <w:color w:val="000000" w:themeColor="text1"/>
          <w:sz w:val="24"/>
          <w:szCs w:val="24"/>
        </w:rPr>
        <w:t>9</w:t>
      </w:r>
      <w:r w:rsidR="00140702" w:rsidRPr="00A07789">
        <w:rPr>
          <w:color w:val="000000" w:themeColor="text1"/>
          <w:sz w:val="24"/>
          <w:szCs w:val="24"/>
        </w:rPr>
        <w:fldChar w:fldCharType="end"/>
      </w:r>
      <w:r w:rsidR="00140702" w:rsidRPr="00A07789">
        <w:rPr>
          <w:color w:val="000000" w:themeColor="text1"/>
          <w:sz w:val="24"/>
          <w:szCs w:val="24"/>
        </w:rPr>
        <w:t xml:space="preserve"> Update cell state LSTM</w:t>
      </w:r>
      <w:bookmarkEnd w:id="29"/>
    </w:p>
    <w:p w14:paraId="3F401FF1" w14:textId="1A16294F" w:rsidR="00086850" w:rsidRDefault="00086850" w:rsidP="00086850"/>
    <w:p w14:paraId="5F3B7D7C" w14:textId="0849EA52" w:rsidR="00086850" w:rsidRDefault="00086850" w:rsidP="00086850"/>
    <w:p w14:paraId="16AF1153" w14:textId="55386635" w:rsidR="00086850" w:rsidRDefault="00086850" w:rsidP="00086850"/>
    <w:p w14:paraId="6FB5DCE9" w14:textId="2EE8D8CC" w:rsidR="00086850" w:rsidRDefault="00086850" w:rsidP="00086850"/>
    <w:p w14:paraId="35D1D138" w14:textId="4D541348" w:rsidR="00086850" w:rsidRDefault="00086850" w:rsidP="00086850"/>
    <w:p w14:paraId="2D748501" w14:textId="6A1F34A7" w:rsidR="00086850" w:rsidRDefault="00086850" w:rsidP="00086850"/>
    <w:p w14:paraId="4A33DAD6" w14:textId="425F1A5C" w:rsidR="00086850" w:rsidRDefault="00086850" w:rsidP="00086850"/>
    <w:p w14:paraId="5583145C" w14:textId="20B0FE91" w:rsidR="00086850" w:rsidRDefault="00086850" w:rsidP="00086850"/>
    <w:p w14:paraId="4122BECB" w14:textId="77777777" w:rsidR="00086850" w:rsidRPr="00086850" w:rsidRDefault="00086850" w:rsidP="00086850"/>
    <w:p w14:paraId="44E3A428" w14:textId="77777777" w:rsidR="00196747" w:rsidRPr="00A07789" w:rsidRDefault="008862D2" w:rsidP="00346A3C">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04534186" w:rsidR="00196747" w:rsidRPr="00A07789" w:rsidRDefault="00086850" w:rsidP="000B104C">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4608E431">
            <wp:simplePos x="0" y="0"/>
            <wp:positionH relativeFrom="column">
              <wp:posOffset>785495</wp:posOffset>
            </wp:positionH>
            <wp:positionV relativeFrom="paragraph">
              <wp:posOffset>7188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entukan</w:t>
      </w:r>
      <w:proofErr w:type="spellEnd"/>
      <w:r w:rsidR="00196747" w:rsidRPr="00A07789">
        <w:rPr>
          <w:color w:val="000000" w:themeColor="text1"/>
        </w:rPr>
        <w:t xml:space="preserve"> </w:t>
      </w:r>
      <w:proofErr w:type="spellStart"/>
      <w:r w:rsidR="00196747" w:rsidRPr="00A07789">
        <w:rPr>
          <w:color w:val="000000" w:themeColor="text1"/>
        </w:rPr>
        <w:t>bagaian</w:t>
      </w:r>
      <w:proofErr w:type="spellEnd"/>
      <w:r w:rsidR="00196747" w:rsidRPr="00A07789">
        <w:rPr>
          <w:color w:val="000000" w:themeColor="text1"/>
        </w:rPr>
        <w:t xml:space="preserve"> </w:t>
      </w:r>
      <w:proofErr w:type="spellStart"/>
      <w:r w:rsidR="00196747" w:rsidRPr="00A07789">
        <w:rPr>
          <w:color w:val="000000" w:themeColor="text1"/>
        </w:rPr>
        <w:t>sel</w:t>
      </w:r>
      <w:proofErr w:type="spellEnd"/>
      <w:r w:rsidR="00196747" w:rsidRPr="00A07789">
        <w:rPr>
          <w:color w:val="000000" w:themeColor="text1"/>
        </w:rPr>
        <w:t xml:space="preserve"> mana yang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hasilkan</w:t>
      </w:r>
      <w:proofErr w:type="spellEnd"/>
      <w:r w:rsidR="00196747" w:rsidRPr="00A07789">
        <w:rPr>
          <w:color w:val="000000" w:themeColor="text1"/>
        </w:rPr>
        <w:t xml:space="preserve"> </w:t>
      </w:r>
      <w:proofErr w:type="spellStart"/>
      <w:r w:rsidR="00196747" w:rsidRPr="00A07789">
        <w:rPr>
          <w:color w:val="000000" w:themeColor="text1"/>
        </w:rPr>
        <w:t>dangan</w:t>
      </w:r>
      <w:proofErr w:type="spellEnd"/>
      <w:r w:rsidR="00196747" w:rsidRPr="00A07789">
        <w:rPr>
          <w:color w:val="000000" w:themeColor="text1"/>
        </w:rPr>
        <w:t xml:space="preserve"> </w:t>
      </w:r>
      <w:proofErr w:type="spellStart"/>
      <w:r w:rsidR="00196747" w:rsidRPr="00A07789">
        <w:rPr>
          <w:color w:val="000000" w:themeColor="text1"/>
        </w:rPr>
        <w:t>bantuan</w:t>
      </w:r>
      <w:proofErr w:type="spellEnd"/>
      <w:r w:rsidR="00196747" w:rsidRPr="00A07789">
        <w:rPr>
          <w:color w:val="000000" w:themeColor="text1"/>
        </w:rPr>
        <w:t xml:space="preserve"> </w:t>
      </w:r>
      <w:proofErr w:type="spellStart"/>
      <w:r w:rsidR="00196747" w:rsidRPr="00A07789">
        <w:rPr>
          <w:color w:val="000000" w:themeColor="text1"/>
        </w:rPr>
        <w:t>lapisan</w:t>
      </w:r>
      <w:proofErr w:type="spellEnd"/>
      <w:r w:rsidR="00196747" w:rsidRPr="00A07789">
        <w:rPr>
          <w:color w:val="000000" w:themeColor="text1"/>
        </w:rPr>
        <w:t xml:space="preserve"> </w:t>
      </w:r>
      <w:proofErr w:type="spellStart"/>
      <w:r w:rsidR="00196747" w:rsidRPr="00A07789">
        <w:rPr>
          <w:color w:val="000000" w:themeColor="text1"/>
        </w:rPr>
        <w:t>gerbang</w:t>
      </w:r>
      <w:proofErr w:type="spellEnd"/>
      <w:r w:rsidR="00196747" w:rsidRPr="00A07789">
        <w:rPr>
          <w:color w:val="000000" w:themeColor="text1"/>
        </w:rPr>
        <w:t xml:space="preserve"> </w:t>
      </w:r>
      <w:r w:rsidR="00196747" w:rsidRPr="00A07789">
        <w:rPr>
          <w:i/>
          <w:color w:val="000000" w:themeColor="text1"/>
        </w:rPr>
        <w:t>output</w:t>
      </w:r>
      <w:r w:rsidR="00196747" w:rsidRPr="00A07789">
        <w:rPr>
          <w:color w:val="000000" w:themeColor="text1"/>
        </w:rPr>
        <w:t xml:space="preserve"> dan </w:t>
      </w:r>
      <w:proofErr w:type="spellStart"/>
      <w:r w:rsidR="00196747" w:rsidRPr="00A07789">
        <w:rPr>
          <w:color w:val="000000" w:themeColor="text1"/>
        </w:rPr>
        <w:t>lapisan</w:t>
      </w:r>
      <w:proofErr w:type="spellEnd"/>
      <w:r w:rsidR="00196747"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00196747" w:rsidRPr="00A07789">
        <w:rPr>
          <w:color w:val="000000" w:themeColor="text1"/>
        </w:rPr>
        <w:t>a</w:t>
      </w:r>
      <w:proofErr w:type="spellEnd"/>
      <w:r w:rsidR="00196747" w:rsidRPr="00A07789">
        <w:rPr>
          <w:color w:val="000000" w:themeColor="text1"/>
        </w:rPr>
        <w:t xml:space="preserve"> -1 dan +1</w:t>
      </w:r>
    </w:p>
    <w:p w14:paraId="414339A1" w14:textId="77777777" w:rsidR="00196747" w:rsidRPr="00A07789" w:rsidRDefault="00196747" w:rsidP="00196747">
      <w:pPr>
        <w:ind w:left="0" w:right="4" w:firstLine="0"/>
        <w:rPr>
          <w:color w:val="000000" w:themeColor="text1"/>
        </w:rPr>
      </w:pPr>
    </w:p>
    <w:p w14:paraId="4B06B89E" w14:textId="77777777" w:rsidR="00196747" w:rsidRPr="00A07789" w:rsidRDefault="00196747" w:rsidP="00196747">
      <w:pPr>
        <w:ind w:left="0" w:firstLine="0"/>
        <w:rPr>
          <w:color w:val="000000" w:themeColor="text1"/>
        </w:rPr>
      </w:pPr>
      <w:r w:rsidRPr="00A07789">
        <w:rPr>
          <w:color w:val="000000" w:themeColor="text1"/>
        </w:rPr>
        <w:t xml:space="preserve"> </w:t>
      </w:r>
    </w:p>
    <w:p w14:paraId="5BE56B26" w14:textId="243ACF05" w:rsidR="00196747" w:rsidRPr="00A07789" w:rsidRDefault="00196747" w:rsidP="00196747">
      <w:pPr>
        <w:ind w:left="0" w:firstLine="0"/>
        <w:rPr>
          <w:color w:val="000000" w:themeColor="text1"/>
        </w:rPr>
      </w:pPr>
    </w:p>
    <w:p w14:paraId="0B4C8446" w14:textId="0806E1E7" w:rsidR="00196747" w:rsidRPr="00A07789" w:rsidRDefault="00196747" w:rsidP="00196747">
      <w:pPr>
        <w:rPr>
          <w:color w:val="000000" w:themeColor="text1"/>
        </w:rPr>
      </w:pPr>
    </w:p>
    <w:p w14:paraId="117B2163" w14:textId="29964148" w:rsidR="00196747" w:rsidRPr="00A07789" w:rsidRDefault="00086850" w:rsidP="00196747">
      <w:pPr>
        <w:rPr>
          <w:color w:val="000000" w:themeColor="text1"/>
        </w:rPr>
      </w:pPr>
      <w:r>
        <w:rPr>
          <w:noProof/>
          <w:color w:val="000000" w:themeColor="text1"/>
        </w:rPr>
        <w:t xml:space="preserve">                      </w:t>
      </w:r>
    </w:p>
    <w:p w14:paraId="3BBC9008" w14:textId="77777777" w:rsidR="00196747" w:rsidRPr="00A07789" w:rsidRDefault="00196747" w:rsidP="00196747">
      <w:pPr>
        <w:jc w:val="center"/>
        <w:rPr>
          <w:color w:val="000000" w:themeColor="text1"/>
        </w:rPr>
      </w:pPr>
    </w:p>
    <w:p w14:paraId="4BEE5E2B" w14:textId="77777777" w:rsidR="00196747" w:rsidRPr="00A07789" w:rsidRDefault="00196747" w:rsidP="00196747">
      <w:pPr>
        <w:rPr>
          <w:color w:val="000000" w:themeColor="text1"/>
        </w:rPr>
      </w:pPr>
    </w:p>
    <w:p w14:paraId="129F7A9B" w14:textId="77777777" w:rsidR="00196747" w:rsidRPr="00A07789" w:rsidRDefault="00196747" w:rsidP="00196747">
      <w:pPr>
        <w:rPr>
          <w:color w:val="000000" w:themeColor="text1"/>
        </w:rPr>
      </w:pPr>
    </w:p>
    <w:p w14:paraId="0B2F3DC4" w14:textId="77777777" w:rsidR="00196747" w:rsidRPr="00A07789" w:rsidRDefault="00196747" w:rsidP="00196747">
      <w:pPr>
        <w:rPr>
          <w:color w:val="000000" w:themeColor="text1"/>
        </w:rPr>
      </w:pPr>
    </w:p>
    <w:p w14:paraId="2E61372F" w14:textId="77777777" w:rsidR="00196747" w:rsidRPr="00A07789" w:rsidRDefault="00196747" w:rsidP="00196747">
      <w:pPr>
        <w:rPr>
          <w:color w:val="000000" w:themeColor="text1"/>
        </w:rPr>
      </w:pPr>
    </w:p>
    <w:p w14:paraId="628EDBA4" w14:textId="77777777" w:rsidR="00196747" w:rsidRPr="00A07789" w:rsidRDefault="00196747" w:rsidP="00196747">
      <w:pPr>
        <w:rPr>
          <w:color w:val="000000" w:themeColor="text1"/>
        </w:rPr>
      </w:pPr>
    </w:p>
    <w:p w14:paraId="1D8D0D0E" w14:textId="77777777" w:rsidR="00196747" w:rsidRPr="00A07789" w:rsidRDefault="00196747" w:rsidP="00196747">
      <w:pPr>
        <w:rPr>
          <w:color w:val="000000" w:themeColor="text1"/>
        </w:rPr>
      </w:pPr>
    </w:p>
    <w:p w14:paraId="473A89D5" w14:textId="77777777" w:rsidR="00196747" w:rsidRPr="00A07789" w:rsidRDefault="00196747" w:rsidP="00196747">
      <w:pPr>
        <w:ind w:left="0" w:firstLine="0"/>
        <w:rPr>
          <w:color w:val="000000" w:themeColor="text1"/>
        </w:rPr>
      </w:pPr>
    </w:p>
    <w:p w14:paraId="2BC68F9D" w14:textId="4BCE08A5" w:rsidR="00196747" w:rsidRDefault="00140702" w:rsidP="00140702">
      <w:pPr>
        <w:pStyle w:val="Caption"/>
        <w:ind w:right="-1"/>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30" w:name="_Toc31637853"/>
      <w:r w:rsidRPr="000B4741">
        <w:rPr>
          <w:color w:val="000000" w:themeColor="text1"/>
          <w:sz w:val="24"/>
          <w:szCs w:val="24"/>
        </w:rPr>
        <w:t xml:space="preserve">Gambar </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sidR="00D6579B">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30"/>
    </w:p>
    <w:p w14:paraId="38BBF5E8" w14:textId="77777777" w:rsidR="006535E6" w:rsidRPr="006535E6" w:rsidRDefault="006535E6" w:rsidP="006535E6"/>
    <w:p w14:paraId="7B804EB3" w14:textId="4C5BAE18" w:rsidR="00196747" w:rsidRPr="00A07789" w:rsidRDefault="00196747" w:rsidP="002D7499">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086850">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w:t>
      </w:r>
      <w:r w:rsidR="002D7499">
        <w:rPr>
          <w:color w:val="000000" w:themeColor="text1"/>
        </w:rPr>
        <w:t xml:space="preserve">(2.12) </w:t>
      </w:r>
      <w:r w:rsidRPr="00A07789">
        <w:rPr>
          <w:i/>
          <w:color w:val="000000" w:themeColor="text1"/>
        </w:rPr>
        <w:t>(Short memory)</w:t>
      </w:r>
      <w:r w:rsidR="00E321D0" w:rsidRPr="00A07789">
        <w:rPr>
          <w:color w:val="000000" w:themeColor="text1"/>
        </w:rPr>
        <w:t xml:space="preserve">  </w:t>
      </w:r>
    </w:p>
    <w:p w14:paraId="46A83D5E" w14:textId="77777777" w:rsidR="00CD3011" w:rsidRPr="00A07789" w:rsidRDefault="00CD3011" w:rsidP="00346A3C">
      <w:pPr>
        <w:pStyle w:val="Heading3"/>
        <w:numPr>
          <w:ilvl w:val="2"/>
          <w:numId w:val="23"/>
        </w:numPr>
        <w:ind w:left="709"/>
        <w:rPr>
          <w:color w:val="000000" w:themeColor="text1"/>
        </w:rPr>
      </w:pPr>
      <w:bookmarkStart w:id="31" w:name="_Toc31637816"/>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r w:rsidRPr="006535E6">
        <w:rPr>
          <w:i/>
          <w:iCs/>
          <w:color w:val="000000" w:themeColor="text1"/>
        </w:rPr>
        <w:t xml:space="preserve">Long </w:t>
      </w:r>
      <w:proofErr w:type="gramStart"/>
      <w:r w:rsidRPr="006535E6">
        <w:rPr>
          <w:i/>
          <w:iCs/>
          <w:color w:val="000000" w:themeColor="text1"/>
        </w:rPr>
        <w:t>Short Term</w:t>
      </w:r>
      <w:proofErr w:type="gramEnd"/>
      <w:r w:rsidRPr="006535E6">
        <w:rPr>
          <w:i/>
          <w:iCs/>
          <w:color w:val="000000" w:themeColor="text1"/>
        </w:rPr>
        <w:t xml:space="preserve"> Memory Networks</w:t>
      </w:r>
      <w:bookmarkEnd w:id="31"/>
    </w:p>
    <w:p w14:paraId="3F4720DB" w14:textId="77777777" w:rsidR="00E321D0" w:rsidRPr="00A07789" w:rsidRDefault="00DE441E" w:rsidP="00535B4E">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346A3C">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346A3C">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346A3C">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346A3C">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F02EAC">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DE441E">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4B4F7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9D2761">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7777777" w:rsidR="00123CA8" w:rsidRPr="00A07789" w:rsidRDefault="005A5602"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1)</w:t>
      </w:r>
    </w:p>
    <w:p w14:paraId="546BCC67" w14:textId="77777777" w:rsidR="003F3FCD" w:rsidRPr="00A07789" w:rsidRDefault="00D115F0" w:rsidP="00E61440">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E61440">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086E9D">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086E9D">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47777F68" w:rsidR="0039746C" w:rsidRPr="00A07789" w:rsidRDefault="000B4741"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39746C" w:rsidRPr="00A07789">
        <w:rPr>
          <w:color w:val="000000" w:themeColor="text1"/>
        </w:rPr>
        <w:t xml:space="preserve">                          </w:t>
      </w:r>
      <w:r w:rsidR="004A0BD8" w:rsidRPr="00A07789">
        <w:rPr>
          <w:color w:val="000000" w:themeColor="text1"/>
        </w:rPr>
        <w:t xml:space="preserve">                           </w:t>
      </w:r>
      <w:r w:rsidR="002D7499">
        <w:rPr>
          <w:color w:val="000000" w:themeColor="text1"/>
        </w:rPr>
        <w:t xml:space="preserve">                                           (2.13)</w:t>
      </w:r>
    </w:p>
    <w:p w14:paraId="351816BB" w14:textId="77777777" w:rsidR="0039746C" w:rsidRPr="00A07789" w:rsidRDefault="00591E04" w:rsidP="00086E9D">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680ED719" w14:textId="51DCF5E2" w:rsidR="0039746C" w:rsidRPr="00A07789" w:rsidRDefault="0039746C" w:rsidP="00823020">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2976E932" w14:textId="54BA75F9" w:rsidR="00823020" w:rsidRPr="00A07789" w:rsidRDefault="00823020" w:rsidP="00086E9D">
      <w:pPr>
        <w:spacing w:after="120" w:line="360" w:lineRule="auto"/>
        <w:ind w:left="709" w:right="1" w:hanging="425"/>
        <w:rPr>
          <w:color w:val="000000" w:themeColor="text1"/>
        </w:rPr>
      </w:pPr>
      <w:r w:rsidRPr="00A07789">
        <w:rPr>
          <w:color w:val="000000" w:themeColor="text1"/>
        </w:rPr>
        <w:t xml:space="preserve">     b </w:t>
      </w:r>
      <w:r w:rsidRPr="00A07789">
        <w:rPr>
          <w:color w:val="000000" w:themeColor="text1"/>
        </w:rPr>
        <w:tab/>
        <w:t>: Bias</w:t>
      </w:r>
    </w:p>
    <w:p w14:paraId="1C5EBE6A" w14:textId="77777777" w:rsidR="00086E9D" w:rsidRPr="00A07789" w:rsidRDefault="00813DE6" w:rsidP="00086E9D">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44912389" w:rsidR="0039746C" w:rsidRPr="00A07789" w:rsidRDefault="004165DD" w:rsidP="00086E9D">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05AC4053">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0B4741" w:rsidRDefault="000B4741"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0B4741" w:rsidRPr="00CE5E1D" w:rsidRDefault="000B4741"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0B4741" w:rsidRDefault="000B4741"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0B4741" w:rsidRPr="004165DD" w:rsidRDefault="000B4741"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0B4741" w:rsidRDefault="000B47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69.05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" fillcolor="white [3201]" stroked="f" strokeweight=".5pt">
                <v:textbox>
                  <w:txbxContent>
                    <w:p w14:paraId="540745F1" w14:textId="77777777" w:rsidR="000B4741" w:rsidRDefault="000B4741"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0B4741" w:rsidRPr="00CE5E1D" w:rsidRDefault="000B4741"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0B4741" w:rsidRDefault="000B4741"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0B4741" w:rsidRPr="004165DD" w:rsidRDefault="000B4741"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0B4741" w:rsidRDefault="000B4741"/>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9E6FCB" w:rsidRPr="00A07789">
        <w:rPr>
          <w:b/>
          <w:noProof/>
          <w:color w:val="000000" w:themeColor="text1"/>
          <w:sz w:val="22"/>
        </w:rPr>
        <w:tab/>
      </w:r>
      <w:r w:rsidR="009E6FCB" w:rsidRPr="00A07789">
        <w:rPr>
          <w:b/>
          <w:noProof/>
          <w:color w:val="000000" w:themeColor="text1"/>
          <w:sz w:val="22"/>
        </w:rPr>
        <w:tab/>
      </w:r>
      <w:r w:rsidR="009E6FCB" w:rsidRPr="00A07789">
        <w:rPr>
          <w:b/>
          <w:noProof/>
          <w:color w:val="000000" w:themeColor="text1"/>
          <w:sz w:val="22"/>
        </w:rPr>
        <w:tab/>
      </w:r>
      <w:r w:rsidR="009E6FCB" w:rsidRPr="00A07789">
        <w:rPr>
          <w:b/>
          <w:noProof/>
          <w:color w:val="000000" w:themeColor="text1"/>
          <w:sz w:val="22"/>
        </w:rPr>
        <w:tab/>
      </w:r>
      <w:r w:rsidR="002D7499">
        <w:rPr>
          <w:b/>
          <w:noProof/>
          <w:color w:val="000000" w:themeColor="text1"/>
          <w:sz w:val="22"/>
        </w:rPr>
        <w:t xml:space="preserve">                                               </w:t>
      </w:r>
      <w:r w:rsidR="002D7499">
        <w:rPr>
          <w:color w:val="000000" w:themeColor="text1"/>
        </w:rPr>
        <w:t>(2.1</w:t>
      </w:r>
      <w:r w:rsidR="002D7499">
        <w:rPr>
          <w:color w:val="000000" w:themeColor="text1"/>
        </w:rPr>
        <w:t>4</w:t>
      </w:r>
      <w:r w:rsidR="002D7499">
        <w:rPr>
          <w:color w:val="000000" w:themeColor="text1"/>
        </w:rPr>
        <w:t>)</w:t>
      </w:r>
      <w:r w:rsidR="00AC2952" w:rsidRPr="00A07789">
        <w:rPr>
          <w:color w:val="000000" w:themeColor="text1"/>
        </w:rPr>
        <w:tab/>
        <w:t xml:space="preserve"> </w:t>
      </w:r>
    </w:p>
    <w:p w14:paraId="2E9AF5DD" w14:textId="506FB26E" w:rsidR="00993FC1" w:rsidRDefault="00993FC1" w:rsidP="00C801DC">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801DC">
      <w:pPr>
        <w:spacing w:after="144" w:line="360" w:lineRule="auto"/>
        <w:ind w:left="0" w:right="1" w:firstLine="0"/>
        <w:rPr>
          <w:color w:val="000000" w:themeColor="text1"/>
        </w:rPr>
      </w:pPr>
    </w:p>
    <w:p w14:paraId="09D6FBAD" w14:textId="45F59A14" w:rsidR="004165DD" w:rsidRPr="001972CF" w:rsidRDefault="000B4741" w:rsidP="001972CF">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eqArr>
              </m:e>
            </m:d>
          </m:e>
        </m:d>
      </m:oMath>
      <w:r w:rsidR="0098758E" w:rsidRPr="00A07789">
        <w:rPr>
          <w:color w:val="000000" w:themeColor="text1"/>
          <w:sz w:val="22"/>
        </w:rPr>
        <w:t xml:space="preserve">  </w:t>
      </w:r>
      <w:r w:rsidR="004165DD" w:rsidRPr="00A07789">
        <w:rPr>
          <w:b/>
          <w:color w:val="000000" w:themeColor="text1"/>
          <w:sz w:val="22"/>
        </w:rPr>
        <w:t xml:space="preserve">                                              </w:t>
      </w:r>
      <w:r w:rsidR="004A0BD8" w:rsidRPr="00A07789">
        <w:rPr>
          <w:b/>
          <w:color w:val="000000" w:themeColor="text1"/>
          <w:sz w:val="22"/>
        </w:rPr>
        <w:t xml:space="preserve">  </w:t>
      </w:r>
      <w:r w:rsidR="001972CF">
        <w:rPr>
          <w:b/>
          <w:color w:val="000000" w:themeColor="text1"/>
          <w:sz w:val="22"/>
        </w:rPr>
        <w:t xml:space="preserve">                                          </w:t>
      </w:r>
      <w:r w:rsidR="001972CF">
        <w:rPr>
          <w:bCs/>
          <w:color w:val="000000" w:themeColor="text1"/>
          <w:sz w:val="22"/>
        </w:rPr>
        <w:t>(2.15)</w:t>
      </w:r>
    </w:p>
    <w:p w14:paraId="1404EAFC" w14:textId="63E1CAB9" w:rsidR="001972CF" w:rsidRDefault="000B4741" w:rsidP="001972CF">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5BB7657D" w:rsidR="001972CF" w:rsidRPr="00A07789" w:rsidRDefault="001972CF" w:rsidP="001972CF">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m:t>
        </m:r>
        <m:r>
          <w:rPr>
            <w:rFonts w:ascii="Cambria Math" w:eastAsia="Cambria" w:hAnsi="Cambria Math"/>
            <w:color w:val="000000" w:themeColor="text1"/>
            <w:szCs w:val="24"/>
          </w:rPr>
          <m:t>=</m:t>
        </m:r>
        <m:r>
          <w:rPr>
            <w:rFonts w:ascii="Cambria Math" w:eastAsia="Cambria" w:hAnsi="Cambria Math"/>
            <w:color w:val="000000" w:themeColor="text1"/>
            <w:szCs w:val="24"/>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B64BC6">
        <w:rPr>
          <w:bCs/>
          <w:color w:val="000000" w:themeColor="text1"/>
          <w:sz w:val="22"/>
        </w:rPr>
        <w:t>(2.1</w:t>
      </w:r>
      <w:r w:rsidR="00B64BC6">
        <w:rPr>
          <w:bCs/>
          <w:color w:val="000000" w:themeColor="text1"/>
          <w:sz w:val="22"/>
        </w:rPr>
        <w:t>7</w:t>
      </w:r>
      <w:r w:rsidR="00B64BC6">
        <w:rPr>
          <w:bCs/>
          <w:color w:val="000000" w:themeColor="text1"/>
          <w:sz w:val="22"/>
        </w:rPr>
        <w:t>)</w:t>
      </w:r>
    </w:p>
    <w:p w14:paraId="69C4D747" w14:textId="4C752294" w:rsidR="00123CA8" w:rsidRPr="00A07789" w:rsidRDefault="00D115F0" w:rsidP="00086E9D">
      <w:pPr>
        <w:spacing w:after="120" w:line="360" w:lineRule="auto"/>
        <w:ind w:left="709" w:right="1" w:firstLine="0"/>
        <w:rPr>
          <w:color w:val="000000" w:themeColor="text1"/>
        </w:rPr>
      </w:pPr>
      <w:proofErr w:type="spellStart"/>
      <w:proofErr w:type="gramStart"/>
      <w:r w:rsidRPr="00A07789">
        <w:rPr>
          <w:color w:val="000000" w:themeColor="text1"/>
        </w:rPr>
        <w:lastRenderedPageBreak/>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0B4741"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1972CF" w:rsidP="001972CF">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proofErr w:type="spellStart"/>
      <w:r>
        <w:rPr>
          <w:color w:val="000000" w:themeColor="text1"/>
        </w:rPr>
        <w:t>gerbang</w:t>
      </w:r>
      <w:proofErr w:type="spellEnd"/>
      <w:r>
        <w:rPr>
          <w:color w:val="000000" w:themeColor="text1"/>
        </w:rPr>
        <w:t xml:space="preserve"> </w:t>
      </w:r>
      <w:r w:rsidRPr="001972CF">
        <w:rPr>
          <w:i/>
          <w:iCs/>
          <w:color w:val="000000" w:themeColor="text1"/>
        </w:rPr>
        <w:t>forget</w:t>
      </w:r>
      <w:r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1972CF" w:rsidP="001972CF">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proofErr w:type="spellStart"/>
      <w:r>
        <w:rPr>
          <w:color w:val="000000" w:themeColor="text1"/>
        </w:rPr>
        <w:t>gerbang</w:t>
      </w:r>
      <w:proofErr w:type="spellEnd"/>
      <w:r>
        <w:rPr>
          <w:color w:val="000000" w:themeColor="text1"/>
        </w:rPr>
        <w:t xml:space="preserve"> </w:t>
      </w:r>
      <w:r>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w:t>
      </w:r>
      <w:r w:rsidR="00DF0810" w:rsidRPr="00DF0810">
        <w:rPr>
          <w:i/>
          <w:color w:val="000000" w:themeColor="text1"/>
        </w:rPr>
        <w:t>5</w:t>
      </w:r>
      <w:r w:rsidR="00DF0810" w:rsidRPr="00DF0810">
        <w:rPr>
          <w:i/>
          <w:color w:val="000000" w:themeColor="text1"/>
        </w:rPr>
        <w:t>)</w:t>
      </w:r>
    </w:p>
    <w:p w14:paraId="260D4E31" w14:textId="05CBC946" w:rsidR="001972CF" w:rsidRDefault="001972CF" w:rsidP="001972CF">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w:t>
      </w:r>
      <w:r w:rsidR="00DF0810" w:rsidRPr="00DF0810">
        <w:rPr>
          <w:i/>
          <w:color w:val="000000" w:themeColor="text1"/>
        </w:rPr>
        <w:t>7</w:t>
      </w:r>
      <w:r w:rsidR="00DF0810" w:rsidRPr="00DF0810">
        <w:rPr>
          <w:i/>
          <w:color w:val="000000" w:themeColor="text1"/>
        </w:rPr>
        <w:t>)</w:t>
      </w:r>
    </w:p>
    <w:p w14:paraId="3F83C01F" w14:textId="16BFB062" w:rsidR="0043537E" w:rsidRPr="00A07789" w:rsidRDefault="0043537E" w:rsidP="001972CF">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0B4741" w:rsidP="001972CF">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0B4741" w:rsidP="00F02EAC">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77777777" w:rsidR="00CD3EC4" w:rsidRPr="00A07789" w:rsidRDefault="00CD3EC4" w:rsidP="00346A3C">
      <w:pPr>
        <w:pStyle w:val="Heading3"/>
        <w:numPr>
          <w:ilvl w:val="2"/>
          <w:numId w:val="23"/>
        </w:numPr>
        <w:spacing w:line="360" w:lineRule="auto"/>
        <w:ind w:left="709" w:right="1"/>
        <w:rPr>
          <w:color w:val="000000" w:themeColor="text1"/>
        </w:rPr>
      </w:pPr>
      <w:bookmarkStart w:id="32" w:name="_Toc31637817"/>
      <w:r w:rsidRPr="00A07789">
        <w:rPr>
          <w:color w:val="000000" w:themeColor="text1"/>
        </w:rPr>
        <w:t>Feedforward</w:t>
      </w:r>
      <w:bookmarkEnd w:id="32"/>
      <w:r w:rsidRPr="00A07789">
        <w:rPr>
          <w:color w:val="000000" w:themeColor="text1"/>
        </w:rPr>
        <w:t xml:space="preserve">  </w:t>
      </w:r>
    </w:p>
    <w:p w14:paraId="0F922178" w14:textId="77777777" w:rsidR="00123CA8" w:rsidRPr="00A07789" w:rsidRDefault="00D001E3" w:rsidP="00086E9D">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086E9D">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42457A20" w:rsidR="00123CA8" w:rsidRPr="00A07789" w:rsidRDefault="000B4741" w:rsidP="00B64BC6">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D001E3" w:rsidRPr="00A07789">
        <w:rPr>
          <w:color w:val="000000" w:themeColor="text1"/>
        </w:rPr>
        <w:t xml:space="preserve">    </w:t>
      </w:r>
      <w:r w:rsidR="00C47B73" w:rsidRPr="00A07789">
        <w:rPr>
          <w:color w:val="000000" w:themeColor="text1"/>
        </w:rPr>
        <w:t xml:space="preserve">                          </w:t>
      </w:r>
      <w:r w:rsidR="004A0BD8" w:rsidRPr="00A07789">
        <w:rPr>
          <w:color w:val="000000" w:themeColor="text1"/>
        </w:rPr>
        <w:t xml:space="preserve">                 </w:t>
      </w:r>
      <w:r w:rsidR="00B64BC6">
        <w:rPr>
          <w:color w:val="000000" w:themeColor="text1"/>
        </w:rPr>
        <w:t xml:space="preserve">                                                    </w:t>
      </w:r>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086E9D">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843CB2">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843CB2">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0B4741"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77777777" w:rsidR="00123CA8" w:rsidRPr="00A07789" w:rsidRDefault="00240FA1" w:rsidP="00843CB2">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0B4741"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7777777" w:rsidR="00123CA8" w:rsidRPr="00A07789" w:rsidRDefault="00240FA1" w:rsidP="00843CB2">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0B4741"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843CB2">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086E9D">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086E9D">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3CFA98D" w:rsidR="00086E9D" w:rsidRPr="00A07789" w:rsidRDefault="000B4741" w:rsidP="00DF0810">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D001E3" w:rsidRPr="00A07789">
        <w:rPr>
          <w:color w:val="000000" w:themeColor="text1"/>
        </w:rPr>
        <w:t xml:space="preserve">          </w:t>
      </w:r>
      <w:r w:rsidR="00CB37F8" w:rsidRPr="00A07789">
        <w:rPr>
          <w:color w:val="000000" w:themeColor="text1"/>
        </w:rPr>
        <w:t xml:space="preserve">        </w:t>
      </w:r>
      <w:r w:rsidR="004A0BD8" w:rsidRPr="00A07789">
        <w:rPr>
          <w:color w:val="000000" w:themeColor="text1"/>
        </w:rPr>
        <w:t xml:space="preserve">                  </w:t>
      </w:r>
      <w:r w:rsidR="001E0E0A" w:rsidRPr="00A07789">
        <w:rPr>
          <w:color w:val="000000" w:themeColor="text1"/>
        </w:rPr>
        <w:t xml:space="preserve">  </w:t>
      </w:r>
      <w:r w:rsidR="004A0BD8" w:rsidRPr="00A07789">
        <w:rPr>
          <w:color w:val="000000" w:themeColor="text1"/>
        </w:rPr>
        <w:t xml:space="preserve"> </w:t>
      </w:r>
      <w:r w:rsidR="00DF0810">
        <w:rPr>
          <w:color w:val="000000" w:themeColor="text1"/>
        </w:rPr>
        <w:t xml:space="preserve">                                                   </w:t>
      </w:r>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4EADF659" w:rsidR="00CB37F8" w:rsidRPr="00A07789" w:rsidRDefault="000B4741" w:rsidP="00B64BC6">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CB37F8" w:rsidRPr="00A07789">
        <w:rPr>
          <w:color w:val="000000" w:themeColor="text1"/>
        </w:rPr>
        <w:t xml:space="preserve">       </w:t>
      </w:r>
      <w:r w:rsidR="001E0E0A" w:rsidRPr="00A07789">
        <w:rPr>
          <w:color w:val="000000" w:themeColor="text1"/>
        </w:rPr>
        <w:t xml:space="preserve">                      </w:t>
      </w:r>
      <w:r w:rsidR="00B64BC6">
        <w:rPr>
          <w:color w:val="000000" w:themeColor="text1"/>
        </w:rPr>
        <w:t xml:space="preserve">  </w:t>
      </w:r>
      <w:r w:rsidR="00DF0810">
        <w:rPr>
          <w:color w:val="000000" w:themeColor="text1"/>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086E9D">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4260AF27" w:rsidR="00086E9D" w:rsidRPr="00A07789" w:rsidRDefault="00D001E3" w:rsidP="00086E9D">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8C7985" w:rsidRPr="00A07789">
        <w:rPr>
          <w:color w:val="000000" w:themeColor="text1"/>
        </w:rPr>
        <w:t xml:space="preserve">proses tanh </w:t>
      </w:r>
      <w:r w:rsidR="00C4567F" w:rsidRPr="00A07789">
        <w:rPr>
          <w:i/>
          <w:color w:val="000000" w:themeColor="text1"/>
        </w:rPr>
        <w:t>(candidate gate)</w:t>
      </w:r>
    </w:p>
    <w:p w14:paraId="3944B9BB" w14:textId="015DF78B" w:rsidR="00DF15BA" w:rsidRPr="00A07789"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086E9D">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79930A4D" w:rsidR="00086E9D" w:rsidRPr="00A07789" w:rsidRDefault="00086E9D" w:rsidP="00DF0810">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D215AF" w:rsidRPr="00A07789">
        <w:rPr>
          <w:color w:val="000000" w:themeColor="text1"/>
        </w:rPr>
        <w:t xml:space="preserve">   </w:t>
      </w:r>
      <w:r w:rsidR="00284FBD" w:rsidRPr="00A07789">
        <w:rPr>
          <w:color w:val="000000" w:themeColor="text1"/>
        </w:rPr>
        <w:t xml:space="preserve"> </w:t>
      </w:r>
      <w:r w:rsidR="00666FFF" w:rsidRPr="00A07789">
        <w:rPr>
          <w:color w:val="000000" w:themeColor="text1"/>
        </w:rPr>
        <w:t xml:space="preserve">                    </w:t>
      </w:r>
      <w:r w:rsidR="00940213" w:rsidRPr="00A07789">
        <w:rPr>
          <w:color w:val="000000" w:themeColor="text1"/>
        </w:rPr>
        <w:t xml:space="preserve"> </w:t>
      </w:r>
      <w:r w:rsidR="00DF0810">
        <w:rPr>
          <w:color w:val="000000" w:themeColor="text1"/>
        </w:rPr>
        <w:t xml:space="preserve">                                            (2.9)</w:t>
      </w:r>
    </w:p>
    <w:p w14:paraId="284523FC" w14:textId="77777777" w:rsidR="00086E9D" w:rsidRPr="00A07789" w:rsidRDefault="00086E9D" w:rsidP="00086E9D">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086E9D">
      <w:pPr>
        <w:pStyle w:val="ListParagraph"/>
        <w:spacing w:after="120" w:line="360" w:lineRule="auto"/>
        <w:ind w:left="709" w:right="850" w:firstLine="0"/>
        <w:rPr>
          <w:color w:val="000000" w:themeColor="text1"/>
        </w:rPr>
      </w:pPr>
      <w:r w:rsidRPr="00A07789">
        <w:rPr>
          <w:rFonts w:eastAsia="Calibri"/>
          <w:color w:val="000000" w:themeColor="text1"/>
          <w:sz w:val="22"/>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940213">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940213">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028383CF" w:rsidR="00284FBD" w:rsidRPr="00A07789" w:rsidRDefault="000B4741" w:rsidP="00DF0810">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20A77" w:rsidRPr="00A07789">
        <w:rPr>
          <w:color w:val="000000" w:themeColor="text1"/>
        </w:rPr>
        <w:t xml:space="preserve">                       </w:t>
      </w:r>
      <w:r w:rsidR="00D215AF" w:rsidRPr="00A07789">
        <w:rPr>
          <w:color w:val="000000" w:themeColor="text1"/>
        </w:rPr>
        <w:t xml:space="preserve">  </w:t>
      </w:r>
      <w:r w:rsidR="00B20A77" w:rsidRPr="00A07789">
        <w:rPr>
          <w:color w:val="000000" w:themeColor="text1"/>
        </w:rPr>
        <w:t xml:space="preserve"> </w:t>
      </w:r>
      <w:r w:rsidR="00666FFF" w:rsidRPr="00A07789">
        <w:rPr>
          <w:color w:val="000000" w:themeColor="text1"/>
        </w:rPr>
        <w:t xml:space="preserve">                  </w:t>
      </w:r>
      <w:r w:rsidR="00940213" w:rsidRPr="00A07789">
        <w:rPr>
          <w:color w:val="000000" w:themeColor="text1"/>
        </w:rPr>
        <w:t xml:space="preserve">   </w:t>
      </w:r>
      <w:r w:rsidR="00DF0810">
        <w:rPr>
          <w:color w:val="000000" w:themeColor="text1"/>
        </w:rPr>
        <w:t xml:space="preserve">                                             </w:t>
      </w:r>
      <w:r w:rsidR="00553248">
        <w:rPr>
          <w:color w:val="000000" w:themeColor="text1"/>
        </w:rPr>
        <w:t xml:space="preserve">  </w:t>
      </w:r>
      <w:r w:rsidR="00DF0810">
        <w:rPr>
          <w:color w:val="000000" w:themeColor="text1"/>
        </w:rPr>
        <w:t>(2.11)</w:t>
      </w:r>
    </w:p>
    <w:p w14:paraId="7BCFA6C3" w14:textId="77777777" w:rsidR="007218B2" w:rsidRPr="00A07789" w:rsidRDefault="00940213" w:rsidP="00940213">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0B4741" w:rsidP="00916A8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B6D7E38" w:rsidR="00940213" w:rsidRPr="00A07789" w:rsidRDefault="000B4741" w:rsidP="00DF0810">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A07789">
        <w:rPr>
          <w:rFonts w:ascii="Times New Roman" w:eastAsia="Times New Roman" w:hAnsi="Times New Roman" w:cs="Times New Roman"/>
          <w:i/>
          <w:color w:val="000000" w:themeColor="text1"/>
        </w:rPr>
        <w:t xml:space="preserve"> </w:t>
      </w:r>
      <w:r w:rsidR="00D215AF" w:rsidRPr="00A07789">
        <w:rPr>
          <w:rFonts w:ascii="Times New Roman" w:eastAsia="Times New Roman" w:hAnsi="Times New Roman" w:cs="Times New Roman"/>
          <w:i/>
          <w:color w:val="000000" w:themeColor="text1"/>
        </w:rPr>
        <w:t xml:space="preserve">                            </w:t>
      </w:r>
      <w:r w:rsidR="00666FFF" w:rsidRPr="00A07789">
        <w:rPr>
          <w:rFonts w:ascii="Times New Roman" w:eastAsia="Times New Roman" w:hAnsi="Times New Roman" w:cs="Times New Roman"/>
          <w:i/>
          <w:color w:val="000000" w:themeColor="text1"/>
        </w:rPr>
        <w:t xml:space="preserve">               </w:t>
      </w:r>
      <w:r w:rsidR="00DF0810">
        <w:rPr>
          <w:rFonts w:ascii="Times New Roman" w:eastAsia="Times New Roman" w:hAnsi="Times New Roman" w:cs="Times New Roman"/>
          <w:i/>
          <w:color w:val="000000" w:themeColor="text1"/>
        </w:rPr>
        <w:t xml:space="preserve">                                        </w:t>
      </w:r>
      <w:r w:rsidR="00D215AF" w:rsidRPr="00A07789">
        <w:rPr>
          <w:rFonts w:ascii="Times New Roman" w:eastAsia="Times New Roman" w:hAnsi="Times New Roman" w:cs="Times New Roman"/>
          <w:i/>
          <w:color w:val="000000" w:themeColor="text1"/>
        </w:rPr>
        <w:t xml:space="preserve"> </w:t>
      </w:r>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940213">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0B4741" w:rsidP="000B104C">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77777777" w:rsidR="0078281D" w:rsidRPr="00A07789" w:rsidRDefault="00D115F0" w:rsidP="00346A3C">
      <w:pPr>
        <w:pStyle w:val="Heading3"/>
        <w:numPr>
          <w:ilvl w:val="2"/>
          <w:numId w:val="23"/>
        </w:numPr>
        <w:spacing w:line="360" w:lineRule="auto"/>
        <w:ind w:left="709" w:right="1"/>
        <w:rPr>
          <w:color w:val="000000" w:themeColor="text1"/>
        </w:rPr>
      </w:pPr>
      <w:bookmarkStart w:id="33" w:name="_Toc31637818"/>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3"/>
    </w:p>
    <w:p w14:paraId="63FE2FD7" w14:textId="6DAF8649" w:rsidR="00940213" w:rsidRPr="00A07789" w:rsidRDefault="009E11F4" w:rsidP="00940213">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940213">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E</m:t>
        </m:r>
        <m:r>
          <w:rPr>
            <w:rFonts w:ascii="Cambria Math" w:hAnsi="Cambria Math"/>
            <w:color w:val="000000" w:themeColor="text1"/>
          </w:rPr>
          <m:t xml:space="preserv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940213">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55324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w:t>
      </w:r>
      <w:proofErr w:type="spellStart"/>
      <w:r>
        <w:rPr>
          <w:color w:val="000000" w:themeColor="text1"/>
          <w:szCs w:val="24"/>
        </w:rPr>
        <w:t>Harga</w:t>
      </w:r>
      <w:proofErr w:type="spellEnd"/>
      <w:r>
        <w:rPr>
          <w:color w:val="000000" w:themeColor="text1"/>
          <w:szCs w:val="24"/>
        </w:rPr>
        <w:t xml:space="preserve"> real (data </w:t>
      </w:r>
      <w:proofErr w:type="spellStart"/>
      <w:r>
        <w:rPr>
          <w:color w:val="000000" w:themeColor="text1"/>
          <w:szCs w:val="24"/>
        </w:rPr>
        <w:t>asli</w:t>
      </w:r>
      <w:proofErr w:type="spellEnd"/>
      <w:r>
        <w:rPr>
          <w:color w:val="000000" w:themeColor="text1"/>
          <w:szCs w:val="24"/>
        </w:rPr>
        <w:t>)</w:t>
      </w:r>
    </w:p>
    <w:p w14:paraId="3A840B51" w14:textId="1A95E4D1" w:rsidR="00553248" w:rsidRPr="00553248" w:rsidRDefault="00553248" w:rsidP="0055324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940213">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77777777" w:rsidR="00123CA8" w:rsidRPr="00A07789" w:rsidRDefault="00D115F0" w:rsidP="00940213">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354CBC" w:rsidRPr="00916A88">
        <w:rPr>
          <w:i/>
          <w:iCs/>
          <w:color w:val="000000" w:themeColor="text1"/>
        </w:rPr>
        <w:t>error</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13BECCC3" w:rsidR="00123CA8" w:rsidRPr="00A07789" w:rsidRDefault="00354CBC" w:rsidP="0055324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501EA0" w:rsidRPr="00A07789">
        <w:rPr>
          <w:color w:val="000000" w:themeColor="text1"/>
        </w:rPr>
        <w:t xml:space="preserve"> </w:t>
      </w:r>
      <w:r w:rsidR="001E0E0A" w:rsidRPr="00A07789">
        <w:rPr>
          <w:color w:val="000000" w:themeColor="text1"/>
        </w:rPr>
        <w:t xml:space="preserve"> </w:t>
      </w:r>
      <w:r w:rsidR="00553248">
        <w:rPr>
          <w:color w:val="000000" w:themeColor="text1"/>
        </w:rPr>
        <w:t xml:space="preserve">                                         (2.18)</w:t>
      </w:r>
    </w:p>
    <w:p w14:paraId="42E32768" w14:textId="77777777" w:rsidR="00940213" w:rsidRPr="00A07789" w:rsidRDefault="00D115F0" w:rsidP="00940213">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77777777" w:rsidR="00940213" w:rsidRPr="00A07789"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D115F0" w:rsidRPr="00916A88">
        <w:rPr>
          <w:i/>
          <w:iCs/>
          <w:color w:val="000000" w:themeColor="text1"/>
        </w:rPr>
        <w:t xml:space="preserve">error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77777777" w:rsidR="00940213" w:rsidRPr="00A07789"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354CBC" w:rsidRPr="00916A88">
        <w:rPr>
          <w:i/>
          <w:iCs/>
          <w:color w:val="000000" w:themeColor="text1"/>
        </w:rPr>
        <w:t>error</w:t>
      </w:r>
      <w:r w:rsidR="00354CBC" w:rsidRPr="00A07789">
        <w:rPr>
          <w:color w:val="000000" w:themeColor="text1"/>
        </w:rPr>
        <w:t xml:space="preserve"> output</w:t>
      </w:r>
    </w:p>
    <w:p w14:paraId="6BA2E374" w14:textId="77777777" w:rsidR="000C30F0" w:rsidRPr="00A07789" w:rsidRDefault="000B4741" w:rsidP="003A538D">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7777777" w:rsidR="00C449AF" w:rsidRPr="00A07789" w:rsidRDefault="00091B66" w:rsidP="00940213">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Pr="00916A88">
        <w:rPr>
          <w:i/>
          <w:iCs/>
          <w:color w:val="000000" w:themeColor="text1"/>
        </w:rPr>
        <w:t>error</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3C638472" w:rsidR="00940213" w:rsidRPr="00A07789" w:rsidRDefault="00091B66" w:rsidP="0055324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Pr="00A07789">
        <w:rPr>
          <w:color w:val="000000" w:themeColor="text1"/>
        </w:rPr>
        <w:t xml:space="preserve">      </w:t>
      </w:r>
      <w:r w:rsidR="001E0E0A" w:rsidRPr="00A07789">
        <w:rPr>
          <w:color w:val="000000" w:themeColor="text1"/>
        </w:rPr>
        <w:t xml:space="preserve"> </w:t>
      </w:r>
      <w:r w:rsidR="00501EA0" w:rsidRPr="00A07789">
        <w:rPr>
          <w:color w:val="000000" w:themeColor="text1"/>
        </w:rPr>
        <w:t xml:space="preserve">   </w:t>
      </w:r>
      <w:r w:rsidR="001E0E0A" w:rsidRPr="00A07789">
        <w:rPr>
          <w:color w:val="000000" w:themeColor="text1"/>
        </w:rPr>
        <w:t xml:space="preserve">  </w:t>
      </w:r>
      <w:r w:rsidR="00553248">
        <w:rPr>
          <w:color w:val="000000" w:themeColor="text1"/>
        </w:rPr>
        <w:t xml:space="preserve">                                            </w:t>
      </w:r>
      <w:r w:rsidR="00553248">
        <w:rPr>
          <w:color w:val="000000" w:themeColor="text1"/>
        </w:rPr>
        <w:t>(2.1</w:t>
      </w:r>
      <w:r w:rsidR="00553248">
        <w:rPr>
          <w:color w:val="000000" w:themeColor="text1"/>
        </w:rPr>
        <w:t>9</w:t>
      </w:r>
      <w:r w:rsidR="00553248">
        <w:rPr>
          <w:color w:val="000000" w:themeColor="text1"/>
        </w:rPr>
        <w:t>)</w:t>
      </w:r>
      <w:r w:rsidR="00D115F0" w:rsidRPr="00A07789">
        <w:rPr>
          <w:color w:val="000000" w:themeColor="text1"/>
        </w:rPr>
        <w:t xml:space="preserve"> </w:t>
      </w:r>
    </w:p>
    <w:p w14:paraId="469CC98C" w14:textId="77777777" w:rsidR="006E19F6" w:rsidRPr="00A07789" w:rsidRDefault="00D115F0" w:rsidP="00940213">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4C62BC62" w:rsidR="006E19F6" w:rsidRPr="00A07789" w:rsidRDefault="00D215AF" w:rsidP="000C30F0">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091B66" w:rsidRPr="00916A88">
        <w:rPr>
          <w:i/>
          <w:iCs/>
          <w:color w:val="000000" w:themeColor="text1"/>
        </w:rPr>
        <w:t>error</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77777777" w:rsidR="00091B66" w:rsidRPr="00A07789" w:rsidRDefault="000B4741"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940213">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940213">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77777777" w:rsidR="00940213" w:rsidRPr="00A07789" w:rsidRDefault="00091B66" w:rsidP="00940213">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3E03331" w:rsidR="00B20A77" w:rsidRPr="00A07789"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553248">
        <w:rPr>
          <w:color w:val="000000" w:themeColor="text1"/>
          <w:szCs w:val="24"/>
        </w:rPr>
        <w:t xml:space="preserve">                                            (2.20)</w:t>
      </w:r>
    </w:p>
    <w:p w14:paraId="790CABE5" w14:textId="77777777" w:rsidR="00843CB2"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77777777" w:rsidR="00843CB2" w:rsidRPr="00A07789"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error </w:t>
      </w:r>
      <w:r w:rsidR="00CF04E2" w:rsidRPr="00A07789">
        <w:rPr>
          <w:i/>
          <w:color w:val="000000" w:themeColor="text1"/>
          <w:szCs w:val="24"/>
        </w:rPr>
        <w:t>input gate</w:t>
      </w:r>
    </w:p>
    <w:p w14:paraId="7B138967" w14:textId="77777777" w:rsidR="00843CB2" w:rsidRPr="00A07789" w:rsidRDefault="00FB5910" w:rsidP="00535B4E">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error</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916A8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77777777" w:rsidR="00FB5910" w:rsidRPr="00A07789" w:rsidRDefault="00FB5910" w:rsidP="00940213">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EA5A1B8" w:rsidR="00FB5910" w:rsidRPr="00A07789" w:rsidRDefault="00FB5910" w:rsidP="0055324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A07789">
        <w:rPr>
          <w:color w:val="000000" w:themeColor="text1"/>
        </w:rPr>
        <w:t xml:space="preserve">                                             </w:t>
      </w:r>
      <w:r w:rsidR="00553248">
        <w:rPr>
          <w:color w:val="000000" w:themeColor="text1"/>
        </w:rPr>
        <w:t xml:space="preserve">                                                 (2.21)</w:t>
      </w:r>
    </w:p>
    <w:p w14:paraId="2BA5B366" w14:textId="77777777" w:rsidR="00FB5910"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7777777" w:rsidR="00CF04E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E0484" w:rsidRPr="00A07789">
        <w:rPr>
          <w:i/>
          <w:color w:val="000000" w:themeColor="text1"/>
        </w:rPr>
        <w:t xml:space="preserve">candidate connecting state </w:t>
      </w:r>
    </w:p>
    <w:p w14:paraId="483B4D4B" w14:textId="77777777" w:rsidR="00843CB2" w:rsidRPr="00A07789"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0B4741"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77777777" w:rsidR="00940213" w:rsidRPr="00A07789" w:rsidRDefault="00CF04E2" w:rsidP="00940213">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08F171B3" w:rsidR="00CF04E2" w:rsidRPr="00A07789"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E57E3A" w:rsidRPr="00A07789">
        <w:rPr>
          <w:color w:val="000000" w:themeColor="text1"/>
        </w:rPr>
        <w:t xml:space="preserve">   </w:t>
      </w:r>
      <w:r w:rsidR="00553248">
        <w:rPr>
          <w:color w:val="000000" w:themeColor="text1"/>
        </w:rPr>
        <w:t xml:space="preserve">                                                 (2.22)</w:t>
      </w:r>
    </w:p>
    <w:p w14:paraId="7F85F002" w14:textId="77777777" w:rsidR="00CF04E2" w:rsidRPr="00A07789" w:rsidRDefault="00940213" w:rsidP="00940213">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77777777" w:rsidR="00843CB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r w:rsidRPr="00A07789">
        <w:rPr>
          <w:i/>
          <w:color w:val="000000" w:themeColor="text1"/>
          <w:szCs w:val="24"/>
        </w:rPr>
        <w:t>forget gate</w:t>
      </w:r>
    </w:p>
    <w:p w14:paraId="7C75534F" w14:textId="2270451B" w:rsidR="00843CB2" w:rsidRPr="00A07789"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0B4741" w:rsidP="003A538D">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77777777" w:rsidR="00940213" w:rsidRPr="00A07789" w:rsidRDefault="00CF04E2" w:rsidP="00940213">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6DB3E870" w:rsidR="00192581" w:rsidRPr="00A07789"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E57E3A" w:rsidRPr="00A07789">
        <w:rPr>
          <w:color w:val="000000" w:themeColor="text1"/>
        </w:rPr>
        <w:t xml:space="preserve"> </w:t>
      </w:r>
      <w:r w:rsidR="001E0E0A" w:rsidRPr="00A07789">
        <w:rPr>
          <w:color w:val="000000" w:themeColor="text1"/>
        </w:rPr>
        <w:t xml:space="preserve"> </w:t>
      </w:r>
      <w:r w:rsidR="00553248">
        <w:rPr>
          <w:color w:val="000000" w:themeColor="text1"/>
        </w:rPr>
        <w:t xml:space="preserve">                                                        (2.23)</w:t>
      </w:r>
    </w:p>
    <w:p w14:paraId="40E04D0F" w14:textId="77777777" w:rsidR="00192581" w:rsidRPr="00A07789" w:rsidRDefault="00192581" w:rsidP="00940213">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55F742AC" w:rsidR="00843CB2" w:rsidRPr="00A07789"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7D4DED5B" w:rsidR="00843CB2" w:rsidRPr="00A07789"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0D6EF201" w:rsidR="00240FA1" w:rsidRDefault="00192581" w:rsidP="00824C8A">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824C8A">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824C8A">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940213">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940213">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proofErr w:type="spellStart"/>
      <w:r w:rsidR="00EC6108">
        <w:rPr>
          <w:color w:val="000000" w:themeColor="text1"/>
        </w:rPr>
        <w:t>maka</w:t>
      </w:r>
      <w:proofErr w:type="spellEnd"/>
      <w:r w:rsidR="00EC6108">
        <w:rPr>
          <w:color w:val="000000" w:themeColor="text1"/>
        </w:rPr>
        <w:t xml:space="preserve"> pada </w:t>
      </w:r>
      <w:proofErr w:type="spellStart"/>
      <w:r w:rsidR="00EC6108">
        <w:rPr>
          <w:color w:val="000000" w:themeColor="text1"/>
        </w:rPr>
        <w:t>fase</w:t>
      </w:r>
      <w:proofErr w:type="spellEnd"/>
      <w:r w:rsidR="00EC6108">
        <w:rPr>
          <w:color w:val="000000" w:themeColor="text1"/>
        </w:rPr>
        <w:t xml:space="preserve"> backward </w:t>
      </w:r>
      <w:proofErr w:type="spellStart"/>
      <w:r w:rsidR="00EC6108">
        <w:rPr>
          <w:color w:val="000000" w:themeColor="text1"/>
        </w:rPr>
        <w:t>didapat</w:t>
      </w:r>
      <w:proofErr w:type="spellEnd"/>
      <m:oMath>
        <m:r>
          <w:rPr>
            <w:rFonts w:ascii="Cambria Math" w:hAnsi="Cambria Math"/>
            <w:color w:val="000000" w:themeColor="text1"/>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89639D5" w:rsidR="00041038" w:rsidRPr="00A07789" w:rsidRDefault="009920A0" w:rsidP="0004103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04103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53835242" w:rsidR="00E22D67"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A07789">
        <w:rPr>
          <w:color w:val="000000" w:themeColor="text1"/>
          <w:szCs w:val="24"/>
        </w:rPr>
        <w:t xml:space="preserve">    </w:t>
      </w:r>
      <w:r w:rsidR="00DF4B97"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553248">
        <w:rPr>
          <w:color w:val="000000" w:themeColor="text1"/>
          <w:szCs w:val="24"/>
        </w:rPr>
        <w:t xml:space="preserve">                                               </w:t>
      </w:r>
      <w:r w:rsidR="00824C8A" w:rsidRPr="00A07789">
        <w:rPr>
          <w:color w:val="000000" w:themeColor="text1"/>
          <w:szCs w:val="24"/>
        </w:rPr>
        <w:t xml:space="preserve"> </w:t>
      </w:r>
      <w:r w:rsidR="00553248">
        <w:rPr>
          <w:color w:val="000000" w:themeColor="text1"/>
          <w:szCs w:val="24"/>
        </w:rPr>
        <w:t>(2.24)</w:t>
      </w:r>
    </w:p>
    <w:p w14:paraId="2FC0DA47" w14:textId="77777777" w:rsidR="00553248" w:rsidRPr="00A07789" w:rsidRDefault="00553248" w:rsidP="0055324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8CD7768" w:rsidR="00553248" w:rsidRPr="00A07789" w:rsidRDefault="00553248" w:rsidP="0055324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38887779" w:rsidR="00553248" w:rsidRPr="00A07789" w:rsidRDefault="00553248" w:rsidP="0055324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4E1D91" w:rsidRPr="00916A88">
        <w:rPr>
          <w:i/>
          <w:iCs/>
          <w:color w:val="000000" w:themeColor="text1"/>
          <w:szCs w:val="24"/>
        </w:rPr>
        <w:t>error</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55324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1EDAA549" w:rsidR="00940213" w:rsidRPr="00A07789" w:rsidRDefault="009920A0" w:rsidP="00940213">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error</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3D391260" w:rsidR="00100D8F" w:rsidRDefault="00D115F0" w:rsidP="00940213">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t xml:space="preserve">             </w:t>
      </w:r>
      <w:r w:rsidR="00824C8A" w:rsidRPr="00A07789">
        <w:rPr>
          <w:color w:val="000000" w:themeColor="text1"/>
          <w:szCs w:val="24"/>
        </w:rPr>
        <w:t xml:space="preserve">       </w:t>
      </w:r>
      <w:r w:rsidR="00E57E3A" w:rsidRPr="00A07789">
        <w:rPr>
          <w:color w:val="000000" w:themeColor="text1"/>
          <w:szCs w:val="24"/>
        </w:rPr>
        <w:t xml:space="preserve"> </w:t>
      </w:r>
      <w:r w:rsidR="00553248">
        <w:rPr>
          <w:color w:val="000000" w:themeColor="text1"/>
          <w:szCs w:val="24"/>
        </w:rPr>
        <w:t xml:space="preserve">                                             </w:t>
      </w:r>
      <w:r w:rsidR="00824C8A" w:rsidRPr="00A07789">
        <w:rPr>
          <w:color w:val="000000" w:themeColor="text1"/>
          <w:szCs w:val="24"/>
        </w:rPr>
        <w:t xml:space="preserve"> </w:t>
      </w:r>
      <w:r w:rsidR="00553248">
        <w:rPr>
          <w:color w:val="000000" w:themeColor="text1"/>
        </w:rPr>
        <w:t>(2.25)</w:t>
      </w:r>
    </w:p>
    <w:p w14:paraId="155894E1" w14:textId="77777777" w:rsidR="004E1D91" w:rsidRPr="00A07789" w:rsidRDefault="004E1D91" w:rsidP="004E1D91">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00723512" w:rsidR="004E1D91" w:rsidRPr="00A07789" w:rsidRDefault="004E1D91" w:rsidP="004E1D91">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50BC325F" w:rsidR="004E1D91" w:rsidRPr="00A07789" w:rsidRDefault="004E1D91" w:rsidP="004E1D91">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4E1D91">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4503A362" w:rsidR="00940213" w:rsidRPr="00A07789" w:rsidRDefault="00662EAA" w:rsidP="00940213">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6C4025D0" w:rsidR="0020762D"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r w:rsidR="00553248">
        <w:rPr>
          <w:color w:val="000000" w:themeColor="text1"/>
          <w:szCs w:val="24"/>
        </w:rPr>
        <w:t xml:space="preserve">                                             (2.26)</w:t>
      </w:r>
    </w:p>
    <w:p w14:paraId="793B0B81" w14:textId="77777777" w:rsidR="004E1D91" w:rsidRPr="00A07789" w:rsidRDefault="004E1D91" w:rsidP="004E1D91">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0A123CFD" w:rsidR="004E1D91" w:rsidRPr="00A07789" w:rsidRDefault="004E1D91" w:rsidP="004E1D91">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225F1D23" w:rsidR="004E1D91" w:rsidRPr="00A07789" w:rsidRDefault="004E1D91" w:rsidP="004E1D91">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4E1D91">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379FB37B" w:rsidR="00940213" w:rsidRPr="00A07789" w:rsidRDefault="00662EAA" w:rsidP="00940213">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2F4D4D5" w:rsidR="00123CA8"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24C8A" w:rsidRPr="00A07789">
        <w:rPr>
          <w:color w:val="000000" w:themeColor="text1"/>
          <w:szCs w:val="24"/>
        </w:rPr>
        <w:t xml:space="preserve">        </w:t>
      </w:r>
      <w:r w:rsidR="00E57E3A" w:rsidRPr="00A07789">
        <w:rPr>
          <w:color w:val="000000" w:themeColor="text1"/>
          <w:szCs w:val="24"/>
        </w:rPr>
        <w:t xml:space="preserve"> </w:t>
      </w:r>
      <w:r w:rsidR="00824C8A" w:rsidRPr="00A07789">
        <w:rPr>
          <w:color w:val="000000" w:themeColor="text1"/>
          <w:szCs w:val="24"/>
        </w:rPr>
        <w:t xml:space="preserve"> </w:t>
      </w:r>
      <w:r w:rsidR="00662EAA" w:rsidRPr="00A07789">
        <w:rPr>
          <w:color w:val="000000" w:themeColor="text1"/>
          <w:szCs w:val="24"/>
        </w:rPr>
        <w:t xml:space="preserve"> </w:t>
      </w:r>
      <w:r w:rsidR="00553248">
        <w:rPr>
          <w:color w:val="000000" w:themeColor="text1"/>
          <w:szCs w:val="24"/>
        </w:rPr>
        <w:t xml:space="preserve">                                             (2.27)</w:t>
      </w:r>
    </w:p>
    <w:p w14:paraId="598132A0" w14:textId="720ED8EA" w:rsidR="004E1D91" w:rsidRPr="00A07789" w:rsidRDefault="004E1D91" w:rsidP="004E1D91">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62DBE815" w:rsidR="004E1D91" w:rsidRPr="00A07789" w:rsidRDefault="004E1D91" w:rsidP="004E1D91">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4E1D91">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940213">
      <w:pPr>
        <w:pStyle w:val="ListParagraph"/>
        <w:numPr>
          <w:ilvl w:val="0"/>
          <w:numId w:val="13"/>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DF4B97">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2.17</w:t>
      </w:r>
      <w:r w:rsidR="00EC6108">
        <w:rPr>
          <w:bCs/>
          <w:color w:val="000000" w:themeColor="text1"/>
          <w:sz w:val="22"/>
        </w:rPr>
        <w:t xml:space="preserve">)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09BB9551" w:rsidR="00EC6108" w:rsidRDefault="000B4741" w:rsidP="00D05256">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31D7B77C" w:rsidR="00916A88" w:rsidRPr="00005195" w:rsidRDefault="00D05256" w:rsidP="00005195">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Pr>
          <w:color w:val="000000" w:themeColor="text1"/>
          <w:sz w:val="20"/>
        </w:rPr>
        <w:t xml:space="preserve"> </w:t>
      </w:r>
      <w:r w:rsidR="00005195">
        <w:rPr>
          <w:color w:val="000000" w:themeColor="text1"/>
          <w:sz w:val="20"/>
        </w:rPr>
        <w:t xml:space="preserve">                                                                                                           </w:t>
      </w:r>
      <w:r w:rsidR="00005195">
        <w:rPr>
          <w:color w:val="000000" w:themeColor="text1"/>
          <w:szCs w:val="24"/>
        </w:rPr>
        <w:t>(2.2</w:t>
      </w:r>
      <w:r w:rsidR="00005195">
        <w:rPr>
          <w:color w:val="000000" w:themeColor="text1"/>
          <w:szCs w:val="24"/>
        </w:rPr>
        <w:t>9</w:t>
      </w:r>
      <w:r w:rsidR="00005195">
        <w:rPr>
          <w:color w:val="000000" w:themeColor="text1"/>
          <w:szCs w:val="24"/>
        </w:rPr>
        <w:t>)</w:t>
      </w:r>
      <w:r w:rsidR="00005195">
        <w:rPr>
          <w:color w:val="000000" w:themeColor="text1"/>
          <w:sz w:val="20"/>
        </w:rPr>
        <w:t xml:space="preserve"> </w:t>
      </w:r>
    </w:p>
    <w:p w14:paraId="329D9F7A" w14:textId="77777777" w:rsidR="00123CA8" w:rsidRPr="00A07789" w:rsidRDefault="00773A5B" w:rsidP="00346A3C">
      <w:pPr>
        <w:pStyle w:val="Heading3"/>
        <w:numPr>
          <w:ilvl w:val="2"/>
          <w:numId w:val="23"/>
        </w:numPr>
        <w:spacing w:after="120" w:line="360" w:lineRule="auto"/>
        <w:ind w:left="709" w:right="0"/>
        <w:rPr>
          <w:color w:val="000000" w:themeColor="text1"/>
        </w:rPr>
      </w:pPr>
      <w:bookmarkStart w:id="34" w:name="_Toc31637819"/>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4"/>
    </w:p>
    <w:p w14:paraId="63FBE5AF" w14:textId="77777777" w:rsidR="00BA637C" w:rsidRPr="00A07789" w:rsidRDefault="00BA637C" w:rsidP="00DF4B97">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DF4B97">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C43A8C">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652503BF" w:rsidR="003B0C6E" w:rsidRPr="00A07789"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C43A8C">
        <w:rPr>
          <w:color w:val="000000" w:themeColor="text1"/>
          <w:szCs w:val="24"/>
        </w:rPr>
        <w:t>(2.</w:t>
      </w:r>
      <w:r w:rsidR="00C43A8C">
        <w:rPr>
          <w:color w:val="000000" w:themeColor="text1"/>
          <w:szCs w:val="24"/>
        </w:rPr>
        <w:t>30</w:t>
      </w:r>
      <w:r w:rsidR="00C43A8C">
        <w:rPr>
          <w:color w:val="000000" w:themeColor="text1"/>
          <w:szCs w:val="24"/>
        </w:rPr>
        <w:t>)</w:t>
      </w:r>
      <w:r w:rsidR="00C43A8C">
        <w:rPr>
          <w:color w:val="000000" w:themeColor="text1"/>
          <w:sz w:val="20"/>
        </w:rPr>
        <w:t xml:space="preserve"> </w:t>
      </w:r>
      <w:r w:rsidR="00C43A8C">
        <w:rPr>
          <w:color w:val="000000" w:themeColor="text1"/>
        </w:rPr>
        <w:t xml:space="preserve">     </w:t>
      </w:r>
    </w:p>
    <w:p w14:paraId="73911A2F" w14:textId="38CAD0F3" w:rsidR="00C43A8C" w:rsidRPr="00C43A8C" w:rsidRDefault="00DF4B97" w:rsidP="00C43A8C">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A07789">
        <w:rPr>
          <w:color w:val="000000" w:themeColor="text1"/>
        </w:rPr>
        <w:t xml:space="preserve">   </w:t>
      </w:r>
      <w:r w:rsidR="00C43A8C">
        <w:rPr>
          <w:color w:val="000000" w:themeColor="text1"/>
        </w:rPr>
        <w:t xml:space="preserve">                                                    (2.31)</w:t>
      </w:r>
    </w:p>
    <w:p w14:paraId="3181BA13" w14:textId="46CC625C" w:rsidR="00DF4B97" w:rsidRPr="00A07789" w:rsidRDefault="00DF4B97" w:rsidP="00DF4B97">
      <w:pPr>
        <w:numPr>
          <w:ilvl w:val="0"/>
          <w:numId w:val="9"/>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w:t>
      </w:r>
      <w:r w:rsidR="00C43A8C">
        <w:rPr>
          <w:color w:val="000000" w:themeColor="text1"/>
        </w:rPr>
        <w:t>(2.31)</w:t>
      </w:r>
      <w:r w:rsidR="00C43A8C">
        <w:rPr>
          <w:color w:val="000000" w:themeColor="text1"/>
        </w:rPr>
        <w:t xml:space="preserve">,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3364BD" w:rsidRPr="00A07789">
        <w:rPr>
          <w:i/>
          <w:color w:val="000000" w:themeColor="text1"/>
        </w:rPr>
        <w:t xml:space="preserve">error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07FE486" w:rsidR="00DF15BA" w:rsidRPr="00A07789"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proofErr w:type="gramStart"/>
      <w:r w:rsidR="00B14A54" w:rsidRPr="00A07789">
        <w:rPr>
          <w:color w:val="000000" w:themeColor="text1"/>
        </w:rPr>
        <w:t>]</w:t>
      </w:r>
      <w:r w:rsidR="00C43A8C">
        <w:rPr>
          <w:color w:val="000000" w:themeColor="text1"/>
        </w:rPr>
        <w:t xml:space="preserve">   </w:t>
      </w:r>
      <w:proofErr w:type="gramEnd"/>
      <w:r w:rsidR="00C43A8C">
        <w:rPr>
          <w:color w:val="000000" w:themeColor="text1"/>
        </w:rPr>
        <w:t xml:space="preserve">                                                                          </w:t>
      </w:r>
      <w:r w:rsidR="00C43A8C">
        <w:rPr>
          <w:color w:val="000000" w:themeColor="text1"/>
        </w:rPr>
        <w:t>(2.3</w:t>
      </w:r>
      <w:r w:rsidR="00C43A8C">
        <w:rPr>
          <w:color w:val="000000" w:themeColor="text1"/>
        </w:rPr>
        <w:t>2</w:t>
      </w:r>
      <w:r w:rsidR="00C43A8C">
        <w:rPr>
          <w:color w:val="000000" w:themeColor="text1"/>
        </w:rPr>
        <w:t>)</w:t>
      </w:r>
    </w:p>
    <w:p w14:paraId="2C346434" w14:textId="77777777" w:rsidR="00DF4B97" w:rsidRPr="00A07789" w:rsidRDefault="000A459A" w:rsidP="00DF4B97">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992964" w:rsidRPr="00916A88">
        <w:rPr>
          <w:i/>
          <w:iCs/>
          <w:color w:val="000000" w:themeColor="text1"/>
          <w:szCs w:val="24"/>
        </w:rPr>
        <w:t>error</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5E7802F8" w:rsidR="00DF4B97" w:rsidRPr="00A07789" w:rsidRDefault="00DF4B97" w:rsidP="008869D0">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2.33)</w:t>
      </w:r>
    </w:p>
    <w:p w14:paraId="7C062881" w14:textId="0A865C9C" w:rsidR="000D6E7B" w:rsidRPr="00A07789" w:rsidRDefault="000A459A" w:rsidP="000B104C">
      <w:pPr>
        <w:spacing w:after="120" w:line="360" w:lineRule="auto"/>
        <w:ind w:left="709" w:right="0"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5D5311" w:rsidRPr="00A07789">
        <w:rPr>
          <w:i/>
          <w:color w:val="000000" w:themeColor="text1"/>
        </w:rPr>
        <w:t xml:space="preserve">    </w:t>
      </w:r>
      <w:r w:rsidR="00C43A8C">
        <w:rPr>
          <w:i/>
          <w:color w:val="000000" w:themeColor="text1"/>
        </w:rPr>
        <w:t xml:space="preserve"> </w:t>
      </w:r>
      <w:r w:rsidR="005D5311" w:rsidRPr="00A07789">
        <w:rPr>
          <w:i/>
          <w:color w:val="000000" w:themeColor="text1"/>
        </w:rPr>
        <w:t xml:space="preserve">  </w:t>
      </w:r>
      <w:r w:rsidR="00C43A8C">
        <w:rPr>
          <w:color w:val="000000" w:themeColor="text1"/>
        </w:rPr>
        <w:t>(2.3</w:t>
      </w:r>
      <w:r w:rsidR="00C43A8C">
        <w:rPr>
          <w:color w:val="000000" w:themeColor="text1"/>
        </w:rPr>
        <w:t>4</w:t>
      </w:r>
      <w:r w:rsidR="00C43A8C">
        <w:rPr>
          <w:color w:val="000000" w:themeColor="text1"/>
        </w:rPr>
        <w:t>)</w:t>
      </w:r>
      <w:r w:rsidR="000D6E7B" w:rsidRPr="00A07789">
        <w:rPr>
          <w:i/>
          <w:color w:val="000000" w:themeColor="text1"/>
        </w:rPr>
        <w:t xml:space="preserve">                </w:t>
      </w:r>
    </w:p>
    <w:p w14:paraId="134CE6F6" w14:textId="05511314" w:rsidR="00773A5B" w:rsidRPr="00A07789" w:rsidRDefault="00AD1CC2" w:rsidP="002612B6">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DD6E59">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916A88">
        <w:rPr>
          <w:color w:val="000000" w:themeColor="text1"/>
          <w:shd w:val="clear" w:color="auto" w:fill="92D050"/>
        </w:rPr>
        <w:t>konvensional</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3C2B7E">
      <w:pPr>
        <w:spacing w:line="360" w:lineRule="auto"/>
        <w:ind w:right="-1"/>
        <w:rPr>
          <w:i/>
          <w:color w:val="000000" w:themeColor="text1"/>
          <w:szCs w:val="24"/>
        </w:rPr>
      </w:pPr>
      <w:r w:rsidRPr="00A07789">
        <w:rPr>
          <w:color w:val="000000" w:themeColor="text1"/>
          <w:sz w:val="28"/>
        </w:rPr>
        <w:lastRenderedPageBreak/>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2BCC5831" w:rsidR="00B54031" w:rsidRPr="00C43A8C" w:rsidRDefault="003C2B7E" w:rsidP="00C43A8C">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Pr="00C43A8C">
        <w:rPr>
          <w:i/>
          <w:color w:val="000000" w:themeColor="text1"/>
          <w:szCs w:val="24"/>
        </w:rPr>
        <w:t xml:space="preserve">          </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22FCAF3D" w:rsidR="00773A5B" w:rsidRPr="00A07789" w:rsidRDefault="00773A5B" w:rsidP="00286A80">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966F30">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784C2069" w:rsidR="00E60836" w:rsidRDefault="00C43A8C" w:rsidP="00C43A8C">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773A5B" w:rsidRPr="00A07789">
        <w:rPr>
          <w:i/>
          <w:color w:val="000000" w:themeColor="text1"/>
          <w:szCs w:val="20"/>
        </w:rPr>
        <w:t>error</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43A8C">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w:t>
      </w:r>
      <w:proofErr w:type="spellStart"/>
      <w:r>
        <w:rPr>
          <w:color w:val="000000" w:themeColor="text1"/>
          <w:szCs w:val="24"/>
        </w:rPr>
        <w:t>dihitung</w:t>
      </w:r>
      <w:proofErr w:type="spellEnd"/>
      <w:r>
        <w:rPr>
          <w:color w:val="000000" w:themeColor="text1"/>
          <w:szCs w:val="24"/>
        </w:rPr>
        <w:t xml:space="preserve"> </w:t>
      </w:r>
      <w:proofErr w:type="spellStart"/>
      <w:r>
        <w:rPr>
          <w:color w:val="000000" w:themeColor="text1"/>
          <w:szCs w:val="24"/>
        </w:rPr>
        <w:t>sampai</w:t>
      </w:r>
      <w:proofErr w:type="spellEnd"/>
      <w:r>
        <w:rPr>
          <w:color w:val="000000" w:themeColor="text1"/>
          <w:szCs w:val="24"/>
        </w:rPr>
        <w:t xml:space="preserve"> t =1 </w:t>
      </w:r>
    </w:p>
    <w:p w14:paraId="182358AE" w14:textId="799C218B" w:rsidR="008150A6" w:rsidRPr="00A07789" w:rsidRDefault="00B7573B" w:rsidP="00346A3C">
      <w:pPr>
        <w:pStyle w:val="Heading3"/>
        <w:numPr>
          <w:ilvl w:val="2"/>
          <w:numId w:val="23"/>
        </w:numPr>
        <w:ind w:left="709" w:right="-1"/>
        <w:rPr>
          <w:color w:val="000000" w:themeColor="text1"/>
        </w:rPr>
      </w:pPr>
      <w:bookmarkStart w:id="35" w:name="_Toc31637820"/>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5"/>
      <w:r w:rsidR="008150A6" w:rsidRPr="00A07789">
        <w:rPr>
          <w:color w:val="000000" w:themeColor="text1"/>
        </w:rPr>
        <w:t xml:space="preserve"> </w:t>
      </w:r>
    </w:p>
    <w:p w14:paraId="1F0DB83F" w14:textId="77777777" w:rsidR="008150A6" w:rsidRPr="00A07789" w:rsidRDefault="008150A6" w:rsidP="00E57E3A">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9C14E2">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4A2D95">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29B24C5A" w:rsidR="00B7573B" w:rsidRPr="00A07789" w:rsidRDefault="004A2D95" w:rsidP="00966F30">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m:t>
        </m:r>
        <m:r>
          <w:rPr>
            <w:rFonts w:ascii="Cambria Math" w:hAnsi="Cambria Math"/>
            <w:color w:val="000000" w:themeColor="text1"/>
          </w:rPr>
          <m:t>final</m:t>
        </m:r>
        <m:r>
          <w:rPr>
            <w:rFonts w:ascii="Cambria Math" w:hAnsi="Cambria Math"/>
            <w:color w:val="000000" w:themeColor="text1"/>
          </w:rPr>
          <m:t>)=</m:t>
        </m:r>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B7573B" w:rsidRPr="00A07789">
        <w:rPr>
          <w:b/>
          <w:color w:val="000000" w:themeColor="text1"/>
        </w:rPr>
        <w:tab/>
      </w:r>
      <w:r w:rsidR="00931966" w:rsidRPr="00A07789">
        <w:rPr>
          <w:color w:val="000000" w:themeColor="text1"/>
        </w:rPr>
        <w:t xml:space="preserve"> </w:t>
      </w:r>
      <w:r w:rsidR="00993913" w:rsidRPr="00A07789">
        <w:rPr>
          <w:color w:val="000000" w:themeColor="text1"/>
        </w:rPr>
        <w:t xml:space="preserve">     </w:t>
      </w:r>
      <w:r w:rsidR="00931966" w:rsidRPr="00A07789">
        <w:rPr>
          <w:color w:val="000000" w:themeColor="text1"/>
        </w:rPr>
        <w:t xml:space="preserve">  </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966F30">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966F30">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12D63D1B" w:rsidR="00C43A8C" w:rsidRPr="00A07789" w:rsidRDefault="00C43A8C" w:rsidP="00966F30">
      <w:pPr>
        <w:spacing w:after="120" w:line="360" w:lineRule="auto"/>
        <w:ind w:left="284" w:right="0" w:firstLine="0"/>
        <w:rPr>
          <w:color w:val="000000" w:themeColor="text1"/>
        </w:rPr>
      </w:pP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Pr>
          <w:color w:val="000000" w:themeColor="text1"/>
        </w:rPr>
        <w:t xml:space="preserve"> </w:t>
      </w:r>
      <w:proofErr w:type="spellStart"/>
      <w:r>
        <w:rPr>
          <w:color w:val="000000" w:themeColor="text1"/>
        </w:rPr>
        <w:t>bobot</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pemodelan</w:t>
      </w:r>
      <w:proofErr w:type="spellEnd"/>
      <w:r>
        <w:rPr>
          <w:color w:val="000000" w:themeColor="text1"/>
        </w:rPr>
        <w:t>.</w:t>
      </w:r>
    </w:p>
    <w:p w14:paraId="57D5957A" w14:textId="31C83C8B" w:rsidR="005779DD" w:rsidRPr="00A07789" w:rsidRDefault="003A25C4" w:rsidP="003A25C4">
      <w:pPr>
        <w:tabs>
          <w:tab w:val="center" w:pos="1543"/>
          <w:tab w:val="center" w:pos="3373"/>
        </w:tabs>
        <w:spacing w:after="120" w:line="360" w:lineRule="auto"/>
        <w:ind w:left="0" w:right="0" w:firstLine="0"/>
        <w:jc w:val="left"/>
        <w:rPr>
          <w:b/>
          <w:color w:val="000000" w:themeColor="text1"/>
        </w:rPr>
      </w:pPr>
      <w:r>
        <w:rPr>
          <w:b/>
          <w:color w:val="000000" w:themeColor="text1"/>
        </w:rPr>
        <w:t>3</w:t>
      </w:r>
      <w:r w:rsidR="005779DD" w:rsidRPr="00A07789">
        <w:rPr>
          <w:b/>
          <w:color w:val="000000" w:themeColor="text1"/>
        </w:rPr>
        <w:t>.</w:t>
      </w:r>
      <w:r>
        <w:rPr>
          <w:b/>
          <w:color w:val="000000" w:themeColor="text1"/>
        </w:rPr>
        <w:t>3</w:t>
      </w:r>
      <w:r w:rsidR="005779DD" w:rsidRPr="00A07789">
        <w:rPr>
          <w:b/>
          <w:color w:val="000000" w:themeColor="text1"/>
        </w:rPr>
        <w:t>.</w:t>
      </w:r>
      <w:r>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E57E3A">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DF4B97">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64E4D217" w:rsidR="00C47B73" w:rsidRPr="00A07789" w:rsidRDefault="00EE2DB9" w:rsidP="00DF4B97">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6"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6"/>
      <w:r w:rsidR="00D115F0" w:rsidRPr="00A07789">
        <w:rPr>
          <w:color w:val="000000" w:themeColor="text1"/>
        </w:rPr>
        <w:t xml:space="preserve">                                      </w:t>
      </w:r>
      <w:r w:rsidR="00C47B73" w:rsidRPr="00A07789">
        <w:rPr>
          <w:color w:val="000000" w:themeColor="text1"/>
        </w:rPr>
        <w:t xml:space="preserve">                      </w:t>
      </w:r>
      <w:r w:rsidR="003A25C4">
        <w:rPr>
          <w:color w:val="000000" w:themeColor="text1"/>
        </w:rPr>
        <w:t xml:space="preserve">            </w:t>
      </w:r>
      <w:r w:rsidR="003A25C4" w:rsidRPr="00A07789">
        <w:rPr>
          <w:color w:val="000000" w:themeColor="text1"/>
        </w:rPr>
        <w:t xml:space="preserve">        </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DF4B97">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DF4B97">
      <w:pPr>
        <w:spacing w:after="0" w:line="360" w:lineRule="auto"/>
        <w:ind w:left="709" w:right="0"/>
        <w:rPr>
          <w:color w:val="000000" w:themeColor="text1"/>
        </w:rPr>
      </w:pPr>
      <w:proofErr w:type="gramStart"/>
      <w:r w:rsidRPr="00A07789">
        <w:rPr>
          <w:i/>
          <w:color w:val="000000" w:themeColor="text1"/>
        </w:rPr>
        <w:lastRenderedPageBreak/>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DF4B97">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0B4741"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992964">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A07789" w:rsidRDefault="00D115F0" w:rsidP="00C801DC">
      <w:pPr>
        <w:pStyle w:val="Heading2"/>
        <w:spacing w:line="360" w:lineRule="auto"/>
        <w:ind w:left="0" w:right="1" w:firstLine="0"/>
        <w:rPr>
          <w:b w:val="0"/>
          <w:color w:val="000000" w:themeColor="text1"/>
        </w:rPr>
      </w:pPr>
      <w:bookmarkStart w:id="37" w:name="_Toc31637821"/>
      <w:r w:rsidRPr="00A07789">
        <w:rPr>
          <w:color w:val="000000" w:themeColor="text1"/>
        </w:rPr>
        <w:lastRenderedPageBreak/>
        <w:t>2.4</w:t>
      </w:r>
      <w:r w:rsidRPr="00A07789">
        <w:rPr>
          <w:b w:val="0"/>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7"/>
      <w:proofErr w:type="spellEnd"/>
      <w:r w:rsidRPr="00A07789">
        <w:rPr>
          <w:b w:val="0"/>
          <w:color w:val="000000" w:themeColor="text1"/>
        </w:rPr>
        <w:t xml:space="preserve"> </w:t>
      </w:r>
    </w:p>
    <w:p w14:paraId="4BA654CA" w14:textId="4EE6F35C" w:rsidR="00AE0CE5" w:rsidRPr="00A07789" w:rsidRDefault="00AE0CE5" w:rsidP="00AE0CE5">
      <w:pPr>
        <w:spacing w:line="360" w:lineRule="auto"/>
        <w:jc w:val="center"/>
        <w:rPr>
          <w:color w:val="000000" w:themeColor="text1"/>
        </w:rPr>
      </w:pPr>
      <w:r w:rsidRPr="00A07789">
        <w:rPr>
          <w:color w:val="000000" w:themeColor="text1"/>
        </w:rPr>
        <w:t xml:space="preserve">                                </w:t>
      </w:r>
      <w:bookmarkStart w:id="38" w:name="_Toc31650527"/>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2F38BB" w:rsidRPr="00A07789">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C801DC">
            <w:pPr>
              <w:spacing w:after="0" w:line="360" w:lineRule="auto"/>
              <w:ind w:left="156"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801DC">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801DC">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801DC">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801DC">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801DC">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801DC">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801DC">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801DC">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801DC">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E61440">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E61440">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801DC">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801DC">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801DC">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E61440">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E61440">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E61440">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801DC">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801DC">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E61440">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801DC">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E61440">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801DC">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E61440">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801DC">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77777777" w:rsidR="000C6CFB" w:rsidRPr="00A07789" w:rsidRDefault="000C6CFB" w:rsidP="00E61440">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p>
          <w:p w14:paraId="3D224994" w14:textId="77777777" w:rsidR="000C6CFB" w:rsidRPr="00A07789" w:rsidRDefault="000C6CFB" w:rsidP="00C801DC">
            <w:pPr>
              <w:spacing w:after="0" w:line="360" w:lineRule="auto"/>
              <w:ind w:left="352" w:right="0" w:firstLine="0"/>
              <w:jc w:val="left"/>
              <w:rPr>
                <w:color w:val="000000" w:themeColor="text1"/>
              </w:rPr>
            </w:pPr>
          </w:p>
        </w:tc>
      </w:tr>
    </w:tbl>
    <w:p w14:paraId="71F139E2" w14:textId="77777777" w:rsidR="004A5561" w:rsidRPr="00A07789"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A07789" w14:paraId="4DAEDDC6"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4E4677A8" w14:textId="77777777" w:rsidR="004A5561" w:rsidRPr="00A07789" w:rsidRDefault="004A5561" w:rsidP="00C801DC">
            <w:pPr>
              <w:spacing w:after="0" w:line="360" w:lineRule="auto"/>
              <w:ind w:left="144"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006938E2"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5FB7E933" w14:textId="77777777" w:rsidR="004A5561" w:rsidRPr="00A07789" w:rsidRDefault="004A5561" w:rsidP="00C801DC">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2D7A4516" w14:textId="77777777" w:rsidR="004A5561" w:rsidRPr="00A07789" w:rsidRDefault="004A5561" w:rsidP="00C801DC">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46B93303" w14:textId="77777777" w:rsidR="004A5561" w:rsidRPr="00A07789" w:rsidRDefault="004A5561" w:rsidP="00C801DC">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49E6C1A5"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349FC2B0"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6FFCBB6B" w14:textId="77777777" w:rsidR="004A5561" w:rsidRPr="00A07789" w:rsidRDefault="004A5561" w:rsidP="00C801DC">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17DA9FCA" w14:textId="77777777" w:rsidTr="009E4412">
        <w:trPr>
          <w:trHeight w:val="2670"/>
        </w:trPr>
        <w:tc>
          <w:tcPr>
            <w:tcW w:w="560" w:type="dxa"/>
            <w:tcBorders>
              <w:top w:val="single" w:sz="4" w:space="0" w:color="000000"/>
              <w:left w:val="single" w:sz="4" w:space="0" w:color="000000"/>
              <w:right w:val="single" w:sz="4" w:space="0" w:color="000000"/>
            </w:tcBorders>
          </w:tcPr>
          <w:p w14:paraId="487ECFF8" w14:textId="77777777" w:rsidR="004A5561" w:rsidRPr="00A07789" w:rsidRDefault="004A5561" w:rsidP="00C801DC">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43FD2B2B" w14:textId="77777777" w:rsidR="000C6CFB" w:rsidRPr="00A07789" w:rsidRDefault="000C6CFB" w:rsidP="00C801DC">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626DF4CC" w14:textId="2F56001F" w:rsidR="004A5561" w:rsidRPr="00A07789" w:rsidRDefault="000C6CFB" w:rsidP="00A62F19">
            <w:pPr>
              <w:spacing w:after="0" w:line="360" w:lineRule="auto"/>
              <w:ind w:left="110" w:right="0"/>
              <w:jc w:val="left"/>
              <w:rPr>
                <w:color w:val="000000" w:themeColor="text1"/>
              </w:rPr>
            </w:pPr>
            <w:r w:rsidRPr="00A07789">
              <w:rPr>
                <w:b/>
                <w:color w:val="000000" w:themeColor="text1"/>
              </w:rPr>
              <w:t>Share Market</w:t>
            </w:r>
            <w:r w:rsidR="00D558CD" w:rsidRPr="00A07789">
              <w:rPr>
                <w:b/>
                <w:color w:val="000000" w:themeColor="text1"/>
              </w:rPr>
              <w:t xml:space="preserve"> </w:t>
            </w:r>
            <w:r w:rsidR="00A62F19" w:rsidRPr="00A07789">
              <w:rPr>
                <w:b/>
                <w:color w:val="000000" w:themeColor="text1"/>
              </w:rPr>
              <w:fldChar w:fldCharType="begin" w:fldLock="1"/>
            </w:r>
            <w:r w:rsidR="007924F9">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00A62F19" w:rsidRPr="00A07789">
              <w:rPr>
                <w:b/>
                <w:color w:val="000000" w:themeColor="text1"/>
              </w:rPr>
              <w:fldChar w:fldCharType="separate"/>
            </w:r>
            <w:r w:rsidR="00A62F19" w:rsidRPr="00A07789">
              <w:rPr>
                <w:noProof/>
                <w:color w:val="000000" w:themeColor="text1"/>
              </w:rPr>
              <w:t>[11]</w:t>
            </w:r>
            <w:r w:rsidR="00A62F19"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2F5530B2" w14:textId="77777777" w:rsidR="004A5561" w:rsidRPr="00A07789" w:rsidRDefault="004A5561" w:rsidP="00C801DC">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color w:val="000000" w:themeColor="text1"/>
              </w:rPr>
              <w:t>LSTM</w:t>
            </w:r>
          </w:p>
        </w:tc>
        <w:tc>
          <w:tcPr>
            <w:tcW w:w="2151" w:type="dxa"/>
            <w:tcBorders>
              <w:top w:val="single" w:sz="4" w:space="0" w:color="000000"/>
              <w:left w:val="single" w:sz="4" w:space="0" w:color="000000"/>
              <w:right w:val="single" w:sz="4" w:space="0" w:color="000000"/>
            </w:tcBorders>
          </w:tcPr>
          <w:p w14:paraId="7239D66E" w14:textId="77777777" w:rsidR="004A5561" w:rsidRPr="00A07789" w:rsidRDefault="004A5561" w:rsidP="00C801DC">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000C6CFB"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FE43BE3" w14:textId="77777777" w:rsidR="004A5561" w:rsidRPr="00A07789" w:rsidRDefault="00AB7080" w:rsidP="00C801DC">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61DA4C1A" w14:textId="77777777" w:rsidR="004A5561" w:rsidRPr="00A07789" w:rsidRDefault="004A5561" w:rsidP="00C801DC">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0EA67D15" w14:textId="77777777" w:rsidR="00B41272" w:rsidRPr="00A07789" w:rsidRDefault="004A5561" w:rsidP="00C801DC">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241936DE" w14:textId="77777777" w:rsidR="004A5561" w:rsidRPr="00A07789" w:rsidRDefault="00B41272" w:rsidP="00E61440">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yang di </w:t>
            </w:r>
            <w:proofErr w:type="spellStart"/>
            <w:r w:rsidR="004A5561" w:rsidRPr="00A07789">
              <w:rPr>
                <w:color w:val="000000" w:themeColor="text1"/>
              </w:rPr>
              <w:t>teliti</w:t>
            </w:r>
            <w:proofErr w:type="spellEnd"/>
            <w:r w:rsidR="004A5561" w:rsidRPr="00A07789">
              <w:rPr>
                <w:color w:val="000000" w:themeColor="text1"/>
              </w:rPr>
              <w:t xml:space="preserve"> </w:t>
            </w:r>
            <w:proofErr w:type="spellStart"/>
            <w:r w:rsidR="004A5561" w:rsidRPr="00A07789">
              <w:rPr>
                <w:color w:val="000000" w:themeColor="text1"/>
              </w:rPr>
              <w:t>yaitu</w:t>
            </w:r>
            <w:proofErr w:type="spellEnd"/>
            <w:r w:rsidR="004A5561" w:rsidRPr="00A07789">
              <w:rPr>
                <w:color w:val="000000" w:themeColor="text1"/>
              </w:rPr>
              <w:t xml:space="preserve"> pasar </w:t>
            </w:r>
            <w:proofErr w:type="spellStart"/>
            <w:r w:rsidR="004A5561" w:rsidRPr="00A07789">
              <w:rPr>
                <w:color w:val="000000" w:themeColor="text1"/>
              </w:rPr>
              <w:t>saham</w:t>
            </w:r>
            <w:proofErr w:type="spellEnd"/>
            <w:r w:rsidR="004A5561" w:rsidRPr="00A07789">
              <w:rPr>
                <w:color w:val="000000" w:themeColor="text1"/>
              </w:rPr>
              <w:t xml:space="preserve"> </w:t>
            </w:r>
            <w:r w:rsidR="000C6CFB" w:rsidRPr="00A07789">
              <w:rPr>
                <w:color w:val="000000" w:themeColor="text1"/>
              </w:rPr>
              <w:t xml:space="preserve">India </w:t>
            </w:r>
          </w:p>
          <w:p w14:paraId="765AAAE0" w14:textId="77777777" w:rsidR="00B41272" w:rsidRPr="00A07789" w:rsidRDefault="004A5561" w:rsidP="00C801DC">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F5A577A" w14:textId="77777777" w:rsidR="004A5561" w:rsidRPr="00A07789" w:rsidRDefault="00B41272" w:rsidP="00E61440">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w:t>
            </w:r>
            <w:proofErr w:type="spellStart"/>
            <w:r w:rsidR="004A5561" w:rsidRPr="00A07789">
              <w:rPr>
                <w:color w:val="000000" w:themeColor="text1"/>
              </w:rPr>
              <w:t>saham</w:t>
            </w:r>
            <w:proofErr w:type="spellEnd"/>
            <w:r w:rsidR="004A5561" w:rsidRPr="00A07789">
              <w:rPr>
                <w:color w:val="000000" w:themeColor="text1"/>
              </w:rPr>
              <w:t xml:space="preserve"> </w:t>
            </w:r>
            <w:proofErr w:type="spellStart"/>
            <w:r w:rsidR="000C6CFB" w:rsidRPr="00A07789">
              <w:rPr>
                <w:color w:val="000000" w:themeColor="text1"/>
              </w:rPr>
              <w:t>harga</w:t>
            </w:r>
            <w:proofErr w:type="spellEnd"/>
            <w:r w:rsidR="000C6CFB" w:rsidRPr="00A07789">
              <w:rPr>
                <w:color w:val="000000" w:themeColor="text1"/>
              </w:rPr>
              <w:t xml:space="preserve"> </w:t>
            </w:r>
            <w:proofErr w:type="spellStart"/>
            <w:r w:rsidR="000C6CFB" w:rsidRPr="00A07789">
              <w:rPr>
                <w:color w:val="000000" w:themeColor="text1"/>
              </w:rPr>
              <w:t>saham</w:t>
            </w:r>
            <w:proofErr w:type="spellEnd"/>
            <w:r w:rsidR="000C6CFB" w:rsidRPr="00A07789">
              <w:rPr>
                <w:color w:val="000000" w:themeColor="text1"/>
              </w:rPr>
              <w:t xml:space="preserve"> Indonesia PT Semen Indonesia (</w:t>
            </w:r>
            <w:proofErr w:type="spellStart"/>
            <w:r w:rsidR="000C6CFB" w:rsidRPr="00A07789">
              <w:rPr>
                <w:color w:val="000000" w:themeColor="text1"/>
              </w:rPr>
              <w:t>persero</w:t>
            </w:r>
            <w:proofErr w:type="spellEnd"/>
            <w:r w:rsidR="000C6CFB" w:rsidRPr="00A07789">
              <w:rPr>
                <w:color w:val="000000" w:themeColor="text1"/>
              </w:rPr>
              <w:t xml:space="preserve">) </w:t>
            </w:r>
            <w:proofErr w:type="spellStart"/>
            <w:r w:rsidR="000C6CFB" w:rsidRPr="00A07789">
              <w:rPr>
                <w:color w:val="000000" w:themeColor="text1"/>
              </w:rPr>
              <w:t>Tbk</w:t>
            </w:r>
            <w:proofErr w:type="spellEnd"/>
          </w:p>
        </w:tc>
      </w:tr>
      <w:tr w:rsidR="00AB7080" w:rsidRPr="00A07789" w14:paraId="5EE4C3D4"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3930D243" w14:textId="77777777" w:rsidR="004A5561" w:rsidRPr="00A07789" w:rsidRDefault="004A5561" w:rsidP="00C801DC">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20FF31ED" w14:textId="77777777" w:rsidR="00AB7080" w:rsidRPr="00A07789" w:rsidRDefault="00AB7080" w:rsidP="00C801DC">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792B25EA" w14:textId="77777777" w:rsidR="004A5561" w:rsidRPr="00A07789" w:rsidRDefault="00AB7080" w:rsidP="00C801DC">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00912A36" w:rsidRPr="00A07789">
              <w:rPr>
                <w:b/>
                <w:color w:val="000000" w:themeColor="text1"/>
              </w:rPr>
              <w:t xml:space="preserve"> </w:t>
            </w:r>
            <w:r w:rsidR="00912A36" w:rsidRPr="00A07789">
              <w:rPr>
                <w:b/>
                <w:color w:val="000000" w:themeColor="text1"/>
              </w:rPr>
              <w:fldChar w:fldCharType="begin" w:fldLock="1"/>
            </w:r>
            <w:r w:rsidR="00DE441E"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00912A36" w:rsidRPr="00A07789">
              <w:rPr>
                <w:b/>
                <w:color w:val="000000" w:themeColor="text1"/>
              </w:rPr>
              <w:fldChar w:fldCharType="separate"/>
            </w:r>
            <w:r w:rsidR="00473A66" w:rsidRPr="00A07789">
              <w:rPr>
                <w:noProof/>
                <w:color w:val="000000" w:themeColor="text1"/>
              </w:rPr>
              <w:t>[12]</w:t>
            </w:r>
            <w:r w:rsidR="00912A36"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75A7387" w14:textId="77777777" w:rsidR="004A5561" w:rsidRPr="00A07789" w:rsidRDefault="00AB7080" w:rsidP="00C801DC">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340EBCB6" w14:textId="77777777" w:rsidR="00AB7080" w:rsidRPr="00A07789" w:rsidRDefault="00AB7080" w:rsidP="00C801DC">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346A7493" w14:textId="77777777" w:rsidR="004A5561" w:rsidRPr="00A07789" w:rsidRDefault="00AB7080" w:rsidP="00C801DC">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7306F8CD" w14:textId="77777777" w:rsidR="00AB7080" w:rsidRPr="00A07789" w:rsidRDefault="00AB7080" w:rsidP="00C801DC">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6D83C2A9" w14:textId="77777777" w:rsidR="004A5561" w:rsidRPr="00A07789" w:rsidRDefault="00AB7080" w:rsidP="00C801DC">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72CFC6B3" w14:textId="77777777" w:rsidR="004A5561" w:rsidRPr="00A07789" w:rsidRDefault="00E86468" w:rsidP="00E8646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004A5561" w:rsidRPr="00A07789">
              <w:rPr>
                <w:color w:val="000000" w:themeColor="text1"/>
              </w:rPr>
              <w:t>penelitian</w:t>
            </w:r>
            <w:proofErr w:type="spellEnd"/>
            <w:r w:rsidR="004A5561" w:rsidRPr="00A07789">
              <w:rPr>
                <w:color w:val="000000" w:themeColor="text1"/>
              </w:rPr>
              <w:t xml:space="preserve"> </w:t>
            </w:r>
            <w:proofErr w:type="spellStart"/>
            <w:r w:rsidR="004A5561" w:rsidRPr="00A07789">
              <w:rPr>
                <w:color w:val="000000" w:themeColor="text1"/>
              </w:rPr>
              <w:t>Tugas</w:t>
            </w:r>
            <w:proofErr w:type="spellEnd"/>
            <w:r w:rsidR="004A5561" w:rsidRPr="00A07789">
              <w:rPr>
                <w:color w:val="000000" w:themeColor="text1"/>
              </w:rPr>
              <w:t xml:space="preserve"> </w:t>
            </w:r>
            <w:proofErr w:type="spellStart"/>
            <w:r w:rsidR="004A5561" w:rsidRPr="00A07789">
              <w:rPr>
                <w:color w:val="000000" w:themeColor="text1"/>
              </w:rPr>
              <w:t>Akhir</w:t>
            </w:r>
            <w:proofErr w:type="spellEnd"/>
            <w:r w:rsidR="004A5561" w:rsidRPr="00A07789">
              <w:rPr>
                <w:color w:val="000000" w:themeColor="text1"/>
              </w:rPr>
              <w:t xml:space="preserve"> </w:t>
            </w:r>
            <w:proofErr w:type="spellStart"/>
            <w:r w:rsidR="004A5561" w:rsidRPr="00A07789">
              <w:rPr>
                <w:color w:val="000000" w:themeColor="text1"/>
              </w:rPr>
              <w:t>dengan</w:t>
            </w:r>
            <w:proofErr w:type="spellEnd"/>
            <w:r w:rsidR="004A5561" w:rsidRPr="00A07789">
              <w:rPr>
                <w:color w:val="000000" w:themeColor="text1"/>
              </w:rPr>
              <w:t xml:space="preserve"> paper </w:t>
            </w:r>
            <w:proofErr w:type="spellStart"/>
            <w:r w:rsidR="004A5561" w:rsidRPr="00A07789">
              <w:rPr>
                <w:color w:val="000000" w:themeColor="text1"/>
              </w:rPr>
              <w:t>yaitu</w:t>
            </w:r>
            <w:proofErr w:type="spellEnd"/>
            <w:r w:rsidR="004A5561" w:rsidRPr="00A07789">
              <w:rPr>
                <w:color w:val="000000" w:themeColor="text1"/>
              </w:rPr>
              <w:t xml:space="preserve"> </w:t>
            </w:r>
            <w:proofErr w:type="spellStart"/>
            <w:r w:rsidR="004A5561" w:rsidRPr="00A07789">
              <w:rPr>
                <w:color w:val="000000" w:themeColor="text1"/>
              </w:rPr>
              <w:t>sama-sama</w:t>
            </w:r>
            <w:proofErr w:type="spellEnd"/>
            <w:r w:rsidRPr="00A07789">
              <w:rPr>
                <w:color w:val="000000" w:themeColor="text1"/>
                <w:lang w:val="id-ID"/>
              </w:rPr>
              <w:t xml:space="preserve"> ujicoba epoch yang berbeda</w:t>
            </w:r>
            <w:r w:rsidR="004A5561" w:rsidRPr="00A07789">
              <w:rPr>
                <w:i/>
                <w:color w:val="000000" w:themeColor="text1"/>
              </w:rPr>
              <w:t xml:space="preserve"> </w:t>
            </w:r>
            <w:r w:rsidR="004A5561" w:rsidRPr="00A07789">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2806C43B" w14:textId="77777777" w:rsidR="004A5561" w:rsidRPr="00A07789" w:rsidRDefault="004A5561" w:rsidP="00C801DC">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26A2C102" w14:textId="77777777" w:rsidR="004A5561" w:rsidRPr="00A07789" w:rsidRDefault="00E86468" w:rsidP="00E61440">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4CD33EB2" w14:textId="77777777" w:rsidR="00AB7080" w:rsidRPr="00A07789" w:rsidRDefault="00AB7080" w:rsidP="00C801DC">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5F190BC1" w14:textId="77777777" w:rsidR="00AB7080" w:rsidRPr="00A07789" w:rsidRDefault="00E86468" w:rsidP="00E61440">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00AB7080" w:rsidRPr="00A07789">
              <w:rPr>
                <w:color w:val="000000" w:themeColor="text1"/>
              </w:rPr>
              <w:t>saham</w:t>
            </w:r>
            <w:proofErr w:type="spellEnd"/>
            <w:r w:rsidR="00AB7080" w:rsidRPr="00A07789">
              <w:rPr>
                <w:color w:val="000000" w:themeColor="text1"/>
              </w:rPr>
              <w:t xml:space="preserve"> PT Semen Indonesia (</w:t>
            </w:r>
            <w:proofErr w:type="spellStart"/>
            <w:r w:rsidR="00AB7080" w:rsidRPr="00A07789">
              <w:rPr>
                <w:color w:val="000000" w:themeColor="text1"/>
              </w:rPr>
              <w:t>persero</w:t>
            </w:r>
            <w:proofErr w:type="spellEnd"/>
            <w:r w:rsidR="00AB7080" w:rsidRPr="00A07789">
              <w:rPr>
                <w:color w:val="000000" w:themeColor="text1"/>
              </w:rPr>
              <w:t xml:space="preserve">) </w:t>
            </w:r>
            <w:proofErr w:type="spellStart"/>
            <w:r w:rsidR="00AB7080" w:rsidRPr="00A07789">
              <w:rPr>
                <w:color w:val="000000" w:themeColor="text1"/>
              </w:rPr>
              <w:t>Tbk</w:t>
            </w:r>
            <w:proofErr w:type="spellEnd"/>
          </w:p>
        </w:tc>
      </w:tr>
    </w:tbl>
    <w:p w14:paraId="09397842" w14:textId="77777777" w:rsidR="00123CA8" w:rsidRPr="00A07789" w:rsidRDefault="00AB7080" w:rsidP="00E86468">
      <w:pPr>
        <w:pStyle w:val="Caption"/>
        <w:spacing w:line="360" w:lineRule="auto"/>
        <w:ind w:left="0" w:firstLine="0"/>
        <w:rPr>
          <w:color w:val="000000" w:themeColor="text1"/>
          <w:sz w:val="24"/>
        </w:rPr>
      </w:pPr>
      <w:r w:rsidRPr="00A07789">
        <w:rPr>
          <w:color w:val="000000" w:themeColor="text1"/>
          <w:sz w:val="24"/>
        </w:rPr>
        <w:t xml:space="preserve">          </w:t>
      </w:r>
    </w:p>
    <w:p w14:paraId="7CC72017" w14:textId="77777777" w:rsidR="00123CA8" w:rsidRPr="00A07789" w:rsidRDefault="00D115F0" w:rsidP="008A3824">
      <w:pPr>
        <w:framePr w:w="13831" w:hSpace="180" w:wrap="around" w:vAnchor="text" w:hAnchor="margin" w:y="4"/>
        <w:spacing w:after="0" w:line="360" w:lineRule="auto"/>
        <w:ind w:left="110" w:right="0" w:firstLine="0"/>
        <w:rPr>
          <w:color w:val="000000" w:themeColor="text1"/>
        </w:rPr>
        <w:sectPr w:rsidR="00123CA8"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w:t>
      </w:r>
      <w:r w:rsidR="00AB7080" w:rsidRPr="00A07789">
        <w:rPr>
          <w:color w:val="000000" w:themeColor="text1"/>
        </w:rPr>
        <w:t>elitian</w:t>
      </w:r>
      <w:proofErr w:type="spellEnd"/>
      <w:r w:rsidR="00AB7080" w:rsidRPr="00A07789">
        <w:rPr>
          <w:color w:val="000000" w:themeColor="text1"/>
        </w:rPr>
        <w:t xml:space="preserve"> </w:t>
      </w:r>
      <w:proofErr w:type="spellStart"/>
      <w:r w:rsidR="00AB7080" w:rsidRPr="00A07789">
        <w:rPr>
          <w:color w:val="000000" w:themeColor="text1"/>
        </w:rPr>
        <w:t>diatas</w:t>
      </w:r>
      <w:proofErr w:type="spellEnd"/>
      <w:r w:rsidR="00AB7080" w:rsidRPr="00A07789">
        <w:rPr>
          <w:color w:val="000000" w:themeColor="text1"/>
        </w:rPr>
        <w:t xml:space="preserve"> yang </w:t>
      </w:r>
      <w:proofErr w:type="spellStart"/>
      <w:r w:rsidR="00AB7080" w:rsidRPr="00A07789">
        <w:rPr>
          <w:color w:val="000000" w:themeColor="text1"/>
        </w:rPr>
        <w:t>berjudul</w:t>
      </w:r>
      <w:proofErr w:type="spellEnd"/>
      <w:r w:rsidR="00AB7080" w:rsidRPr="00A07789">
        <w:rPr>
          <w:color w:val="000000" w:themeColor="text1"/>
        </w:rPr>
        <w:t xml:space="preserve"> </w:t>
      </w:r>
      <w:r w:rsidR="006E23F3" w:rsidRPr="00A07789">
        <w:rPr>
          <w:i/>
          <w:color w:val="000000" w:themeColor="text1"/>
        </w:rPr>
        <w:t>Comparison of Predictive Algorithms: Backpropagation, SVM, LSTM and Kalman Filter for Stock Market</w:t>
      </w:r>
      <w:r w:rsidR="006E23F3" w:rsidRPr="00A07789">
        <w:rPr>
          <w:color w:val="000000" w:themeColor="text1"/>
        </w:rPr>
        <w:t xml:space="preserve"> </w:t>
      </w:r>
      <w:proofErr w:type="spellStart"/>
      <w:r w:rsidR="006E23F3" w:rsidRPr="00A07789">
        <w:rPr>
          <w:color w:val="000000" w:themeColor="text1"/>
        </w:rPr>
        <w:t>menyimpulkan</w:t>
      </w:r>
      <w:proofErr w:type="spellEnd"/>
      <w:r w:rsidR="006E23F3" w:rsidRPr="00A07789">
        <w:rPr>
          <w:color w:val="000000" w:themeColor="text1"/>
        </w:rPr>
        <w:t xml:space="preserve"> </w:t>
      </w:r>
      <w:proofErr w:type="spellStart"/>
      <w:r w:rsidR="006E23F3" w:rsidRPr="00A07789">
        <w:rPr>
          <w:color w:val="000000" w:themeColor="text1"/>
        </w:rPr>
        <w:t>bahwa</w:t>
      </w:r>
      <w:proofErr w:type="spellEnd"/>
      <w:r w:rsidR="006E23F3" w:rsidRPr="00A07789">
        <w:rPr>
          <w:color w:val="000000" w:themeColor="text1"/>
        </w:rPr>
        <w:t xml:space="preserve"> </w:t>
      </w:r>
      <w:proofErr w:type="spellStart"/>
      <w:r w:rsidR="006E23F3" w:rsidRPr="00A07789">
        <w:rPr>
          <w:color w:val="000000" w:themeColor="text1"/>
        </w:rPr>
        <w:t>prediksi</w:t>
      </w:r>
      <w:proofErr w:type="spellEnd"/>
      <w:r w:rsidR="006E23F3" w:rsidRPr="00A07789">
        <w:rPr>
          <w:color w:val="000000" w:themeColor="text1"/>
        </w:rPr>
        <w:t xml:space="preserve">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LSTM </w:t>
      </w:r>
      <w:proofErr w:type="spellStart"/>
      <w:r w:rsidR="006E23F3" w:rsidRPr="00A07789">
        <w:rPr>
          <w:color w:val="000000" w:themeColor="text1"/>
        </w:rPr>
        <w:t>lebih</w:t>
      </w:r>
      <w:proofErr w:type="spellEnd"/>
      <w:r w:rsidR="006E23F3" w:rsidRPr="00A07789">
        <w:rPr>
          <w:color w:val="000000" w:themeColor="text1"/>
        </w:rPr>
        <w:t xml:space="preserve"> </w:t>
      </w:r>
      <w:proofErr w:type="spellStart"/>
      <w:r w:rsidR="006E23F3" w:rsidRPr="00A07789">
        <w:rPr>
          <w:color w:val="000000" w:themeColor="text1"/>
        </w:rPr>
        <w:t>baik</w:t>
      </w:r>
      <w:proofErr w:type="spellEnd"/>
      <w:r w:rsidR="006E23F3" w:rsidRPr="00A07789">
        <w:rPr>
          <w:color w:val="000000" w:themeColor="text1"/>
        </w:rPr>
        <w:t xml:space="preserve"> </w:t>
      </w:r>
      <w:proofErr w:type="spellStart"/>
      <w:r w:rsidR="006E23F3" w:rsidRPr="00A07789">
        <w:rPr>
          <w:color w:val="000000" w:themeColor="text1"/>
        </w:rPr>
        <w:t>dari</w:t>
      </w:r>
      <w:proofErr w:type="spellEnd"/>
      <w:r w:rsidR="006E23F3"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006E23F3" w:rsidRPr="00A07789">
        <w:rPr>
          <w:i/>
          <w:color w:val="000000" w:themeColor="text1"/>
        </w:rPr>
        <w:t>Stock</w:t>
      </w:r>
      <w:r w:rsidR="006E23F3" w:rsidRPr="00A07789">
        <w:rPr>
          <w:b/>
          <w:i/>
          <w:color w:val="000000" w:themeColor="text1"/>
        </w:rPr>
        <w:t xml:space="preserve"> </w:t>
      </w:r>
      <w:r w:rsidR="006E23F3" w:rsidRPr="00A07789">
        <w:rPr>
          <w:i/>
          <w:color w:val="000000" w:themeColor="text1"/>
        </w:rPr>
        <w:t>Price Prediction Using LSTM</w:t>
      </w:r>
      <w:r w:rsidR="006E23F3" w:rsidRPr="00A07789">
        <w:rPr>
          <w:color w:val="000000" w:themeColor="text1"/>
        </w:rPr>
        <w:t xml:space="preserve"> on Indian Share Market dan Forecasting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syariah</w:t>
      </w:r>
      <w:proofErr w:type="spellEnd"/>
      <w:r w:rsidR="006E23F3" w:rsidRPr="00A07789">
        <w:rPr>
          <w:color w:val="000000" w:themeColor="text1"/>
        </w:rPr>
        <w:t xml:space="preserve">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sama-sama</w:t>
      </w:r>
      <w:proofErr w:type="spellEnd"/>
      <w:r w:rsidR="006E23F3"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r w:rsidR="00677851" w:rsidRPr="00A07789">
        <w:rPr>
          <w:color w:val="000000" w:themeColor="text1"/>
        </w:rPr>
        <w:t xml:space="preserve">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006E23F3" w:rsidRPr="00A07789">
        <w:rPr>
          <w:color w:val="000000" w:themeColor="text1"/>
        </w:rPr>
        <w:t xml:space="preserve"> India</w:t>
      </w:r>
      <w:r w:rsidRPr="00A07789">
        <w:rPr>
          <w:color w:val="000000" w:themeColor="text1"/>
        </w:rPr>
        <w:t xml:space="preserve"> </w:t>
      </w:r>
      <w:r w:rsidR="006E23F3" w:rsidRPr="00A07789">
        <w:rPr>
          <w:color w:val="000000" w:themeColor="text1"/>
        </w:rPr>
        <w:t xml:space="preserve">dan </w:t>
      </w:r>
      <w:proofErr w:type="spellStart"/>
      <w:r w:rsidR="006E23F3" w:rsidRPr="00A07789">
        <w:rPr>
          <w:color w:val="000000" w:themeColor="text1"/>
        </w:rPr>
        <w:t>saham</w:t>
      </w:r>
      <w:proofErr w:type="spellEnd"/>
      <w:r w:rsidR="006E23F3" w:rsidRPr="00A07789">
        <w:rPr>
          <w:color w:val="000000" w:themeColor="text1"/>
        </w:rPr>
        <w:t xml:space="preserve"> Indonesia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menghasilkan</w:t>
      </w:r>
      <w:proofErr w:type="spellEnd"/>
      <w:r w:rsidR="006E23F3" w:rsidRPr="00A07789">
        <w:rPr>
          <w:color w:val="000000" w:themeColor="text1"/>
        </w:rPr>
        <w:t xml:space="preserve"> </w:t>
      </w:r>
      <w:proofErr w:type="spellStart"/>
      <w:r w:rsidR="006E23F3" w:rsidRPr="00A07789">
        <w:rPr>
          <w:color w:val="000000" w:themeColor="text1"/>
        </w:rPr>
        <w:t>hasil</w:t>
      </w:r>
      <w:proofErr w:type="spellEnd"/>
      <w:r w:rsidR="006E23F3" w:rsidRPr="00A07789">
        <w:rPr>
          <w:color w:val="000000" w:themeColor="text1"/>
        </w:rPr>
        <w:t xml:space="preserve"> yang </w:t>
      </w:r>
      <w:proofErr w:type="spellStart"/>
      <w:r w:rsidR="006E23F3" w:rsidRPr="00A07789">
        <w:rPr>
          <w:color w:val="000000" w:themeColor="text1"/>
        </w:rPr>
        <w:t>baik</w:t>
      </w:r>
      <w:proofErr w:type="spellEnd"/>
      <w:r w:rsidR="006E23F3" w:rsidRPr="00A07789">
        <w:rPr>
          <w:color w:val="000000" w:themeColor="text1"/>
        </w:rPr>
        <w:t>.</w:t>
      </w:r>
    </w:p>
    <w:p w14:paraId="7E270152" w14:textId="77777777" w:rsidR="00123CA8" w:rsidRPr="00A07789" w:rsidRDefault="00D115F0" w:rsidP="00C801DC">
      <w:pPr>
        <w:pStyle w:val="Heading1"/>
        <w:spacing w:after="156" w:line="360" w:lineRule="auto"/>
        <w:ind w:right="1"/>
        <w:rPr>
          <w:color w:val="000000" w:themeColor="text1"/>
          <w:sz w:val="32"/>
        </w:rPr>
      </w:pPr>
      <w:bookmarkStart w:id="39" w:name="_Toc31637822"/>
      <w:r w:rsidRPr="00A07789">
        <w:rPr>
          <w:color w:val="000000" w:themeColor="text1"/>
          <w:sz w:val="32"/>
        </w:rPr>
        <w:lastRenderedPageBreak/>
        <w:t>BAB III METODE USULAN</w:t>
      </w:r>
      <w:bookmarkEnd w:id="39"/>
      <w:r w:rsidRPr="00A07789">
        <w:rPr>
          <w:color w:val="000000" w:themeColor="text1"/>
          <w:sz w:val="32"/>
        </w:rPr>
        <w:t xml:space="preserve"> </w:t>
      </w:r>
    </w:p>
    <w:p w14:paraId="396AA771" w14:textId="77777777" w:rsidR="00BF03A4" w:rsidRPr="00A07789" w:rsidRDefault="000B5573" w:rsidP="00D8589B">
      <w:pPr>
        <w:pStyle w:val="Heading2"/>
        <w:tabs>
          <w:tab w:val="center" w:pos="1247"/>
        </w:tabs>
        <w:spacing w:after="120" w:line="360" w:lineRule="auto"/>
        <w:ind w:left="0" w:right="0" w:firstLine="0"/>
        <w:rPr>
          <w:color w:val="000000" w:themeColor="text1"/>
          <w:sz w:val="28"/>
        </w:rPr>
      </w:pPr>
      <w:bookmarkStart w:id="40" w:name="_Toc31637823"/>
      <w:r w:rsidRPr="00A07789">
        <w:rPr>
          <w:color w:val="000000" w:themeColor="text1"/>
          <w:sz w:val="28"/>
        </w:rPr>
        <w:t xml:space="preserve">3.1 </w:t>
      </w:r>
      <w:proofErr w:type="spellStart"/>
      <w:r w:rsidR="00192B2F" w:rsidRPr="00A07789">
        <w:rPr>
          <w:color w:val="000000" w:themeColor="text1"/>
          <w:sz w:val="28"/>
        </w:rPr>
        <w:t>Metode</w:t>
      </w:r>
      <w:bookmarkEnd w:id="40"/>
      <w:proofErr w:type="spellEnd"/>
      <w:r w:rsidR="00192B2F" w:rsidRPr="00A07789">
        <w:rPr>
          <w:color w:val="000000" w:themeColor="text1"/>
          <w:sz w:val="28"/>
        </w:rPr>
        <w:t xml:space="preserve"> </w:t>
      </w:r>
    </w:p>
    <w:p w14:paraId="4BA66F3E" w14:textId="77777777" w:rsidR="003B026A" w:rsidRPr="00A07789" w:rsidRDefault="003B026A" w:rsidP="00CD3011">
      <w:pPr>
        <w:pStyle w:val="Heading3"/>
        <w:rPr>
          <w:color w:val="000000" w:themeColor="text1"/>
        </w:rPr>
      </w:pPr>
      <w:bookmarkStart w:id="41" w:name="_Toc31637824"/>
      <w:r w:rsidRPr="00A07789">
        <w:rPr>
          <w:color w:val="000000" w:themeColor="text1"/>
        </w:rPr>
        <w:t xml:space="preserve">3.1.1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1"/>
      <w:r w:rsidRPr="00A07789">
        <w:rPr>
          <w:color w:val="000000" w:themeColor="text1"/>
        </w:rPr>
        <w:t xml:space="preserve"> </w:t>
      </w:r>
    </w:p>
    <w:p w14:paraId="4B068B85" w14:textId="77777777" w:rsidR="00892B8C" w:rsidRPr="00A07789" w:rsidRDefault="003B026A" w:rsidP="00DF0447">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3A44B4">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44D77034" w:rsidR="002A5466" w:rsidRPr="00A07789" w:rsidRDefault="002A5466" w:rsidP="002A5466">
      <w:pPr>
        <w:pStyle w:val="Caption"/>
        <w:jc w:val="center"/>
        <w:rPr>
          <w:color w:val="000000" w:themeColor="text1"/>
          <w:sz w:val="24"/>
        </w:rPr>
      </w:pPr>
      <w:r w:rsidRPr="009C14E2">
        <w:rPr>
          <w:i w:val="0"/>
          <w:iCs w:val="0"/>
          <w:color w:val="000000" w:themeColor="text1"/>
          <w:sz w:val="24"/>
        </w:rPr>
        <w:t xml:space="preserve">                       </w:t>
      </w:r>
      <w:bookmarkStart w:id="42" w:name="_Toc31637854"/>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6579B">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2"/>
    </w:p>
    <w:p w14:paraId="0F657EF7" w14:textId="77777777" w:rsidR="003A44B4" w:rsidRPr="00A07789" w:rsidRDefault="003A44B4" w:rsidP="003A44B4">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3B026A">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3B026A">
      <w:pPr>
        <w:ind w:left="0" w:right="4" w:firstLine="0"/>
        <w:rPr>
          <w:color w:val="000000" w:themeColor="text1"/>
        </w:rPr>
      </w:pPr>
    </w:p>
    <w:p w14:paraId="348F29E1" w14:textId="77777777" w:rsidR="003A44B4" w:rsidRPr="00A07789" w:rsidRDefault="003A44B4" w:rsidP="003B026A">
      <w:pPr>
        <w:ind w:left="0" w:right="4" w:firstLine="0"/>
        <w:rPr>
          <w:color w:val="000000" w:themeColor="text1"/>
        </w:rPr>
      </w:pPr>
    </w:p>
    <w:p w14:paraId="73465F59" w14:textId="77777777" w:rsidR="003A44B4" w:rsidRPr="00A07789" w:rsidRDefault="003A44B4" w:rsidP="003B026A">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413E02"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3B026A">
      <w:pPr>
        <w:ind w:left="0" w:right="4" w:firstLine="0"/>
        <w:rPr>
          <w:color w:val="000000" w:themeColor="text1"/>
        </w:rPr>
      </w:pPr>
    </w:p>
    <w:p w14:paraId="30DAB0F9" w14:textId="77777777" w:rsidR="003A44B4" w:rsidRPr="00A07789" w:rsidRDefault="003A44B4" w:rsidP="003B026A">
      <w:pPr>
        <w:ind w:left="0" w:right="4" w:firstLine="0"/>
        <w:rPr>
          <w:color w:val="000000" w:themeColor="text1"/>
        </w:rPr>
      </w:pPr>
    </w:p>
    <w:p w14:paraId="50C40DB5" w14:textId="77777777" w:rsidR="003A44B4" w:rsidRPr="00A07789" w:rsidRDefault="003A44B4" w:rsidP="003B026A">
      <w:pPr>
        <w:ind w:left="0" w:right="4" w:firstLine="0"/>
        <w:rPr>
          <w:color w:val="000000" w:themeColor="text1"/>
        </w:rPr>
      </w:pPr>
    </w:p>
    <w:p w14:paraId="0C4EBD03" w14:textId="77777777" w:rsidR="003A44B4" w:rsidRPr="00A07789" w:rsidRDefault="003A44B4" w:rsidP="003B026A">
      <w:pPr>
        <w:ind w:left="0" w:right="4" w:firstLine="0"/>
        <w:rPr>
          <w:color w:val="000000" w:themeColor="text1"/>
        </w:rPr>
      </w:pPr>
    </w:p>
    <w:p w14:paraId="43B5D0EA" w14:textId="77777777" w:rsidR="003A44B4" w:rsidRPr="00A07789" w:rsidRDefault="003A44B4" w:rsidP="003B026A">
      <w:pPr>
        <w:ind w:left="0" w:right="4" w:firstLine="0"/>
        <w:rPr>
          <w:color w:val="000000" w:themeColor="text1"/>
        </w:rPr>
      </w:pPr>
    </w:p>
    <w:p w14:paraId="311C7D05" w14:textId="77777777" w:rsidR="00D83437" w:rsidRPr="00A07789" w:rsidRDefault="00D83437" w:rsidP="003B026A">
      <w:pPr>
        <w:ind w:left="0" w:right="4" w:firstLine="0"/>
        <w:rPr>
          <w:color w:val="000000" w:themeColor="text1"/>
        </w:rPr>
      </w:pPr>
      <w:r w:rsidRPr="00A07789">
        <w:rPr>
          <w:color w:val="000000" w:themeColor="text1"/>
        </w:rPr>
        <w:t xml:space="preserve">  </w:t>
      </w:r>
    </w:p>
    <w:p w14:paraId="2CF504C1" w14:textId="2336BF46" w:rsidR="002A5466" w:rsidRPr="00A07789" w:rsidRDefault="002A5466" w:rsidP="002A5466">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3" w:name="_Toc31637855"/>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6579B">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3"/>
    </w:p>
    <w:p w14:paraId="4EC43515" w14:textId="77291569" w:rsidR="00D83437" w:rsidRPr="00A07789" w:rsidRDefault="000947DA" w:rsidP="000947DA">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823020" w:rsidRPr="00A07789">
        <w:rPr>
          <w:color w:val="000000" w:themeColor="text1"/>
        </w:rPr>
        <w:t>12</w:t>
      </w:r>
      <w:r w:rsidRPr="00A07789">
        <w:rPr>
          <w:color w:val="000000" w:themeColor="text1"/>
        </w:rPr>
        <w:t>.</w:t>
      </w:r>
    </w:p>
    <w:p w14:paraId="58353FB8" w14:textId="77777777" w:rsidR="00892B8C" w:rsidRPr="00A07789" w:rsidRDefault="00892B8C" w:rsidP="000947DA">
      <w:pPr>
        <w:spacing w:line="360" w:lineRule="auto"/>
        <w:ind w:left="0" w:right="4" w:firstLine="426"/>
        <w:rPr>
          <w:color w:val="000000" w:themeColor="text1"/>
        </w:rPr>
      </w:pPr>
    </w:p>
    <w:p w14:paraId="0DDA4E90" w14:textId="77777777" w:rsidR="00892B8C" w:rsidRPr="00A07789" w:rsidRDefault="00892B8C" w:rsidP="000947DA">
      <w:pPr>
        <w:spacing w:line="360" w:lineRule="auto"/>
        <w:ind w:left="0" w:right="4" w:firstLine="426"/>
        <w:rPr>
          <w:color w:val="000000" w:themeColor="text1"/>
        </w:rPr>
      </w:pPr>
    </w:p>
    <w:p w14:paraId="0B04A031" w14:textId="3EBAF6F0" w:rsidR="000947DA" w:rsidRPr="00A07789" w:rsidRDefault="00892B8C" w:rsidP="00892B8C">
      <w:pPr>
        <w:spacing w:line="360" w:lineRule="auto"/>
        <w:ind w:left="0" w:right="4" w:firstLine="426"/>
        <w:rPr>
          <w:color w:val="000000" w:themeColor="text1"/>
        </w:rPr>
      </w:pPr>
      <w:r w:rsidRPr="00A07789">
        <w:rPr>
          <w:color w:val="000000" w:themeColor="text1"/>
        </w:rPr>
        <w:lastRenderedPageBreak/>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140702" w:rsidRPr="00A07789">
        <w:rPr>
          <w:color w:val="000000" w:themeColor="text1"/>
        </w:rPr>
        <w:t>1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besar jadi dibutuhkanlah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3E2485">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541A3ED6" w:rsidR="003E2485" w:rsidRPr="00A07789" w:rsidRDefault="0083694E" w:rsidP="005C2B42">
      <w:pPr>
        <w:pStyle w:val="Caption"/>
        <w:jc w:val="center"/>
        <w:rPr>
          <w:color w:val="000000" w:themeColor="text1"/>
          <w:sz w:val="24"/>
        </w:rPr>
      </w:pPr>
      <w:bookmarkStart w:id="44" w:name="_Toc31637856"/>
      <w:r w:rsidRPr="009C14E2">
        <w:rPr>
          <w:i w:val="0"/>
          <w:iCs w:val="0"/>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6579B">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4"/>
    </w:p>
    <w:p w14:paraId="17922709" w14:textId="77777777" w:rsidR="005C2B42" w:rsidRPr="00A07789" w:rsidRDefault="005C2B42" w:rsidP="005C2B42">
      <w:pPr>
        <w:rPr>
          <w:color w:val="000000" w:themeColor="text1"/>
        </w:rPr>
      </w:pPr>
    </w:p>
    <w:p w14:paraId="5CF0526B" w14:textId="77777777" w:rsidR="002A5466" w:rsidRPr="00A07789" w:rsidRDefault="002A5466" w:rsidP="003B026A">
      <w:pPr>
        <w:ind w:left="0" w:right="4" w:firstLine="0"/>
        <w:rPr>
          <w:color w:val="000000" w:themeColor="text1"/>
        </w:rPr>
      </w:pPr>
    </w:p>
    <w:p w14:paraId="0A96BE06" w14:textId="77777777" w:rsidR="002A5466" w:rsidRPr="00A07789" w:rsidRDefault="00957BE9" w:rsidP="003B026A">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3B026A">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3B026A">
      <w:pPr>
        <w:ind w:left="0" w:right="4" w:firstLine="0"/>
        <w:rPr>
          <w:color w:val="000000" w:themeColor="text1"/>
        </w:rPr>
      </w:pPr>
    </w:p>
    <w:p w14:paraId="1DEB29FF" w14:textId="77777777" w:rsidR="005C2B42" w:rsidRPr="00A07789" w:rsidRDefault="00957BE9" w:rsidP="003B026A">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09BBC"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3B026A">
      <w:pPr>
        <w:ind w:left="0" w:right="4" w:firstLine="0"/>
        <w:rPr>
          <w:color w:val="000000" w:themeColor="text1"/>
        </w:rPr>
      </w:pPr>
    </w:p>
    <w:p w14:paraId="3FA9E0E3" w14:textId="77777777" w:rsidR="005C2B42" w:rsidRPr="00A07789" w:rsidRDefault="005C2B42" w:rsidP="003B026A">
      <w:pPr>
        <w:ind w:left="0" w:right="4" w:firstLine="0"/>
        <w:rPr>
          <w:color w:val="000000" w:themeColor="text1"/>
        </w:rPr>
      </w:pPr>
    </w:p>
    <w:p w14:paraId="732529B2" w14:textId="77777777" w:rsidR="002A5466" w:rsidRPr="00A07789" w:rsidRDefault="002A5466" w:rsidP="003B026A">
      <w:pPr>
        <w:ind w:left="0" w:right="4" w:firstLine="0"/>
        <w:rPr>
          <w:color w:val="000000" w:themeColor="text1"/>
        </w:rPr>
      </w:pPr>
    </w:p>
    <w:p w14:paraId="73BD8B92" w14:textId="77777777" w:rsidR="005C2B42" w:rsidRPr="00A07789" w:rsidRDefault="005C2B42" w:rsidP="003B026A">
      <w:pPr>
        <w:ind w:left="0" w:right="4" w:firstLine="0"/>
        <w:rPr>
          <w:color w:val="000000" w:themeColor="text1"/>
        </w:rPr>
      </w:pPr>
    </w:p>
    <w:p w14:paraId="49A04E42" w14:textId="77777777" w:rsidR="005C2B42" w:rsidRPr="00A07789" w:rsidRDefault="005C2B42" w:rsidP="003B026A">
      <w:pPr>
        <w:ind w:left="0" w:right="4" w:firstLine="0"/>
        <w:rPr>
          <w:color w:val="000000" w:themeColor="text1"/>
        </w:rPr>
      </w:pPr>
    </w:p>
    <w:p w14:paraId="25E71B4F" w14:textId="77777777" w:rsidR="005C2B42" w:rsidRPr="00A07789" w:rsidRDefault="005C2B42" w:rsidP="003B026A">
      <w:pPr>
        <w:ind w:left="0" w:right="4" w:firstLine="0"/>
        <w:rPr>
          <w:color w:val="000000" w:themeColor="text1"/>
        </w:rPr>
      </w:pPr>
    </w:p>
    <w:p w14:paraId="2E0F7DAB" w14:textId="77777777" w:rsidR="0083694E" w:rsidRPr="00A07789" w:rsidRDefault="0083694E" w:rsidP="003B026A">
      <w:pPr>
        <w:ind w:left="0" w:right="4" w:firstLine="0"/>
        <w:rPr>
          <w:color w:val="000000" w:themeColor="text1"/>
        </w:rPr>
      </w:pPr>
    </w:p>
    <w:p w14:paraId="2354C60A" w14:textId="58B31ECF" w:rsidR="003E2485" w:rsidRPr="00A07789" w:rsidRDefault="00140B2B" w:rsidP="0083694E">
      <w:pPr>
        <w:pStyle w:val="Caption"/>
        <w:ind w:left="0" w:right="4" w:firstLine="0"/>
        <w:rPr>
          <w:color w:val="000000" w:themeColor="text1"/>
        </w:rPr>
      </w:pPr>
      <w:bookmarkStart w:id="45" w:name="_Toc14257889"/>
      <w:r w:rsidRPr="009C14E2">
        <w:rPr>
          <w:i w:val="0"/>
          <w:iCs w:val="0"/>
          <w:color w:val="000000" w:themeColor="text1"/>
          <w:sz w:val="24"/>
        </w:rPr>
        <w:t xml:space="preserve">                     </w:t>
      </w:r>
      <w:bookmarkStart w:id="46" w:name="_Toc31637857"/>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6579B">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6"/>
    </w:p>
    <w:p w14:paraId="063E3AF6" w14:textId="4525F319" w:rsidR="00744919" w:rsidRPr="00A07789" w:rsidRDefault="0083694E" w:rsidP="00744919">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140702" w:rsidRPr="00A07789">
        <w:rPr>
          <w:color w:val="000000" w:themeColor="text1"/>
          <w:szCs w:val="20"/>
        </w:rPr>
        <w:t xml:space="preserve">1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3364BD" w:rsidRPr="00A07789">
        <w:rPr>
          <w:i/>
          <w:color w:val="000000" w:themeColor="text1"/>
          <w:szCs w:val="20"/>
        </w:rPr>
        <w:t>error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3364BD" w:rsidRPr="009C14E2">
        <w:rPr>
          <w:i/>
          <w:iCs/>
          <w:color w:val="000000" w:themeColor="text1"/>
        </w:rPr>
        <w:t>error</w:t>
      </w:r>
      <w:r w:rsidR="003364BD" w:rsidRPr="00A07789">
        <w:rPr>
          <w:color w:val="000000" w:themeColor="text1"/>
        </w:rPr>
        <w:t xml:space="preserve"> keadaan penghubung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744919"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77777777" w:rsidR="0083694E" w:rsidRPr="00A07789" w:rsidRDefault="00744919" w:rsidP="00D4377D">
      <w:pPr>
        <w:spacing w:before="240" w:line="360" w:lineRule="auto"/>
        <w:ind w:left="0" w:right="4" w:firstLine="567"/>
        <w:rPr>
          <w:i/>
          <w:color w:val="000000" w:themeColor="text1"/>
        </w:rPr>
      </w:pPr>
      <w:r w:rsidRPr="00A07789">
        <w:rPr>
          <w:i/>
          <w:color w:val="000000" w:themeColor="text1"/>
          <w:szCs w:val="20"/>
        </w:rPr>
        <w:t>Error block input</w:t>
      </w:r>
      <w:r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Pr="00A07789">
        <w:rPr>
          <w:color w:val="000000" w:themeColor="text1"/>
        </w:rPr>
        <w:t xml:space="preserve"> dan </w:t>
      </w:r>
      <w:r w:rsidRPr="009C14E2">
        <w:rPr>
          <w:i/>
          <w:iCs/>
          <w:color w:val="000000" w:themeColor="text1"/>
        </w:rPr>
        <w:t>error</w:t>
      </w:r>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Pr="00A07789">
        <w:rPr>
          <w:i/>
          <w:color w:val="000000" w:themeColor="text1"/>
          <w:szCs w:val="24"/>
        </w:rPr>
        <w:t>,</w:t>
      </w:r>
      <w:r w:rsidRPr="00A07789">
        <w:rPr>
          <w:color w:val="000000" w:themeColor="text1"/>
          <w:szCs w:val="24"/>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A07789">
        <w:rPr>
          <w:i/>
          <w:color w:val="000000" w:themeColor="text1"/>
        </w:rPr>
        <w:t>error minimum</w:t>
      </w:r>
      <w:r w:rsidR="00D4377D" w:rsidRPr="00A07789">
        <w:rPr>
          <w:i/>
          <w:color w:val="000000" w:themeColor="text1"/>
        </w:rPr>
        <w:t xml:space="preserve">, </w:t>
      </w:r>
      <w:r w:rsidRPr="00A07789">
        <w:rPr>
          <w:color w:val="000000" w:themeColor="text1"/>
        </w:rPr>
        <w:t xml:space="preserve">Dan </w:t>
      </w:r>
      <w:proofErr w:type="spellStart"/>
      <w:r w:rsidRPr="00A07789">
        <w:rPr>
          <w:color w:val="000000" w:themeColor="text1"/>
        </w:rPr>
        <w:t>tiap</w:t>
      </w:r>
      <w:proofErr w:type="spellEnd"/>
      <w:r w:rsidRPr="00A07789">
        <w:rPr>
          <w:color w:val="000000" w:themeColor="text1"/>
        </w:rPr>
        <w:t xml:space="preserve"> </w:t>
      </w:r>
      <w:proofErr w:type="spellStart"/>
      <w:r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Pr="00A07789">
        <w:rPr>
          <w:color w:val="000000" w:themeColor="text1"/>
        </w:rPr>
        <w:t xml:space="preserve"> </w:t>
      </w:r>
      <w:proofErr w:type="spellStart"/>
      <w:r w:rsidRPr="00A07789">
        <w:rPr>
          <w:color w:val="000000" w:themeColor="text1"/>
          <w:szCs w:val="24"/>
        </w:rPr>
        <w:t>bobot</w:t>
      </w:r>
      <w:proofErr w:type="spellEnd"/>
      <w:r w:rsidRPr="00A07789">
        <w:rPr>
          <w:color w:val="000000" w:themeColor="text1"/>
          <w:szCs w:val="24"/>
        </w:rPr>
        <w:t xml:space="preserve"> </w:t>
      </w:r>
      <w:r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D3011">
      <w:pPr>
        <w:pStyle w:val="Heading3"/>
        <w:rPr>
          <w:color w:val="000000" w:themeColor="text1"/>
        </w:rPr>
      </w:pPr>
      <w:bookmarkStart w:id="47" w:name="_Toc31637825"/>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5"/>
      <w:bookmarkEnd w:id="47"/>
      <w:proofErr w:type="spellEnd"/>
      <w:r w:rsidR="007A1514" w:rsidRPr="00A07789">
        <w:rPr>
          <w:color w:val="000000" w:themeColor="text1"/>
        </w:rPr>
        <w:tab/>
      </w:r>
    </w:p>
    <w:p w14:paraId="0B2DD71B" w14:textId="76C2DA06" w:rsidR="00A515BC" w:rsidRPr="00A07789" w:rsidRDefault="006D008B" w:rsidP="000947DA">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9C14E2">
        <w:rPr>
          <w:color w:val="000000" w:themeColor="text1"/>
          <w:spacing w:val="1"/>
          <w:szCs w:val="24"/>
        </w:rPr>
        <w:t>15 :</w:t>
      </w:r>
      <w:proofErr w:type="gramEnd"/>
    </w:p>
    <w:p w14:paraId="78A1D8EF" w14:textId="77777777" w:rsidR="0022246B" w:rsidRPr="00A07789" w:rsidRDefault="009E6FCB" w:rsidP="001E1F59">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5E215F2C" w:rsidR="00123CA8" w:rsidRPr="00A07789" w:rsidRDefault="00453826" w:rsidP="00C801DC">
      <w:pPr>
        <w:pStyle w:val="Caption"/>
        <w:spacing w:line="360" w:lineRule="auto"/>
        <w:rPr>
          <w:color w:val="000000" w:themeColor="text1"/>
        </w:rPr>
      </w:pPr>
      <w:r w:rsidRPr="00A07789">
        <w:rPr>
          <w:color w:val="000000" w:themeColor="text1"/>
          <w:sz w:val="24"/>
        </w:rPr>
        <w:t xml:space="preserve">                               </w:t>
      </w:r>
      <w:bookmarkStart w:id="48" w:name="_Toc31637858"/>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6579B">
        <w:rPr>
          <w:noProof/>
          <w:color w:val="000000" w:themeColor="text1"/>
          <w:sz w:val="24"/>
        </w:rPr>
        <w:t>1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8"/>
      <w:proofErr w:type="spellEnd"/>
    </w:p>
    <w:p w14:paraId="13946329" w14:textId="2D3445CA" w:rsidR="003A6C58" w:rsidRPr="00A07789" w:rsidRDefault="00D115F0" w:rsidP="00975FE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975FE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346A3C">
      <w:pPr>
        <w:pStyle w:val="Heading2"/>
        <w:numPr>
          <w:ilvl w:val="1"/>
          <w:numId w:val="26"/>
        </w:numPr>
        <w:spacing w:after="120" w:line="360" w:lineRule="auto"/>
        <w:ind w:left="425" w:right="0" w:hanging="245"/>
        <w:rPr>
          <w:color w:val="000000" w:themeColor="text1"/>
          <w:sz w:val="28"/>
        </w:rPr>
      </w:pPr>
      <w:bookmarkStart w:id="49" w:name="_Toc31637826"/>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0" w:name="_Toc29964418"/>
      <w:bookmarkEnd w:id="49"/>
      <w:proofErr w:type="spellEnd"/>
    </w:p>
    <w:p w14:paraId="25345C2A" w14:textId="77777777" w:rsidR="00CA72A1" w:rsidRPr="00A07789" w:rsidRDefault="003F5910" w:rsidP="008A3824">
      <w:pPr>
        <w:pStyle w:val="Heading3"/>
        <w:spacing w:after="0" w:line="360" w:lineRule="auto"/>
        <w:ind w:left="180"/>
        <w:rPr>
          <w:color w:val="000000" w:themeColor="text1"/>
        </w:rPr>
      </w:pPr>
      <w:bookmarkStart w:id="51" w:name="_Toc3163782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0"/>
      <w:bookmarkEnd w:id="51"/>
    </w:p>
    <w:p w14:paraId="64C076CC" w14:textId="77777777" w:rsidR="00CA72A1" w:rsidRPr="00A07789" w:rsidRDefault="00CA72A1" w:rsidP="008A3824">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8A3824">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346A3C">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346A3C">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2" w:name="_Toc29964419"/>
    </w:p>
    <w:p w14:paraId="4D048897" w14:textId="77777777" w:rsidR="00CA72A1" w:rsidRPr="00A07789" w:rsidRDefault="003F5910" w:rsidP="008A3824">
      <w:pPr>
        <w:pStyle w:val="Heading3"/>
        <w:spacing w:after="0" w:line="360" w:lineRule="auto"/>
        <w:ind w:left="181" w:hanging="11"/>
        <w:rPr>
          <w:color w:val="000000" w:themeColor="text1"/>
        </w:rPr>
      </w:pPr>
      <w:bookmarkStart w:id="53" w:name="_Toc3163782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2"/>
      <w:bookmarkEnd w:id="53"/>
    </w:p>
    <w:p w14:paraId="41F8E8FD" w14:textId="77777777" w:rsidR="00CA72A1" w:rsidRPr="00A07789" w:rsidRDefault="00CA72A1" w:rsidP="00975FE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346A3C">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77777777" w:rsidR="00CA72A1" w:rsidRPr="00A07789" w:rsidRDefault="00CA72A1" w:rsidP="00346A3C">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56E50A1C" w14:textId="77777777" w:rsidR="008A3824" w:rsidRPr="00A07789" w:rsidRDefault="00C801DC" w:rsidP="00346A3C">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975FE8">
      <w:pPr>
        <w:pStyle w:val="Heading2"/>
        <w:spacing w:after="120" w:line="360" w:lineRule="auto"/>
        <w:ind w:right="0"/>
        <w:rPr>
          <w:color w:val="000000" w:themeColor="text1"/>
          <w:sz w:val="28"/>
        </w:rPr>
      </w:pPr>
      <w:bookmarkStart w:id="54" w:name="_Toc3163782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4"/>
    </w:p>
    <w:p w14:paraId="3FCA7FEF" w14:textId="6BB0B4C7" w:rsidR="0081630B" w:rsidRPr="00A07789" w:rsidRDefault="003F5910" w:rsidP="00975FE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535B4E">
      <w:pPr>
        <w:pStyle w:val="Heading2"/>
        <w:spacing w:after="120" w:line="360" w:lineRule="auto"/>
        <w:ind w:left="0" w:right="0" w:firstLine="0"/>
        <w:rPr>
          <w:color w:val="000000" w:themeColor="text1"/>
          <w:sz w:val="28"/>
        </w:rPr>
      </w:pPr>
      <w:bookmarkStart w:id="55" w:name="_Toc31637830"/>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5"/>
    </w:p>
    <w:p w14:paraId="0D74718D" w14:textId="77777777" w:rsidR="004579C7" w:rsidRPr="00A07789" w:rsidRDefault="0039598B" w:rsidP="00975FE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E57E3A">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E61440">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E61440">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E57E3A">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E61440">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77777777" w:rsidR="0081630B" w:rsidRPr="00A07789" w:rsidRDefault="00F91EF8" w:rsidP="00E61440">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E61440">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E61440">
      <w:pPr>
        <w:numPr>
          <w:ilvl w:val="6"/>
          <w:numId w:val="14"/>
        </w:numPr>
        <w:spacing w:after="0" w:line="360" w:lineRule="auto"/>
        <w:ind w:left="1276" w:right="0" w:hanging="357"/>
        <w:rPr>
          <w:color w:val="000000" w:themeColor="text1"/>
        </w:rPr>
      </w:pPr>
      <w:r w:rsidRPr="00A07789">
        <w:rPr>
          <w:color w:val="000000" w:themeColor="text1"/>
        </w:rPr>
        <w:t xml:space="preserve">Backpropagation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E61440">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801DC">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535B4E">
      <w:pPr>
        <w:pStyle w:val="Heading2"/>
        <w:spacing w:after="120" w:line="360" w:lineRule="auto"/>
        <w:rPr>
          <w:color w:val="000000" w:themeColor="text1"/>
          <w:sz w:val="28"/>
        </w:rPr>
      </w:pPr>
      <w:bookmarkStart w:id="56" w:name="_Toc3163783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6"/>
      <w:r w:rsidR="0081630B" w:rsidRPr="00A07789">
        <w:rPr>
          <w:color w:val="000000" w:themeColor="text1"/>
          <w:sz w:val="28"/>
        </w:rPr>
        <w:t xml:space="preserve"> </w:t>
      </w:r>
    </w:p>
    <w:p w14:paraId="0A52BC30" w14:textId="77777777" w:rsidR="003A538D" w:rsidRPr="00A07789" w:rsidRDefault="0081630B" w:rsidP="000947DA">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dan </w:t>
      </w:r>
      <w:proofErr w:type="spellStart"/>
      <w:r w:rsidRPr="00A07789">
        <w:rPr>
          <w:color w:val="000000" w:themeColor="text1"/>
        </w:rPr>
        <w:t>menampilkan</w:t>
      </w:r>
      <w:proofErr w:type="spellEnd"/>
      <w:r w:rsidRPr="00A07789">
        <w:rPr>
          <w:color w:val="000000" w:themeColor="text1"/>
        </w:rPr>
        <w:t xml:space="preserve"> juga </w:t>
      </w:r>
      <w:proofErr w:type="spellStart"/>
      <w:r w:rsidRPr="00A07789">
        <w:rPr>
          <w:color w:val="000000" w:themeColor="text1"/>
        </w:rPr>
        <w:t>grafik</w:t>
      </w:r>
      <w:proofErr w:type="spellEnd"/>
      <w:r w:rsidRPr="00A07789">
        <w:rPr>
          <w:color w:val="000000" w:themeColor="text1"/>
        </w:rPr>
        <w:t xml:space="preserve"> </w:t>
      </w:r>
      <w:r w:rsidRPr="009C14E2">
        <w:rPr>
          <w:i/>
          <w:iCs/>
          <w:color w:val="000000" w:themeColor="text1"/>
        </w:rPr>
        <w:t>erro</w:t>
      </w:r>
      <w:r w:rsidR="000947DA" w:rsidRPr="009C14E2">
        <w:rPr>
          <w:i/>
          <w:iCs/>
          <w:color w:val="000000" w:themeColor="text1"/>
        </w:rPr>
        <w:t>r</w:t>
      </w:r>
      <w:r w:rsidR="000947DA"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0947DA">
      <w:pPr>
        <w:spacing w:after="120" w:line="360" w:lineRule="auto"/>
        <w:ind w:left="0" w:right="0" w:firstLine="0"/>
        <w:rPr>
          <w:color w:val="000000" w:themeColor="text1"/>
        </w:rPr>
      </w:pPr>
    </w:p>
    <w:p w14:paraId="56C46C8B" w14:textId="77777777" w:rsidR="000947DA" w:rsidRPr="00A07789" w:rsidRDefault="000947DA" w:rsidP="000947DA">
      <w:pPr>
        <w:spacing w:after="120" w:line="360" w:lineRule="auto"/>
        <w:ind w:left="0" w:right="0" w:firstLine="0"/>
        <w:rPr>
          <w:color w:val="000000" w:themeColor="text1"/>
        </w:rPr>
      </w:pPr>
    </w:p>
    <w:p w14:paraId="4884FC78" w14:textId="77777777" w:rsidR="000947DA" w:rsidRPr="00A07789" w:rsidRDefault="000947DA" w:rsidP="000947DA">
      <w:pPr>
        <w:spacing w:after="120" w:line="360" w:lineRule="auto"/>
        <w:ind w:left="0" w:right="0" w:firstLine="0"/>
        <w:rPr>
          <w:color w:val="000000" w:themeColor="text1"/>
        </w:rPr>
      </w:pPr>
    </w:p>
    <w:p w14:paraId="30D6579E" w14:textId="77777777" w:rsidR="000947DA" w:rsidRPr="00A07789" w:rsidRDefault="000947DA" w:rsidP="000947DA">
      <w:pPr>
        <w:spacing w:after="120" w:line="360" w:lineRule="auto"/>
        <w:ind w:left="0" w:right="0" w:firstLine="0"/>
        <w:rPr>
          <w:color w:val="000000" w:themeColor="text1"/>
        </w:rPr>
      </w:pPr>
    </w:p>
    <w:p w14:paraId="29EC21F0" w14:textId="77777777" w:rsidR="000947DA" w:rsidRPr="00A07789" w:rsidRDefault="000947DA" w:rsidP="000947DA">
      <w:pPr>
        <w:spacing w:after="120" w:line="360" w:lineRule="auto"/>
        <w:ind w:left="0" w:right="0" w:firstLine="0"/>
        <w:rPr>
          <w:color w:val="000000" w:themeColor="text1"/>
        </w:rPr>
      </w:pPr>
    </w:p>
    <w:p w14:paraId="62DED059" w14:textId="77777777" w:rsidR="000947DA" w:rsidRPr="00A07789" w:rsidRDefault="000947DA" w:rsidP="000947DA">
      <w:pPr>
        <w:spacing w:after="120" w:line="360" w:lineRule="auto"/>
        <w:ind w:left="0" w:right="0" w:firstLine="0"/>
        <w:rPr>
          <w:color w:val="000000" w:themeColor="text1"/>
        </w:rPr>
      </w:pPr>
    </w:p>
    <w:p w14:paraId="18EBD035" w14:textId="77777777" w:rsidR="000947DA" w:rsidRPr="00A07789" w:rsidRDefault="000947DA" w:rsidP="000947DA">
      <w:pPr>
        <w:spacing w:after="120" w:line="360" w:lineRule="auto"/>
        <w:ind w:left="0" w:right="0" w:firstLine="0"/>
        <w:rPr>
          <w:color w:val="000000" w:themeColor="text1"/>
        </w:rPr>
      </w:pPr>
    </w:p>
    <w:p w14:paraId="299F4DFB" w14:textId="77777777" w:rsidR="000947DA" w:rsidRPr="00A07789" w:rsidRDefault="000947DA" w:rsidP="000947DA">
      <w:pPr>
        <w:spacing w:after="120" w:line="360" w:lineRule="auto"/>
        <w:ind w:left="0" w:right="0" w:firstLine="0"/>
        <w:rPr>
          <w:color w:val="000000" w:themeColor="text1"/>
        </w:rPr>
      </w:pPr>
    </w:p>
    <w:p w14:paraId="5F7F7005" w14:textId="77777777" w:rsidR="0018327A" w:rsidRPr="00A07789" w:rsidRDefault="0018327A" w:rsidP="000947DA">
      <w:pPr>
        <w:spacing w:after="120" w:line="360" w:lineRule="auto"/>
        <w:ind w:left="0" w:right="0" w:firstLine="0"/>
        <w:rPr>
          <w:color w:val="000000" w:themeColor="text1"/>
        </w:rPr>
      </w:pPr>
    </w:p>
    <w:p w14:paraId="36F967DA" w14:textId="77777777" w:rsidR="0018327A" w:rsidRPr="00A07789" w:rsidRDefault="0018327A" w:rsidP="000947DA">
      <w:pPr>
        <w:spacing w:after="120" w:line="360" w:lineRule="auto"/>
        <w:ind w:left="0" w:right="0" w:firstLine="0"/>
        <w:rPr>
          <w:color w:val="000000" w:themeColor="text1"/>
        </w:rPr>
      </w:pPr>
    </w:p>
    <w:p w14:paraId="1911EF96" w14:textId="77777777" w:rsidR="003A538D" w:rsidRPr="00A07789" w:rsidRDefault="00216332" w:rsidP="000947DA">
      <w:pPr>
        <w:pStyle w:val="Heading2"/>
        <w:spacing w:after="120" w:line="360" w:lineRule="auto"/>
        <w:ind w:left="11" w:hanging="11"/>
        <w:rPr>
          <w:color w:val="000000" w:themeColor="text1"/>
          <w:sz w:val="28"/>
        </w:rPr>
      </w:pPr>
      <w:bookmarkStart w:id="57" w:name="_Toc31637832"/>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bookmarkEnd w:id="57"/>
      <w:proofErr w:type="spellEnd"/>
      <w:r w:rsidR="0018327A" w:rsidRPr="00A07789">
        <w:rPr>
          <w:color w:val="000000" w:themeColor="text1"/>
          <w:sz w:val="28"/>
        </w:rPr>
        <w:t xml:space="preserve"> </w:t>
      </w:r>
    </w:p>
    <w:p w14:paraId="60211BB7" w14:textId="77777777" w:rsidR="0018327A" w:rsidRPr="00A07789" w:rsidRDefault="0018327A" w:rsidP="0018327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A07789" w:rsidRDefault="0018327A" w:rsidP="0018327A">
      <w:pPr>
        <w:pStyle w:val="Heading3"/>
        <w:spacing w:after="0" w:line="360" w:lineRule="auto"/>
        <w:ind w:left="11" w:hanging="11"/>
        <w:rPr>
          <w:color w:val="FF0000"/>
        </w:rPr>
      </w:pPr>
      <w:bookmarkStart w:id="58" w:name="_Toc31637833"/>
      <w:r w:rsidRPr="00A07789">
        <w:rPr>
          <w:color w:val="FF0000"/>
        </w:rPr>
        <w:t>3.6.1 Flowchart Diagram</w:t>
      </w:r>
      <w:bookmarkEnd w:id="58"/>
      <w:r w:rsidRPr="00A07789">
        <w:rPr>
          <w:color w:val="FF0000"/>
        </w:rPr>
        <w:t xml:space="preserve"> </w:t>
      </w:r>
    </w:p>
    <w:p w14:paraId="06AF1290" w14:textId="77777777" w:rsidR="0018327A" w:rsidRPr="00A07789" w:rsidRDefault="0018327A" w:rsidP="0018327A">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3A25C4">
      <w:pPr>
        <w:rPr>
          <w:color w:val="000000" w:themeColor="text1"/>
        </w:rPr>
      </w:pPr>
      <w:r>
        <w:rPr>
          <w:noProof/>
        </w:rPr>
        <w:drawing>
          <wp:inline distT="0" distB="0" distL="0" distR="0" wp14:anchorId="3EFDBFF9" wp14:editId="3678DA52">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3A25C4">
      <w:pPr>
        <w:rPr>
          <w:color w:val="000000" w:themeColor="text1"/>
        </w:rPr>
      </w:pPr>
    </w:p>
    <w:p w14:paraId="0006FC2E" w14:textId="5D1F9A27" w:rsidR="0018327A" w:rsidRPr="00A07789" w:rsidRDefault="0018327A" w:rsidP="0018327A">
      <w:pPr>
        <w:pStyle w:val="Caption"/>
        <w:jc w:val="center"/>
        <w:rPr>
          <w:i w:val="0"/>
          <w:color w:val="000000" w:themeColor="text1"/>
          <w:sz w:val="24"/>
          <w:szCs w:val="24"/>
        </w:rPr>
      </w:pPr>
      <w:r w:rsidRPr="009C14E2">
        <w:rPr>
          <w:i w:val="0"/>
          <w:iCs w:val="0"/>
          <w:color w:val="000000" w:themeColor="text1"/>
          <w:sz w:val="24"/>
          <w:szCs w:val="24"/>
        </w:rPr>
        <w:t xml:space="preserve">                    </w:t>
      </w:r>
      <w:bookmarkStart w:id="59" w:name="_Toc31637859"/>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6579B">
        <w:rPr>
          <w:i w:val="0"/>
          <w:iCs w:val="0"/>
          <w:noProof/>
          <w:color w:val="000000" w:themeColor="text1"/>
          <w:sz w:val="24"/>
          <w:szCs w:val="24"/>
        </w:rPr>
        <w:t>1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59"/>
      <w:proofErr w:type="spellEnd"/>
    </w:p>
    <w:p w14:paraId="270514E7" w14:textId="77777777" w:rsidR="006E31DC" w:rsidRPr="00A07789" w:rsidRDefault="006E31DC" w:rsidP="006E31DC">
      <w:pPr>
        <w:rPr>
          <w:color w:val="000000" w:themeColor="text1"/>
        </w:rPr>
      </w:pPr>
    </w:p>
    <w:p w14:paraId="08FFB17F" w14:textId="577FDC9B" w:rsidR="006E31DC" w:rsidRDefault="006E31DC" w:rsidP="006E31DC">
      <w:pPr>
        <w:rPr>
          <w:color w:val="000000" w:themeColor="text1"/>
        </w:rPr>
      </w:pPr>
    </w:p>
    <w:p w14:paraId="5F3F0491" w14:textId="0F9F1BD9" w:rsidR="003A25C4" w:rsidRDefault="003A25C4" w:rsidP="006E31DC">
      <w:pPr>
        <w:rPr>
          <w:color w:val="000000" w:themeColor="text1"/>
        </w:rPr>
      </w:pPr>
    </w:p>
    <w:p w14:paraId="65FC2042" w14:textId="146E684F" w:rsidR="003A25C4" w:rsidRDefault="003A25C4" w:rsidP="006E31DC">
      <w:pPr>
        <w:rPr>
          <w:color w:val="000000" w:themeColor="text1"/>
        </w:rPr>
      </w:pPr>
    </w:p>
    <w:p w14:paraId="6AA45A7D" w14:textId="77777777" w:rsidR="003A25C4" w:rsidRPr="00A07789" w:rsidRDefault="003A25C4" w:rsidP="006E31DC">
      <w:pPr>
        <w:rPr>
          <w:color w:val="000000" w:themeColor="text1"/>
        </w:rPr>
      </w:pPr>
    </w:p>
    <w:p w14:paraId="54491281" w14:textId="79111478" w:rsidR="0018327A" w:rsidRPr="00A07789" w:rsidRDefault="0018327A" w:rsidP="006E31DC">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346A3C">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346A3C">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3E1CF9">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346A3C">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7F77">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346A3C">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3E1CF9">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77777777" w:rsidR="0018327A" w:rsidRPr="00A07789" w:rsidRDefault="0018327A" w:rsidP="00346A3C">
      <w:pPr>
        <w:pStyle w:val="ListParagraph"/>
        <w:numPr>
          <w:ilvl w:val="0"/>
          <w:numId w:val="32"/>
        </w:numPr>
        <w:tabs>
          <w:tab w:val="left" w:pos="142"/>
        </w:tabs>
        <w:spacing w:after="0" w:line="360" w:lineRule="auto"/>
        <w:ind w:left="709" w:right="4"/>
        <w:rPr>
          <w:bCs/>
          <w:i/>
          <w:color w:val="000000" w:themeColor="text1"/>
          <w:szCs w:val="20"/>
        </w:rPr>
      </w:pPr>
      <w:r w:rsidRPr="00A07789">
        <w:rPr>
          <w:bCs/>
          <w:i/>
          <w:color w:val="000000" w:themeColor="text1"/>
          <w:szCs w:val="20"/>
        </w:rPr>
        <w:t>K-Fold Cross Validation</w:t>
      </w:r>
    </w:p>
    <w:p w14:paraId="79B93029" w14:textId="77777777" w:rsidR="0018327A" w:rsidRPr="00A07789" w:rsidRDefault="0018327A" w:rsidP="009C14E2">
      <w:pPr>
        <w:shd w:val="clear" w:color="auto" w:fill="92D050"/>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346A3C">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77777777" w:rsidR="0018327A" w:rsidRPr="00A07789" w:rsidRDefault="0018327A" w:rsidP="00E8646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A07789">
        <w:rPr>
          <w:bCs/>
          <w:color w:val="000000" w:themeColor="text1"/>
          <w:szCs w:val="20"/>
        </w:rPr>
        <w:t xml:space="preserve"> </w:t>
      </w:r>
      <w:proofErr w:type="spellStart"/>
      <w:r w:rsidRPr="009C14E2">
        <w:rPr>
          <w:bCs/>
          <w:color w:val="000000" w:themeColor="text1"/>
          <w:szCs w:val="20"/>
          <w:shd w:val="clear" w:color="auto" w:fill="92D050"/>
        </w:rPr>
        <w:t>propaga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proofErr w:type="gramStart"/>
      <w:r w:rsidRPr="00A07789">
        <w:rPr>
          <w:bCs/>
          <w:color w:val="000000" w:themeColor="text1"/>
          <w:szCs w:val="20"/>
        </w:rPr>
        <w:t>terpenuhi</w:t>
      </w:r>
      <w:proofErr w:type="spellEnd"/>
      <w:r w:rsidRPr="00A07789">
        <w:rPr>
          <w:bCs/>
          <w:color w:val="000000" w:themeColor="text1"/>
          <w:szCs w:val="20"/>
        </w:rPr>
        <w:t>(</w:t>
      </w:r>
      <w:proofErr w:type="spellStart"/>
      <w:proofErr w:type="gramEnd"/>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346A3C">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485F5EDC" w:rsidR="0018327A" w:rsidRPr="00A07789" w:rsidRDefault="0018327A" w:rsidP="00E8646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sistem</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Pr="00A07789">
        <w:rPr>
          <w:bCs/>
          <w:color w:val="000000" w:themeColor="text1"/>
          <w:szCs w:val="20"/>
        </w:rPr>
        <w:t>.</w:t>
      </w:r>
    </w:p>
    <w:p w14:paraId="311AECEE" w14:textId="78B937CD" w:rsidR="0018327A" w:rsidRDefault="0018327A" w:rsidP="00346A3C">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4A13174A" w:rsidR="00A07789" w:rsidRPr="00A07789" w:rsidRDefault="00A07789" w:rsidP="00D6579B">
      <w:pPr>
        <w:pStyle w:val="Heading3"/>
      </w:pPr>
      <w:r w:rsidRPr="00A07789">
        <w:t>3.6.1 Flowchart K-Fold Cross Validation</w:t>
      </w:r>
    </w:p>
    <w:p w14:paraId="684284B7" w14:textId="77777777" w:rsidR="007924F9" w:rsidRPr="007924F9" w:rsidRDefault="007924F9" w:rsidP="007924F9">
      <w:pPr>
        <w:spacing w:line="360" w:lineRule="auto"/>
        <w:ind w:right="4" w:firstLine="426"/>
        <w:rPr>
          <w:i/>
          <w:szCs w:val="24"/>
        </w:rPr>
      </w:pPr>
      <w:r w:rsidRPr="007924F9">
        <w:rPr>
          <w:szCs w:val="24"/>
        </w:rPr>
        <w:t xml:space="preserve">Di </w:t>
      </w:r>
      <w:proofErr w:type="spellStart"/>
      <w:r w:rsidRPr="007924F9">
        <w:rPr>
          <w:szCs w:val="24"/>
        </w:rPr>
        <w:t>bawah</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rupakan</w:t>
      </w:r>
      <w:proofErr w:type="spellEnd"/>
      <w:r w:rsidRPr="007924F9">
        <w:rPr>
          <w:i/>
          <w:szCs w:val="24"/>
        </w:rPr>
        <w:t xml:space="preserve"> Flowchart </w:t>
      </w:r>
      <w:proofErr w:type="spellStart"/>
      <w:r w:rsidRPr="007924F9">
        <w:rPr>
          <w:szCs w:val="24"/>
        </w:rPr>
        <w:t>sistem</w:t>
      </w:r>
      <w:proofErr w:type="spellEnd"/>
      <w:r w:rsidRPr="007924F9">
        <w:rPr>
          <w:szCs w:val="24"/>
        </w:rPr>
        <w:t xml:space="preserve"> proses </w:t>
      </w:r>
      <w:r w:rsidRPr="007924F9">
        <w:rPr>
          <w:i/>
          <w:szCs w:val="24"/>
        </w:rPr>
        <w:t>K-Folds Cross Validation.</w:t>
      </w:r>
    </w:p>
    <w:p w14:paraId="5AEA421C" w14:textId="77777777" w:rsidR="007924F9" w:rsidRDefault="007924F9" w:rsidP="007924F9">
      <w:pPr>
        <w:pStyle w:val="ListParagraph"/>
        <w:spacing w:line="240" w:lineRule="auto"/>
        <w:ind w:left="426" w:firstLine="284"/>
        <w:rPr>
          <w:sz w:val="20"/>
          <w:szCs w:val="20"/>
        </w:rPr>
      </w:pPr>
    </w:p>
    <w:p w14:paraId="67F72002" w14:textId="611E9CFC" w:rsidR="007924F9" w:rsidRPr="000F01AB" w:rsidRDefault="00D6579B" w:rsidP="007924F9">
      <w:pPr>
        <w:pStyle w:val="ListParagraph"/>
        <w:spacing w:line="240" w:lineRule="auto"/>
        <w:ind w:left="0"/>
        <w:jc w:val="center"/>
        <w:rPr>
          <w:sz w:val="20"/>
          <w:szCs w:val="20"/>
        </w:rPr>
      </w:pPr>
      <w:r>
        <w:rPr>
          <w:sz w:val="20"/>
          <w:szCs w:val="20"/>
        </w:rPr>
        <w:t xml:space="preserve">            </w:t>
      </w:r>
      <w:r w:rsidR="007924F9" w:rsidRPr="000F01AB">
        <w:rPr>
          <w:sz w:val="20"/>
          <w:szCs w:val="20"/>
        </w:rPr>
        <w:object w:dxaOrig="4291" w:dyaOrig="4980" w14:anchorId="49A55F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186pt" o:ole="">
            <v:imagedata r:id="rId36" o:title=""/>
          </v:shape>
          <o:OLEObject Type="Embed" ProgID="Visio.Drawing.15" ShapeID="_x0000_i1025" DrawAspect="Content" ObjectID="_1642272958" r:id="rId37"/>
        </w:object>
      </w:r>
    </w:p>
    <w:p w14:paraId="7CD81316" w14:textId="7AB3043E" w:rsidR="007924F9" w:rsidRPr="00D6579B" w:rsidRDefault="00D6579B" w:rsidP="00D6579B">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Pr="00D6579B">
        <w:rPr>
          <w:noProof/>
          <w:color w:val="000000" w:themeColor="text1"/>
          <w:sz w:val="24"/>
          <w:szCs w:val="24"/>
        </w:rPr>
        <w:t>1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Flowchart </w:t>
      </w:r>
      <w:bookmarkStart w:id="60" w:name="_Hlk31608957"/>
      <w:r w:rsidR="007924F9" w:rsidRPr="00D6579B">
        <w:rPr>
          <w:bCs/>
          <w:i w:val="0"/>
          <w:color w:val="000000" w:themeColor="text1"/>
          <w:sz w:val="24"/>
          <w:szCs w:val="36"/>
        </w:rPr>
        <w:t>K Folds Validation</w:t>
      </w:r>
      <w:bookmarkEnd w:id="60"/>
    </w:p>
    <w:p w14:paraId="5AE7044A" w14:textId="2EC2B4D6" w:rsidR="007924F9" w:rsidRPr="007924F9" w:rsidRDefault="007924F9" w:rsidP="007924F9">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Pr="007924F9">
        <w:rPr>
          <w:szCs w:val="24"/>
        </w:rPr>
        <w:t xml:space="preserve"> </w:t>
      </w:r>
      <w:r w:rsidRPr="007924F9">
        <w:rPr>
          <w:i/>
          <w:szCs w:val="24"/>
        </w:rPr>
        <w:t>K Folds Cross Validation,</w:t>
      </w:r>
      <w:r w:rsidRPr="007924F9">
        <w:rPr>
          <w:szCs w:val="24"/>
        </w:rPr>
        <w:t xml:space="preserve"> </w:t>
      </w:r>
      <w:proofErr w:type="spellStart"/>
      <w:r w:rsidRPr="007924F9">
        <w:rPr>
          <w:szCs w:val="24"/>
        </w:rPr>
        <w:t>dimana</w:t>
      </w:r>
      <w:proofErr w:type="spellEnd"/>
      <w:r w:rsidRPr="007924F9">
        <w:rPr>
          <w:szCs w:val="24"/>
          <w:lang w:val="id-ID"/>
        </w:rPr>
        <w:t xml:space="preserve"> </w:t>
      </w:r>
      <w:r w:rsidRPr="007924F9">
        <w:rPr>
          <w:i/>
          <w:szCs w:val="24"/>
        </w:rPr>
        <w:t xml:space="preserve">k </w:t>
      </w:r>
      <w:proofErr w:type="spellStart"/>
      <w:r w:rsidRPr="007924F9">
        <w:rPr>
          <w:szCs w:val="24"/>
        </w:rPr>
        <w:t>dapat</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Pr="007924F9">
        <w:rPr>
          <w:szCs w:val="24"/>
        </w:rPr>
        <w:t>sendiri</w:t>
      </w:r>
      <w:proofErr w:type="spellEnd"/>
      <w:r>
        <w:rPr>
          <w:szCs w:val="24"/>
        </w:rPr>
        <w:t xml:space="preserve"> </w:t>
      </w:r>
      <w:r>
        <w:rPr>
          <w:szCs w:val="24"/>
        </w:rPr>
        <w:fldChar w:fldCharType="begin" w:fldLock="1"/>
      </w:r>
      <w:r>
        <w:rPr>
          <w:szCs w:val="24"/>
        </w:rPr>
        <w:instrText>ADDIN CSL_CITATION {"citationItems":[{"id":"ITEM-1","itemData":{"author":[{"dropping-particle":"","family":"Yunitarini","given":"Rik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Trunojoyo","given":"Universitas","non-dropping-particle":"","parse-names":false,"suffix":""}],"id":"ITEM-1","issue":"1","issued":{"date-parts":[["2014"]]},"page":"5-13","title":"IMPLEMENTASI METODE BACKPROPAGATION","type":"article-journal","volume":"1"},"uris":["http://www.mendeley.com/documents/?uuid=c2a9161e-3925-47be-b827-e4a1cce9b56d"]}],"mendeley":{"formattedCitation":"[13]","plainTextFormattedCitation":"[13]"},"properties":{"noteIndex":0},"schema":"https://github.com/citation-style-language/schema/raw/master/csl-citation.json"}</w:instrText>
      </w:r>
      <w:r>
        <w:rPr>
          <w:szCs w:val="24"/>
        </w:rPr>
        <w:fldChar w:fldCharType="separate"/>
      </w:r>
      <w:r w:rsidRPr="007924F9">
        <w:rPr>
          <w:noProof/>
          <w:szCs w:val="24"/>
        </w:rPr>
        <w:t>[13]</w:t>
      </w:r>
      <w:r>
        <w:rPr>
          <w:szCs w:val="24"/>
        </w:rPr>
        <w:fldChar w:fldCharType="end"/>
      </w:r>
      <w:r w:rsidRPr="007924F9">
        <w:rPr>
          <w:szCs w:val="24"/>
        </w:rPr>
        <w:t>.</w:t>
      </w:r>
    </w:p>
    <w:p w14:paraId="500A8051" w14:textId="3072BAF5" w:rsidR="00D6579B" w:rsidRDefault="007924F9" w:rsidP="00D6579B">
      <w:pPr>
        <w:spacing w:line="360" w:lineRule="auto"/>
        <w:ind w:left="0" w:right="4" w:firstLine="426"/>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k=3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dataset k</w:t>
      </w:r>
      <w:r w:rsidRPr="007924F9">
        <w:rPr>
          <w:szCs w:val="24"/>
        </w:rPr>
        <w:t xml:space="preserve">1, </w:t>
      </w:r>
      <w:r w:rsidRPr="007924F9">
        <w:rPr>
          <w:i/>
          <w:szCs w:val="24"/>
        </w:rPr>
        <w:t>k</w:t>
      </w:r>
      <w:r w:rsidRPr="007924F9">
        <w:rPr>
          <w:szCs w:val="24"/>
        </w:rPr>
        <w:t xml:space="preserve">2, dan </w:t>
      </w:r>
      <w:r w:rsidRPr="007924F9">
        <w:rPr>
          <w:i/>
          <w:szCs w:val="24"/>
        </w:rPr>
        <w:t>k</w:t>
      </w:r>
      <w:r w:rsidRPr="007924F9">
        <w:rPr>
          <w:szCs w:val="24"/>
        </w:rPr>
        <w:t xml:space="preserve">3. Dari 3 </w:t>
      </w:r>
      <w:r w:rsidRPr="007924F9">
        <w:rPr>
          <w:i/>
          <w:szCs w:val="24"/>
        </w:rPr>
        <w:t xml:space="preserve">dataset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r w:rsidRPr="007924F9">
        <w:rPr>
          <w:i/>
          <w:szCs w:val="24"/>
        </w:rPr>
        <w:t>k1</w:t>
      </w:r>
      <w:r w:rsidRPr="007924F9">
        <w:rPr>
          <w:szCs w:val="24"/>
        </w:rPr>
        <w:t xml:space="preserve"> dan </w:t>
      </w:r>
      <w:r w:rsidRPr="007924F9">
        <w:rPr>
          <w:i/>
          <w:szCs w:val="24"/>
        </w:rPr>
        <w:t>k2</w:t>
      </w:r>
      <w:r w:rsidRPr="007924F9">
        <w:rPr>
          <w:szCs w:val="24"/>
        </w:rPr>
        <w:t xml:space="preserve">, </w:t>
      </w:r>
      <w:proofErr w:type="spellStart"/>
      <w:r w:rsidRPr="007924F9">
        <w:rPr>
          <w:szCs w:val="24"/>
        </w:rPr>
        <w:t>sedangkan</w:t>
      </w:r>
      <w:proofErr w:type="spellEnd"/>
      <w:r w:rsidRPr="007924F9">
        <w:rPr>
          <w:szCs w:val="24"/>
        </w:rPr>
        <w:t xml:space="preserve"> </w:t>
      </w:r>
      <w:r w:rsidRPr="007924F9">
        <w:rPr>
          <w:i/>
          <w:szCs w:val="24"/>
        </w:rPr>
        <w:t>k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Semakin banyak pembagian k semakin banyak  dan semakin bervariasi  uji coba yang dilakukan akan tetapi pengerjaan suatu sistem akan semakin lama.</w:t>
      </w:r>
    </w:p>
    <w:p w14:paraId="3C7B1309" w14:textId="77777777" w:rsidR="00D6579B" w:rsidRDefault="00D6579B" w:rsidP="00D6579B">
      <w:pPr>
        <w:spacing w:line="360" w:lineRule="auto"/>
        <w:ind w:left="0" w:right="4" w:firstLine="426"/>
        <w:rPr>
          <w:szCs w:val="24"/>
        </w:rPr>
      </w:pPr>
    </w:p>
    <w:p w14:paraId="71002480" w14:textId="6933B83B" w:rsidR="0081630B" w:rsidRPr="00A07789" w:rsidRDefault="00216332" w:rsidP="00D6579B">
      <w:pPr>
        <w:pStyle w:val="Heading3"/>
        <w:spacing w:after="0" w:line="360" w:lineRule="auto"/>
        <w:ind w:left="0" w:firstLine="0"/>
        <w:rPr>
          <w:color w:val="000000" w:themeColor="text1"/>
        </w:rPr>
      </w:pPr>
      <w:bookmarkStart w:id="61" w:name="_Toc3163783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1"/>
    </w:p>
    <w:p w14:paraId="2D853721" w14:textId="77777777" w:rsidR="00E93C4F" w:rsidRPr="00A07789" w:rsidRDefault="00E93C4F" w:rsidP="00535B4E">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801DC">
      <w:pPr>
        <w:spacing w:line="360" w:lineRule="auto"/>
        <w:ind w:left="0"/>
        <w:rPr>
          <w:color w:val="000000" w:themeColor="text1"/>
        </w:rPr>
      </w:pPr>
    </w:p>
    <w:p w14:paraId="308637E7" w14:textId="77777777" w:rsidR="00E93C4F" w:rsidRPr="00A07789" w:rsidRDefault="00E93C4F" w:rsidP="00C801DC">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54E0AF2C">
            <wp:extent cx="1784288" cy="5175504"/>
            <wp:effectExtent l="0" t="0" r="6985" b="635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602" cy="5359153"/>
                    </a:xfrm>
                    <a:prstGeom prst="rect">
                      <a:avLst/>
                    </a:prstGeom>
                    <a:noFill/>
                    <a:ln>
                      <a:noFill/>
                    </a:ln>
                  </pic:spPr>
                </pic:pic>
              </a:graphicData>
            </a:graphic>
          </wp:inline>
        </w:drawing>
      </w:r>
    </w:p>
    <w:p w14:paraId="281B60A0" w14:textId="73D2A902" w:rsidR="00E93C4F" w:rsidRPr="00A07789" w:rsidRDefault="00E93C4F" w:rsidP="00C801DC">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2" w:name="_Toc3163786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D6579B">
        <w:rPr>
          <w:i w:val="0"/>
          <w:iCs w:val="0"/>
          <w:noProof/>
          <w:color w:val="000000" w:themeColor="text1"/>
          <w:sz w:val="24"/>
        </w:rPr>
        <w:t>1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2"/>
    </w:p>
    <w:p w14:paraId="3D56AD72" w14:textId="77777777" w:rsidR="00E93C4F" w:rsidRPr="00A07789" w:rsidRDefault="00AD03E3" w:rsidP="00F24FA7">
      <w:pPr>
        <w:spacing w:after="120" w:line="360" w:lineRule="auto"/>
        <w:ind w:left="181"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Pr="00A07789">
        <w:rPr>
          <w:i/>
          <w:color w:val="000000" w:themeColor="text1"/>
        </w:rPr>
        <w:t>gradient descent</w:t>
      </w:r>
      <w:r w:rsidR="00DF0447" w:rsidRPr="00A07789">
        <w:rPr>
          <w:color w:val="000000" w:themeColor="text1"/>
        </w:rPr>
        <w:t xml:space="preserve"> (</w:t>
      </w:r>
      <w:r w:rsidRPr="00A07789">
        <w:rPr>
          <w:color w:val="000000" w:themeColor="text1"/>
        </w:rPr>
        <w:t>GD)</w:t>
      </w:r>
    </w:p>
    <w:p w14:paraId="4148C7A7" w14:textId="3FF077B5" w:rsidR="00E93C4F" w:rsidRPr="00A07789" w:rsidRDefault="00E93C4F" w:rsidP="00535B4E">
      <w:pPr>
        <w:pStyle w:val="Heading3"/>
        <w:spacing w:after="120" w:line="360" w:lineRule="auto"/>
        <w:rPr>
          <w:color w:val="000000" w:themeColor="text1"/>
        </w:rPr>
      </w:pPr>
      <w:bookmarkStart w:id="63" w:name="_Toc31637835"/>
      <w:r w:rsidRPr="00A07789">
        <w:rPr>
          <w:color w:val="000000" w:themeColor="text1"/>
        </w:rPr>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3"/>
      <w:proofErr w:type="gramEnd"/>
      <w:r w:rsidRPr="00A07789">
        <w:rPr>
          <w:color w:val="000000" w:themeColor="text1"/>
        </w:rPr>
        <w:t xml:space="preserve"> </w:t>
      </w:r>
    </w:p>
    <w:p w14:paraId="20203852" w14:textId="77777777" w:rsidR="00E93C4F" w:rsidRPr="00A07789" w:rsidRDefault="00E93C4F" w:rsidP="00535B4E">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77777777" w:rsidR="00E93C4F" w:rsidRPr="00A07789" w:rsidRDefault="00E93C4F" w:rsidP="00975FE8">
      <w:pPr>
        <w:spacing w:line="360" w:lineRule="auto"/>
        <w:ind w:left="851" w:right="4"/>
        <w:rPr>
          <w:color w:val="000000" w:themeColor="text1"/>
        </w:rPr>
      </w:pPr>
      <w:r w:rsidRPr="00A07789">
        <w:rPr>
          <w:color w:val="000000" w:themeColor="text1"/>
        </w:rPr>
        <w:lastRenderedPageBreak/>
        <w:t xml:space="preserve">      </w:t>
      </w:r>
      <w:r w:rsidR="00975FE8" w:rsidRPr="00A07789">
        <w:rPr>
          <w:color w:val="000000" w:themeColor="text1"/>
        </w:rPr>
        <w:t xml:space="preserve">   </w:t>
      </w:r>
      <w:r w:rsidRPr="00A07789">
        <w:rPr>
          <w:color w:val="000000" w:themeColor="text1"/>
        </w:rPr>
        <w:t xml:space="preserve">   </w:t>
      </w:r>
      <w:r w:rsidR="00A53E36" w:rsidRPr="00A07789">
        <w:rPr>
          <w:color w:val="000000" w:themeColor="text1"/>
        </w:rPr>
        <w:t xml:space="preserve">                     </w:t>
      </w:r>
      <w:r w:rsidRPr="00A07789">
        <w:rPr>
          <w:color w:val="000000" w:themeColor="text1"/>
        </w:rPr>
        <w:t xml:space="preserve">   </w:t>
      </w:r>
      <w:r w:rsidR="00FC1A46" w:rsidRPr="00A07789">
        <w:rPr>
          <w:noProof/>
          <w:color w:val="000000" w:themeColor="text1"/>
        </w:rPr>
        <w:drawing>
          <wp:inline distT="0" distB="0" distL="0" distR="0" wp14:anchorId="4AAD07BF" wp14:editId="6B0EFF47">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14:paraId="5FE4BFE7" w14:textId="5E0F1AC5" w:rsidR="00966F30" w:rsidRPr="00F24FA7" w:rsidRDefault="00216332" w:rsidP="00F24FA7">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4" w:name="_Toc3163786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D6579B">
        <w:rPr>
          <w:i w:val="0"/>
          <w:iCs w:val="0"/>
          <w:noProof/>
          <w:color w:val="000000" w:themeColor="text1"/>
          <w:sz w:val="24"/>
        </w:rPr>
        <w:t>1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4"/>
    </w:p>
    <w:p w14:paraId="38B9BC15" w14:textId="77777777" w:rsidR="00966F30" w:rsidRPr="00A07789" w:rsidRDefault="00966F30" w:rsidP="00966F30">
      <w:pPr>
        <w:rPr>
          <w:color w:val="000000" w:themeColor="text1"/>
        </w:rPr>
      </w:pPr>
    </w:p>
    <w:p w14:paraId="40EB37D0" w14:textId="0BFCD12F" w:rsidR="009743A0" w:rsidRPr="00A07789" w:rsidRDefault="00F24FA7" w:rsidP="00346A3C">
      <w:pPr>
        <w:pStyle w:val="Heading2"/>
        <w:numPr>
          <w:ilvl w:val="1"/>
          <w:numId w:val="27"/>
        </w:numPr>
        <w:rPr>
          <w:i/>
          <w:color w:val="000000" w:themeColor="text1"/>
          <w:lang w:val="id-ID"/>
        </w:rPr>
      </w:pPr>
      <w:bookmarkStart w:id="65" w:name="_Toc31637836"/>
      <w:proofErr w:type="spellStart"/>
      <w:r>
        <w:rPr>
          <w:color w:val="000000" w:themeColor="text1"/>
        </w:rPr>
        <w:t>Rancangan</w:t>
      </w:r>
      <w:proofErr w:type="spellEnd"/>
      <w:r>
        <w:rPr>
          <w:color w:val="000000" w:themeColor="text1"/>
        </w:rPr>
        <w:t xml:space="preserve"> </w:t>
      </w:r>
      <w:proofErr w:type="spellStart"/>
      <w:r w:rsidR="009743A0" w:rsidRPr="00A07789">
        <w:rPr>
          <w:color w:val="000000" w:themeColor="text1"/>
        </w:rPr>
        <w:t>Skenario</w:t>
      </w:r>
      <w:proofErr w:type="spellEnd"/>
      <w:r w:rsidR="009743A0" w:rsidRPr="00A07789">
        <w:rPr>
          <w:color w:val="000000" w:themeColor="text1"/>
        </w:rPr>
        <w:t xml:space="preserve"> </w:t>
      </w:r>
      <w:proofErr w:type="spellStart"/>
      <w:r w:rsidR="009743A0" w:rsidRPr="00A07789">
        <w:rPr>
          <w:color w:val="000000" w:themeColor="text1"/>
        </w:rPr>
        <w:t>Metode</w:t>
      </w:r>
      <w:proofErr w:type="spellEnd"/>
      <w:r w:rsidR="009743A0" w:rsidRPr="00A07789">
        <w:rPr>
          <w:color w:val="000000" w:themeColor="text1"/>
        </w:rPr>
        <w:t xml:space="preserve"> </w:t>
      </w:r>
      <w:r w:rsidR="009743A0" w:rsidRPr="00A07789">
        <w:rPr>
          <w:i/>
          <w:color w:val="000000" w:themeColor="text1"/>
          <w:lang w:val="id-ID"/>
        </w:rPr>
        <w:t>LSTM</w:t>
      </w:r>
      <w:bookmarkEnd w:id="65"/>
      <w:r w:rsidR="009743A0" w:rsidRPr="00A07789">
        <w:rPr>
          <w:i/>
          <w:color w:val="000000" w:themeColor="text1"/>
          <w:lang w:val="id-ID"/>
        </w:rPr>
        <w:t xml:space="preserve"> </w:t>
      </w:r>
    </w:p>
    <w:p w14:paraId="1AC8FE02" w14:textId="1D2103E5" w:rsidR="009743A0" w:rsidRPr="00A07789" w:rsidRDefault="009743A0" w:rsidP="009743A0">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w:t>
      </w:r>
      <w:r w:rsidR="009C2977" w:rsidRPr="00A07789">
        <w:rPr>
          <w:color w:val="000000" w:themeColor="text1"/>
          <w:lang w:val="id-ID"/>
        </w:rPr>
        <w:t>1500</w:t>
      </w:r>
      <w:r w:rsidRPr="00A07789">
        <w:rPr>
          <w:color w:val="000000" w:themeColor="text1"/>
          <w:lang w:val="id-ID"/>
        </w:rPr>
        <w:t xml:space="preserve">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2BC5453B" w14:textId="77777777" w:rsidR="00117B56" w:rsidRPr="00A07789" w:rsidRDefault="00C37F77" w:rsidP="00F5143B">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r>
      <w:r w:rsidR="009743A0" w:rsidRPr="00A07789">
        <w:rPr>
          <w:color w:val="000000" w:themeColor="text1"/>
          <w:lang w:val="id-ID"/>
        </w:rPr>
        <w:t xml:space="preserve">Variabel input yang digunakan untuk contoh perhitungan manual dalam penelitian ini adalah data </w:t>
      </w:r>
      <w:r w:rsidRPr="00A07789">
        <w:rPr>
          <w:color w:val="000000" w:themeColor="text1"/>
          <w:lang w:val="id-ID"/>
        </w:rPr>
        <w:t xml:space="preserve">harga saham </w:t>
      </w:r>
      <w:r w:rsidRPr="00F24FA7">
        <w:rPr>
          <w:i/>
          <w:iCs/>
          <w:color w:val="000000" w:themeColor="text1"/>
          <w:lang w:val="id-ID"/>
        </w:rPr>
        <w:t>close</w:t>
      </w:r>
      <w:r w:rsidRPr="00A07789">
        <w:rPr>
          <w:color w:val="000000" w:themeColor="text1"/>
          <w:lang w:val="id-ID"/>
        </w:rPr>
        <w:t xml:space="preserve"> dengan</w:t>
      </w:r>
      <w:r w:rsidR="009743A0" w:rsidRPr="00A07789">
        <w:rPr>
          <w:color w:val="000000" w:themeColor="text1"/>
          <w:lang w:val="id-ID"/>
        </w:rPr>
        <w:t xml:space="preserve"> </w:t>
      </w:r>
      <w:proofErr w:type="spellStart"/>
      <w:r w:rsidRPr="00A07789">
        <w:rPr>
          <w:bCs/>
          <w:color w:val="000000" w:themeColor="text1"/>
          <w:szCs w:val="20"/>
        </w:rPr>
        <w:t>m</w:t>
      </w:r>
      <w:r w:rsidR="00117B56" w:rsidRPr="00A07789">
        <w:rPr>
          <w:bCs/>
          <w:color w:val="000000" w:themeColor="text1"/>
          <w:szCs w:val="20"/>
        </w:rPr>
        <w:t>enentukan</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panjang</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urutan</w:t>
      </w:r>
      <w:proofErr w:type="spellEnd"/>
      <w:r w:rsidR="00117B56" w:rsidRPr="00A07789">
        <w:rPr>
          <w:bCs/>
          <w:color w:val="000000" w:themeColor="text1"/>
          <w:szCs w:val="20"/>
        </w:rPr>
        <w:t xml:space="preserve"> (</w:t>
      </w:r>
      <w:proofErr w:type="spellStart"/>
      <w:r w:rsidR="00117B56" w:rsidRPr="00A07789">
        <w:rPr>
          <w:i/>
          <w:color w:val="000000" w:themeColor="text1"/>
          <w:szCs w:val="18"/>
          <w:shd w:val="clear" w:color="auto" w:fill="F8F9FA"/>
        </w:rPr>
        <w:t>Squence</w:t>
      </w:r>
      <w:proofErr w:type="spellEnd"/>
      <w:r w:rsidR="00117B56"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00117B56" w:rsidRPr="00A07789">
        <w:rPr>
          <w:bCs/>
          <w:color w:val="000000" w:themeColor="text1"/>
          <w:szCs w:val="20"/>
        </w:rPr>
        <w:t xml:space="preserve"> </w:t>
      </w:r>
      <w:r w:rsidR="00117B56"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w:t>
      </w:r>
      <w:r w:rsidR="00117B56" w:rsidRPr="00A07789">
        <w:rPr>
          <w:noProof/>
          <w:color w:val="000000" w:themeColor="text1"/>
          <w:szCs w:val="20"/>
          <w:lang w:val="id-ID"/>
        </w:rPr>
        <w:t xml:space="preserve">data yang digunakan </w:t>
      </w:r>
      <w:r w:rsidR="00117B56" w:rsidRPr="00A07789">
        <w:rPr>
          <w:noProof/>
          <w:color w:val="000000" w:themeColor="text1"/>
          <w:szCs w:val="20"/>
        </w:rPr>
        <w:t xml:space="preserve">untuk memprediksi </w:t>
      </w:r>
      <w:r w:rsidRPr="00A07789">
        <w:rPr>
          <w:noProof/>
          <w:color w:val="000000" w:themeColor="text1"/>
          <w:szCs w:val="20"/>
          <w:lang w:val="id-ID"/>
        </w:rPr>
        <w:t xml:space="preserve">adalah </w:t>
      </w:r>
      <w:r w:rsidR="00117B56" w:rsidRPr="00A07789">
        <w:rPr>
          <w:noProof/>
          <w:color w:val="000000" w:themeColor="text1"/>
          <w:szCs w:val="20"/>
        </w:rPr>
        <w:t>5</w:t>
      </w:r>
      <w:r w:rsidRPr="00A07789">
        <w:rPr>
          <w:noProof/>
          <w:color w:val="000000" w:themeColor="text1"/>
          <w:szCs w:val="20"/>
        </w:rPr>
        <w:t xml:space="preserve"> hari kedepan. Jadi </w:t>
      </w:r>
      <w:r w:rsidR="00117B56" w:rsidRPr="00A07789">
        <w:rPr>
          <w:noProof/>
          <w:color w:val="000000" w:themeColor="text1"/>
          <w:szCs w:val="20"/>
          <w:lang w:val="id-ID"/>
        </w:rPr>
        <w:t xml:space="preserve">perlu dilakukan </w:t>
      </w:r>
      <w:r w:rsidR="00117B56" w:rsidRPr="00A07789">
        <w:rPr>
          <w:noProof/>
          <w:color w:val="000000" w:themeColor="text1"/>
          <w:szCs w:val="20"/>
        </w:rPr>
        <w:t>penentuan panjang urutan dalam pembagian data tiap 5 hari sebagai masukan</w:t>
      </w:r>
      <w:r w:rsidR="00117B56" w:rsidRPr="00A07789">
        <w:rPr>
          <w:noProof/>
          <w:color w:val="000000" w:themeColor="text1"/>
          <w:szCs w:val="20"/>
          <w:lang w:val="id-ID"/>
        </w:rPr>
        <w:t xml:space="preserve"> dan 1 output.</w:t>
      </w:r>
    </w:p>
    <w:p w14:paraId="49FDAC3E" w14:textId="77777777" w:rsidR="00C37F77" w:rsidRPr="00A07789" w:rsidRDefault="00C37F77" w:rsidP="00F5143B">
      <w:pPr>
        <w:spacing w:after="120" w:line="360" w:lineRule="auto"/>
        <w:ind w:left="295" w:right="6" w:firstLine="425"/>
        <w:rPr>
          <w:color w:val="000000" w:themeColor="text1"/>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w:t>
      </w:r>
      <w:r w:rsidR="00F5143B" w:rsidRPr="00A07789">
        <w:rPr>
          <w:color w:val="000000" w:themeColor="text1"/>
          <w:lang w:val="id-ID"/>
        </w:rPr>
        <w:t xml:space="preserve">dengan banyak data total 10 data, 5 data untuk </w:t>
      </w:r>
      <w:r w:rsidR="00DE4C7E" w:rsidRPr="00A07789">
        <w:rPr>
          <w:i/>
          <w:color w:val="000000" w:themeColor="text1"/>
          <w:lang w:val="id-ID"/>
        </w:rPr>
        <w:t xml:space="preserve">training </w:t>
      </w:r>
      <w:r w:rsidR="00DE4C7E" w:rsidRPr="00A07789">
        <w:rPr>
          <w:color w:val="000000" w:themeColor="text1"/>
          <w:lang w:val="id-ID"/>
        </w:rPr>
        <w:t xml:space="preserve">dan 5 data untuk </w:t>
      </w:r>
      <w:r w:rsidR="00DE4C7E" w:rsidRPr="00A07789">
        <w:rPr>
          <w:i/>
          <w:color w:val="000000" w:themeColor="text1"/>
          <w:lang w:val="id-ID"/>
        </w:rPr>
        <w:t>testing</w:t>
      </w:r>
      <w:r w:rsidRPr="00A07789">
        <w:rPr>
          <w:color w:val="000000" w:themeColor="text1"/>
          <w:lang w:val="id-ID"/>
        </w:rPr>
        <w:t>.</w:t>
      </w:r>
    </w:p>
    <w:p w14:paraId="23C5AF20" w14:textId="7B22E3B1" w:rsidR="009743A0" w:rsidRPr="00A07789" w:rsidRDefault="00F5143B" w:rsidP="007516D8">
      <w:pPr>
        <w:pStyle w:val="Caption"/>
        <w:ind w:right="4"/>
        <w:rPr>
          <w:i w:val="0"/>
          <w:color w:val="000000" w:themeColor="text1"/>
          <w:sz w:val="24"/>
          <w:lang w:val="id-ID"/>
        </w:rPr>
      </w:pPr>
      <w:r w:rsidRPr="00A07789">
        <w:rPr>
          <w:color w:val="000000" w:themeColor="text1"/>
          <w:sz w:val="24"/>
          <w:lang w:val="id-ID"/>
        </w:rPr>
        <w:lastRenderedPageBreak/>
        <w:t xml:space="preserve">        </w:t>
      </w:r>
      <w:r w:rsidR="007516D8" w:rsidRPr="00A07789">
        <w:rPr>
          <w:color w:val="000000" w:themeColor="text1"/>
          <w:sz w:val="24"/>
          <w:lang w:val="id-ID"/>
        </w:rPr>
        <w:t xml:space="preserve"> </w:t>
      </w:r>
      <w:r w:rsidRPr="00A07789">
        <w:rPr>
          <w:color w:val="000000" w:themeColor="text1"/>
          <w:sz w:val="24"/>
          <w:lang w:val="id-ID"/>
        </w:rPr>
        <w:t xml:space="preserve"> </w:t>
      </w:r>
      <w:r w:rsidR="004251D8" w:rsidRPr="00A07789">
        <w:rPr>
          <w:color w:val="000000" w:themeColor="text1"/>
          <w:sz w:val="24"/>
        </w:rPr>
        <w:t xml:space="preserve">   </w:t>
      </w:r>
      <w:bookmarkStart w:id="66" w:name="_Toc31650528"/>
      <w:proofErr w:type="spellStart"/>
      <w:r w:rsidR="007516D8" w:rsidRPr="00A07789">
        <w:rPr>
          <w:i w:val="0"/>
          <w:color w:val="000000" w:themeColor="text1"/>
          <w:sz w:val="24"/>
        </w:rPr>
        <w:t>Ta</w:t>
      </w:r>
      <w:r w:rsidR="00F24FA7">
        <w:rPr>
          <w:i w:val="0"/>
          <w:color w:val="000000" w:themeColor="text1"/>
          <w:sz w:val="24"/>
        </w:rPr>
        <w:t>be</w:t>
      </w:r>
      <w:r w:rsidR="007516D8" w:rsidRPr="00A07789">
        <w:rPr>
          <w:i w:val="0"/>
          <w:color w:val="000000" w:themeColor="text1"/>
          <w:sz w:val="24"/>
        </w:rPr>
        <w:t>l</w:t>
      </w:r>
      <w:proofErr w:type="spellEnd"/>
      <w:r w:rsidR="007516D8" w:rsidRPr="00A07789">
        <w:rPr>
          <w:i w:val="0"/>
          <w:color w:val="000000" w:themeColor="text1"/>
          <w:sz w:val="24"/>
        </w:rPr>
        <w:t xml:space="preserve"> </w:t>
      </w:r>
      <w:r w:rsidR="007516D8" w:rsidRPr="00A07789">
        <w:rPr>
          <w:i w:val="0"/>
          <w:color w:val="000000" w:themeColor="text1"/>
          <w:sz w:val="24"/>
        </w:rPr>
        <w:fldChar w:fldCharType="begin"/>
      </w:r>
      <w:r w:rsidR="007516D8" w:rsidRPr="00A07789">
        <w:rPr>
          <w:i w:val="0"/>
          <w:color w:val="000000" w:themeColor="text1"/>
          <w:sz w:val="24"/>
        </w:rPr>
        <w:instrText xml:space="preserve"> SEQ Table \* ARABIC </w:instrText>
      </w:r>
      <w:r w:rsidR="007516D8" w:rsidRPr="00A07789">
        <w:rPr>
          <w:i w:val="0"/>
          <w:color w:val="000000" w:themeColor="text1"/>
          <w:sz w:val="24"/>
        </w:rPr>
        <w:fldChar w:fldCharType="separate"/>
      </w:r>
      <w:r w:rsidR="002F38BB" w:rsidRPr="00A07789">
        <w:rPr>
          <w:i w:val="0"/>
          <w:noProof/>
          <w:color w:val="000000" w:themeColor="text1"/>
          <w:sz w:val="24"/>
        </w:rPr>
        <w:t>2</w:t>
      </w:r>
      <w:r w:rsidR="007516D8" w:rsidRPr="00A07789">
        <w:rPr>
          <w:i w:val="0"/>
          <w:color w:val="000000" w:themeColor="text1"/>
          <w:sz w:val="24"/>
        </w:rPr>
        <w:fldChar w:fldCharType="end"/>
      </w:r>
      <w:r w:rsidR="00C37F77" w:rsidRPr="00A07789">
        <w:rPr>
          <w:i w:val="0"/>
          <w:color w:val="000000" w:themeColor="text1"/>
          <w:sz w:val="24"/>
          <w:lang w:val="id-ID"/>
        </w:rPr>
        <w:t xml:space="preserve"> Data Harga Saham </w:t>
      </w:r>
      <w:r w:rsidRPr="00A07789">
        <w:rPr>
          <w:i w:val="0"/>
          <w:color w:val="000000" w:themeColor="text1"/>
          <w:sz w:val="24"/>
          <w:lang w:val="id-ID"/>
        </w:rPr>
        <w:t>PT Semen Indonesia (Persero) Tbk</w:t>
      </w:r>
      <w:bookmarkEnd w:id="66"/>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7516D8" w:rsidRPr="00A07789" w14:paraId="00B2BD84" w14:textId="77777777" w:rsidTr="007516D8">
        <w:trPr>
          <w:trHeight w:val="300"/>
        </w:trPr>
        <w:tc>
          <w:tcPr>
            <w:tcW w:w="3054" w:type="dxa"/>
            <w:shd w:val="clear" w:color="auto" w:fill="FFFF00"/>
            <w:noWrap/>
            <w:hideMark/>
          </w:tcPr>
          <w:p w14:paraId="71DC27FA" w14:textId="77777777" w:rsidR="007516D8" w:rsidRPr="00A07789" w:rsidRDefault="007516D8" w:rsidP="007516D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25F69B5B" w14:textId="77777777" w:rsidR="007516D8" w:rsidRPr="00A07789" w:rsidRDefault="007516D8" w:rsidP="007516D8">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664CCBA0" w14:textId="77777777" w:rsidTr="007516D8">
        <w:trPr>
          <w:trHeight w:val="300"/>
        </w:trPr>
        <w:tc>
          <w:tcPr>
            <w:tcW w:w="0" w:type="auto"/>
            <w:noWrap/>
            <w:hideMark/>
          </w:tcPr>
          <w:p w14:paraId="641D210E"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4C8A0774"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627DA312" w14:textId="77777777" w:rsidTr="007516D8">
        <w:trPr>
          <w:trHeight w:val="300"/>
        </w:trPr>
        <w:tc>
          <w:tcPr>
            <w:tcW w:w="0" w:type="auto"/>
            <w:noWrap/>
            <w:hideMark/>
          </w:tcPr>
          <w:p w14:paraId="2B2C94D7"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6856BC2B"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3E6BF056" w14:textId="77777777" w:rsidTr="007516D8">
        <w:trPr>
          <w:trHeight w:val="300"/>
        </w:trPr>
        <w:tc>
          <w:tcPr>
            <w:tcW w:w="0" w:type="auto"/>
            <w:noWrap/>
            <w:hideMark/>
          </w:tcPr>
          <w:p w14:paraId="08E5E77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76EEB392"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014B749B" w14:textId="77777777" w:rsidTr="007516D8">
        <w:trPr>
          <w:trHeight w:val="300"/>
        </w:trPr>
        <w:tc>
          <w:tcPr>
            <w:tcW w:w="0" w:type="auto"/>
            <w:noWrap/>
            <w:hideMark/>
          </w:tcPr>
          <w:p w14:paraId="4DEFD64D"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04FD379F"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366C755A" w14:textId="77777777" w:rsidTr="007516D8">
        <w:trPr>
          <w:trHeight w:val="300"/>
        </w:trPr>
        <w:tc>
          <w:tcPr>
            <w:tcW w:w="0" w:type="auto"/>
            <w:noWrap/>
            <w:hideMark/>
          </w:tcPr>
          <w:p w14:paraId="46C5075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FB88FAC"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7516D8" w:rsidRPr="00A07789" w14:paraId="6390A330" w14:textId="77777777" w:rsidTr="007516D8">
        <w:trPr>
          <w:trHeight w:val="300"/>
        </w:trPr>
        <w:tc>
          <w:tcPr>
            <w:tcW w:w="0" w:type="auto"/>
            <w:noWrap/>
            <w:hideMark/>
          </w:tcPr>
          <w:p w14:paraId="79DEDC8D"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75C00BC6"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7516D8" w:rsidRPr="00A07789" w14:paraId="036657AA" w14:textId="77777777" w:rsidTr="007516D8">
        <w:trPr>
          <w:trHeight w:val="300"/>
        </w:trPr>
        <w:tc>
          <w:tcPr>
            <w:tcW w:w="0" w:type="auto"/>
            <w:noWrap/>
            <w:hideMark/>
          </w:tcPr>
          <w:p w14:paraId="3ED156CF"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FFC0C07"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30BE7AFE" w14:textId="77777777" w:rsidTr="007516D8">
        <w:trPr>
          <w:trHeight w:val="300"/>
        </w:trPr>
        <w:tc>
          <w:tcPr>
            <w:tcW w:w="0" w:type="auto"/>
            <w:noWrap/>
            <w:hideMark/>
          </w:tcPr>
          <w:p w14:paraId="083DD6A0"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475F5EA3"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7516D8" w:rsidRPr="00A07789" w14:paraId="7F149296" w14:textId="77777777" w:rsidTr="007516D8">
        <w:trPr>
          <w:trHeight w:val="300"/>
        </w:trPr>
        <w:tc>
          <w:tcPr>
            <w:tcW w:w="0" w:type="auto"/>
            <w:noWrap/>
            <w:hideMark/>
          </w:tcPr>
          <w:p w14:paraId="16812BB5"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74767287"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7516D8" w:rsidRPr="00A07789" w14:paraId="40F05EFE" w14:textId="77777777" w:rsidTr="007516D8">
        <w:trPr>
          <w:trHeight w:val="300"/>
        </w:trPr>
        <w:tc>
          <w:tcPr>
            <w:tcW w:w="0" w:type="auto"/>
            <w:noWrap/>
            <w:hideMark/>
          </w:tcPr>
          <w:p w14:paraId="534873E9" w14:textId="77777777" w:rsidR="007516D8" w:rsidRPr="00A07789" w:rsidRDefault="007516D8" w:rsidP="007516D8">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1D938F62" w14:textId="77777777" w:rsidR="007516D8" w:rsidRPr="00A07789" w:rsidRDefault="004F372B" w:rsidP="007516D8">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60791F8C" w14:textId="77777777" w:rsidR="007516D8" w:rsidRPr="00A07789" w:rsidRDefault="007516D8" w:rsidP="007516D8">
      <w:pPr>
        <w:spacing w:line="360" w:lineRule="auto"/>
        <w:ind w:left="0" w:right="4" w:firstLine="0"/>
        <w:rPr>
          <w:color w:val="000000" w:themeColor="text1"/>
          <w:lang w:val="id-ID"/>
        </w:rPr>
      </w:pPr>
    </w:p>
    <w:p w14:paraId="21BC1F91" w14:textId="77777777" w:rsidR="007516D8" w:rsidRPr="00A07789" w:rsidRDefault="007516D8" w:rsidP="007516D8">
      <w:pPr>
        <w:spacing w:line="360" w:lineRule="auto"/>
        <w:ind w:right="4"/>
        <w:rPr>
          <w:color w:val="000000" w:themeColor="text1"/>
          <w:lang w:val="id-ID"/>
        </w:rPr>
      </w:pPr>
    </w:p>
    <w:p w14:paraId="4913D21F" w14:textId="77777777" w:rsidR="007516D8" w:rsidRPr="00A07789" w:rsidRDefault="007516D8" w:rsidP="007516D8">
      <w:pPr>
        <w:spacing w:line="360" w:lineRule="auto"/>
        <w:ind w:right="4"/>
        <w:rPr>
          <w:color w:val="000000" w:themeColor="text1"/>
          <w:lang w:val="id-ID"/>
        </w:rPr>
      </w:pPr>
    </w:p>
    <w:p w14:paraId="1870BDF0" w14:textId="77777777" w:rsidR="007516D8" w:rsidRPr="00A07789" w:rsidRDefault="007516D8" w:rsidP="007516D8">
      <w:pPr>
        <w:spacing w:line="360" w:lineRule="auto"/>
        <w:ind w:right="4"/>
        <w:rPr>
          <w:color w:val="000000" w:themeColor="text1"/>
          <w:lang w:val="id-ID"/>
        </w:rPr>
      </w:pPr>
    </w:p>
    <w:p w14:paraId="38336F63" w14:textId="77777777" w:rsidR="007516D8" w:rsidRPr="00A07789" w:rsidRDefault="007516D8" w:rsidP="007516D8">
      <w:pPr>
        <w:spacing w:line="360" w:lineRule="auto"/>
        <w:ind w:right="4"/>
        <w:rPr>
          <w:color w:val="000000" w:themeColor="text1"/>
          <w:lang w:val="id-ID"/>
        </w:rPr>
      </w:pPr>
    </w:p>
    <w:p w14:paraId="28450295" w14:textId="77777777" w:rsidR="007516D8" w:rsidRPr="00A07789" w:rsidRDefault="007516D8" w:rsidP="007516D8">
      <w:pPr>
        <w:spacing w:line="360" w:lineRule="auto"/>
        <w:ind w:right="4"/>
        <w:rPr>
          <w:color w:val="000000" w:themeColor="text1"/>
          <w:lang w:val="id-ID"/>
        </w:rPr>
      </w:pPr>
    </w:p>
    <w:p w14:paraId="7A80CAE4" w14:textId="77777777" w:rsidR="007516D8" w:rsidRPr="00A07789" w:rsidRDefault="007516D8" w:rsidP="007516D8">
      <w:pPr>
        <w:spacing w:line="360" w:lineRule="auto"/>
        <w:ind w:right="4"/>
        <w:rPr>
          <w:color w:val="000000" w:themeColor="text1"/>
          <w:lang w:val="id-ID"/>
        </w:rPr>
      </w:pPr>
    </w:p>
    <w:p w14:paraId="39F498F2" w14:textId="77777777" w:rsidR="009743A0" w:rsidRPr="00A07789" w:rsidRDefault="00F5143B" w:rsidP="009743A0">
      <w:pPr>
        <w:ind w:left="0" w:firstLine="0"/>
        <w:rPr>
          <w:color w:val="000000" w:themeColor="text1"/>
        </w:rPr>
      </w:pPr>
      <w:r w:rsidRPr="00A07789">
        <w:rPr>
          <w:color w:val="000000" w:themeColor="text1"/>
        </w:rPr>
        <w:tab/>
      </w:r>
      <w:r w:rsidRPr="00A07789">
        <w:rPr>
          <w:color w:val="000000" w:themeColor="text1"/>
        </w:rPr>
        <w:tab/>
      </w:r>
    </w:p>
    <w:p w14:paraId="779C4929" w14:textId="77777777" w:rsidR="007516D8" w:rsidRPr="00A07789" w:rsidRDefault="007516D8" w:rsidP="007516D8">
      <w:pPr>
        <w:ind w:left="0" w:right="4" w:firstLine="0"/>
        <w:rPr>
          <w:color w:val="000000" w:themeColor="text1"/>
        </w:rPr>
      </w:pPr>
    </w:p>
    <w:p w14:paraId="41AFB483" w14:textId="77FFB061" w:rsidR="007516D8" w:rsidRPr="00A07789" w:rsidRDefault="0022532C" w:rsidP="0022532C">
      <w:pPr>
        <w:pStyle w:val="Caption"/>
        <w:keepNext/>
        <w:ind w:left="1582" w:right="4" w:firstLine="0"/>
        <w:rPr>
          <w:i w:val="0"/>
          <w:color w:val="000000" w:themeColor="text1"/>
          <w:sz w:val="24"/>
        </w:rPr>
      </w:pPr>
      <w:r w:rsidRPr="00A07789">
        <w:rPr>
          <w:color w:val="000000" w:themeColor="text1"/>
          <w:sz w:val="24"/>
        </w:rPr>
        <w:t xml:space="preserve">  </w:t>
      </w:r>
      <w:r w:rsidR="004251D8" w:rsidRPr="00A07789">
        <w:rPr>
          <w:color w:val="000000" w:themeColor="text1"/>
          <w:sz w:val="24"/>
        </w:rPr>
        <w:t xml:space="preserve">     </w:t>
      </w:r>
      <w:bookmarkStart w:id="67" w:name="_Toc31650529"/>
      <w:proofErr w:type="spellStart"/>
      <w:r w:rsidR="007516D8" w:rsidRPr="00F24FA7">
        <w:rPr>
          <w:i w:val="0"/>
          <w:iCs w:val="0"/>
          <w:color w:val="000000" w:themeColor="text1"/>
          <w:sz w:val="24"/>
        </w:rPr>
        <w:t>Tabe</w:t>
      </w:r>
      <w:r w:rsidR="00F24FA7" w:rsidRPr="00F24FA7">
        <w:rPr>
          <w:i w:val="0"/>
          <w:iCs w:val="0"/>
          <w:color w:val="000000" w:themeColor="text1"/>
          <w:sz w:val="24"/>
        </w:rPr>
        <w:t>l</w:t>
      </w:r>
      <w:proofErr w:type="spellEnd"/>
      <w:r w:rsidR="007516D8" w:rsidRPr="00F24FA7">
        <w:rPr>
          <w:i w:val="0"/>
          <w:iCs w:val="0"/>
          <w:color w:val="000000" w:themeColor="text1"/>
          <w:sz w:val="24"/>
        </w:rPr>
        <w:t xml:space="preserve"> </w:t>
      </w:r>
      <w:r w:rsidR="007516D8" w:rsidRPr="00F24FA7">
        <w:rPr>
          <w:i w:val="0"/>
          <w:iCs w:val="0"/>
          <w:color w:val="000000" w:themeColor="text1"/>
          <w:sz w:val="24"/>
        </w:rPr>
        <w:fldChar w:fldCharType="begin"/>
      </w:r>
      <w:r w:rsidR="007516D8" w:rsidRPr="00F24FA7">
        <w:rPr>
          <w:i w:val="0"/>
          <w:iCs w:val="0"/>
          <w:color w:val="000000" w:themeColor="text1"/>
          <w:sz w:val="24"/>
        </w:rPr>
        <w:instrText xml:space="preserve"> SEQ Table \* ARABIC </w:instrText>
      </w:r>
      <w:r w:rsidR="007516D8" w:rsidRPr="00F24FA7">
        <w:rPr>
          <w:i w:val="0"/>
          <w:iCs w:val="0"/>
          <w:color w:val="000000" w:themeColor="text1"/>
          <w:sz w:val="24"/>
        </w:rPr>
        <w:fldChar w:fldCharType="separate"/>
      </w:r>
      <w:r w:rsidR="002F38BB" w:rsidRPr="00F24FA7">
        <w:rPr>
          <w:i w:val="0"/>
          <w:iCs w:val="0"/>
          <w:noProof/>
          <w:color w:val="000000" w:themeColor="text1"/>
          <w:sz w:val="24"/>
        </w:rPr>
        <w:t>3</w:t>
      </w:r>
      <w:r w:rsidR="007516D8" w:rsidRPr="00F24FA7">
        <w:rPr>
          <w:i w:val="0"/>
          <w:iCs w:val="0"/>
          <w:color w:val="000000" w:themeColor="text1"/>
          <w:sz w:val="24"/>
        </w:rPr>
        <w:fldChar w:fldCharType="end"/>
      </w:r>
      <w:r w:rsidR="007516D8" w:rsidRPr="00A07789">
        <w:rPr>
          <w:i w:val="0"/>
          <w:color w:val="000000" w:themeColor="text1"/>
          <w:sz w:val="24"/>
          <w:lang w:val="id-ID"/>
        </w:rPr>
        <w:t xml:space="preserve"> Data</w:t>
      </w:r>
      <w:r w:rsidR="00FD1B3B" w:rsidRPr="00A07789">
        <w:rPr>
          <w:i w:val="0"/>
          <w:color w:val="000000" w:themeColor="text1"/>
          <w:sz w:val="24"/>
          <w:lang w:val="id-ID"/>
        </w:rPr>
        <w:t xml:space="preserve"> </w:t>
      </w:r>
      <w:r w:rsidR="00FD1B3B" w:rsidRPr="00A07789">
        <w:rPr>
          <w:color w:val="000000" w:themeColor="text1"/>
          <w:sz w:val="24"/>
          <w:lang w:val="id-ID"/>
        </w:rPr>
        <w:t>Training</w:t>
      </w:r>
      <w:r w:rsidR="007516D8" w:rsidRPr="00A07789">
        <w:rPr>
          <w:i w:val="0"/>
          <w:color w:val="000000" w:themeColor="text1"/>
          <w:sz w:val="24"/>
          <w:lang w:val="id-ID"/>
        </w:rPr>
        <w:t xml:space="preserve"> Harga</w:t>
      </w:r>
      <w:r w:rsidR="00FD1B3B" w:rsidRPr="00A07789">
        <w:rPr>
          <w:i w:val="0"/>
          <w:color w:val="000000" w:themeColor="text1"/>
          <w:sz w:val="24"/>
          <w:lang w:val="id-ID"/>
        </w:rPr>
        <w:t xml:space="preserve"> close </w:t>
      </w:r>
      <w:r w:rsidRPr="00A07789">
        <w:rPr>
          <w:i w:val="0"/>
          <w:color w:val="000000" w:themeColor="text1"/>
          <w:sz w:val="24"/>
          <w:lang w:val="id-ID"/>
        </w:rPr>
        <w:t>Saha</w:t>
      </w:r>
      <w:r w:rsidRPr="00A07789">
        <w:rPr>
          <w:i w:val="0"/>
          <w:color w:val="000000" w:themeColor="text1"/>
          <w:sz w:val="24"/>
        </w:rPr>
        <w:t>m</w:t>
      </w:r>
      <w:bookmarkEnd w:id="67"/>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7516D8" w:rsidRPr="00A07789" w14:paraId="6116760D" w14:textId="77777777" w:rsidTr="00196999">
        <w:trPr>
          <w:trHeight w:val="300"/>
        </w:trPr>
        <w:tc>
          <w:tcPr>
            <w:tcW w:w="3054" w:type="dxa"/>
            <w:shd w:val="clear" w:color="auto" w:fill="FFFF00"/>
            <w:noWrap/>
            <w:hideMark/>
          </w:tcPr>
          <w:p w14:paraId="0CACE0EE" w14:textId="77777777" w:rsidR="007516D8" w:rsidRPr="00A07789" w:rsidRDefault="007516D8" w:rsidP="004F372B">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F3DCE0B" w14:textId="77777777" w:rsidR="007516D8" w:rsidRPr="00A07789" w:rsidRDefault="007516D8" w:rsidP="004F372B">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003CCFF9" w14:textId="77777777" w:rsidTr="00196999">
        <w:trPr>
          <w:trHeight w:val="300"/>
        </w:trPr>
        <w:tc>
          <w:tcPr>
            <w:tcW w:w="0" w:type="auto"/>
            <w:noWrap/>
            <w:vAlign w:val="center"/>
            <w:hideMark/>
          </w:tcPr>
          <w:p w14:paraId="35BBCCCE"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00ACCCE3"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2B813498" w14:textId="77777777" w:rsidTr="00196999">
        <w:trPr>
          <w:trHeight w:val="300"/>
        </w:trPr>
        <w:tc>
          <w:tcPr>
            <w:tcW w:w="0" w:type="auto"/>
            <w:noWrap/>
            <w:vAlign w:val="center"/>
            <w:hideMark/>
          </w:tcPr>
          <w:p w14:paraId="38033D14"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6F4B0163"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6B549B12" w14:textId="77777777" w:rsidTr="00196999">
        <w:trPr>
          <w:trHeight w:val="300"/>
        </w:trPr>
        <w:tc>
          <w:tcPr>
            <w:tcW w:w="0" w:type="auto"/>
            <w:noWrap/>
            <w:vAlign w:val="center"/>
            <w:hideMark/>
          </w:tcPr>
          <w:p w14:paraId="16CB67FD"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1461144D"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71B1C031" w14:textId="77777777" w:rsidTr="00196999">
        <w:trPr>
          <w:trHeight w:val="300"/>
        </w:trPr>
        <w:tc>
          <w:tcPr>
            <w:tcW w:w="0" w:type="auto"/>
            <w:noWrap/>
            <w:vAlign w:val="center"/>
            <w:hideMark/>
          </w:tcPr>
          <w:p w14:paraId="27CDFE39"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249E8DC7"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22BBB12C" w14:textId="77777777" w:rsidTr="00196999">
        <w:trPr>
          <w:trHeight w:val="300"/>
        </w:trPr>
        <w:tc>
          <w:tcPr>
            <w:tcW w:w="0" w:type="auto"/>
            <w:noWrap/>
            <w:vAlign w:val="center"/>
            <w:hideMark/>
          </w:tcPr>
          <w:p w14:paraId="4B26FAC8" w14:textId="77777777" w:rsidR="007516D8" w:rsidRPr="00A07789" w:rsidRDefault="007516D8" w:rsidP="004F372B">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316FA28C" w14:textId="77777777" w:rsidR="007516D8"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196999" w:rsidRPr="00A07789" w14:paraId="22D42FBA" w14:textId="77777777" w:rsidTr="00196999">
        <w:trPr>
          <w:trHeight w:val="300"/>
        </w:trPr>
        <w:tc>
          <w:tcPr>
            <w:tcW w:w="0" w:type="auto"/>
            <w:noWrap/>
            <w:vAlign w:val="center"/>
          </w:tcPr>
          <w:p w14:paraId="27B2C66C" w14:textId="0F79C74F" w:rsidR="00196999" w:rsidRPr="00A07789" w:rsidRDefault="00196999" w:rsidP="00196999">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1072E552" w14:textId="4DDFE86E" w:rsidR="00196999" w:rsidRPr="00A07789" w:rsidRDefault="00196999" w:rsidP="00196999">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1588B66F" w14:textId="77777777" w:rsidR="007516D8" w:rsidRPr="00A07789" w:rsidRDefault="007516D8" w:rsidP="009743A0">
      <w:pPr>
        <w:ind w:left="0" w:firstLine="0"/>
        <w:rPr>
          <w:color w:val="000000" w:themeColor="text1"/>
        </w:rPr>
      </w:pPr>
    </w:p>
    <w:p w14:paraId="38CB84CF" w14:textId="77777777" w:rsidR="007516D8" w:rsidRPr="00A07789" w:rsidRDefault="007516D8" w:rsidP="009743A0">
      <w:pPr>
        <w:ind w:left="0" w:firstLine="0"/>
        <w:rPr>
          <w:color w:val="000000" w:themeColor="text1"/>
        </w:rPr>
      </w:pPr>
    </w:p>
    <w:p w14:paraId="72B2D3C9" w14:textId="77777777" w:rsidR="007516D8" w:rsidRPr="00A07789" w:rsidRDefault="007516D8" w:rsidP="009743A0">
      <w:pPr>
        <w:ind w:left="0" w:firstLine="0"/>
        <w:rPr>
          <w:color w:val="000000" w:themeColor="text1"/>
        </w:rPr>
      </w:pPr>
    </w:p>
    <w:p w14:paraId="5173B703" w14:textId="77777777" w:rsidR="007516D8" w:rsidRPr="00A07789" w:rsidRDefault="007516D8" w:rsidP="009743A0">
      <w:pPr>
        <w:ind w:left="0" w:firstLine="0"/>
        <w:rPr>
          <w:color w:val="000000" w:themeColor="text1"/>
        </w:rPr>
      </w:pPr>
    </w:p>
    <w:p w14:paraId="5F40C4A1" w14:textId="77777777" w:rsidR="007516D8" w:rsidRPr="00A07789" w:rsidRDefault="007516D8" w:rsidP="009743A0">
      <w:pPr>
        <w:ind w:left="0" w:firstLine="0"/>
        <w:rPr>
          <w:color w:val="000000" w:themeColor="text1"/>
        </w:rPr>
      </w:pPr>
    </w:p>
    <w:p w14:paraId="52C44CD3" w14:textId="77777777" w:rsidR="007516D8" w:rsidRPr="00A07789" w:rsidRDefault="007516D8" w:rsidP="009743A0">
      <w:pPr>
        <w:ind w:left="0" w:firstLine="0"/>
        <w:rPr>
          <w:color w:val="000000" w:themeColor="text1"/>
        </w:rPr>
      </w:pPr>
    </w:p>
    <w:p w14:paraId="4FC4098D" w14:textId="4871421A" w:rsidR="007516D8" w:rsidRPr="00A07789" w:rsidRDefault="007516D8" w:rsidP="009743A0">
      <w:pPr>
        <w:ind w:left="0" w:firstLine="0"/>
        <w:rPr>
          <w:color w:val="000000" w:themeColor="text1"/>
        </w:rPr>
      </w:pPr>
    </w:p>
    <w:p w14:paraId="3C01BC6F" w14:textId="29A6B1C3" w:rsidR="00966F30" w:rsidRPr="00A07789" w:rsidRDefault="00966F30" w:rsidP="009743A0">
      <w:pPr>
        <w:ind w:left="0" w:firstLine="0"/>
        <w:rPr>
          <w:color w:val="000000" w:themeColor="text1"/>
        </w:rPr>
      </w:pPr>
    </w:p>
    <w:p w14:paraId="7AFE4B98" w14:textId="77777777" w:rsidR="00966F30" w:rsidRPr="00A07789" w:rsidRDefault="00966F30" w:rsidP="009743A0">
      <w:pPr>
        <w:ind w:left="0" w:firstLine="0"/>
        <w:rPr>
          <w:color w:val="000000" w:themeColor="text1"/>
        </w:rPr>
      </w:pPr>
    </w:p>
    <w:p w14:paraId="2EAF4A54" w14:textId="4844F83B" w:rsidR="00FD1B3B" w:rsidRPr="00A07789" w:rsidRDefault="00FD1B3B" w:rsidP="00FD1B3B">
      <w:pPr>
        <w:pStyle w:val="Caption"/>
        <w:ind w:left="142" w:right="4"/>
        <w:rPr>
          <w:i w:val="0"/>
          <w:color w:val="000000" w:themeColor="text1"/>
          <w:sz w:val="24"/>
        </w:rPr>
      </w:pPr>
      <w:r w:rsidRPr="00A07789">
        <w:rPr>
          <w:color w:val="000000" w:themeColor="text1"/>
          <w:sz w:val="24"/>
          <w:szCs w:val="24"/>
          <w:lang w:val="id-ID"/>
        </w:rPr>
        <w:t xml:space="preserve"> </w:t>
      </w:r>
      <w:r w:rsidR="0022532C" w:rsidRPr="00A07789">
        <w:rPr>
          <w:color w:val="000000" w:themeColor="text1"/>
          <w:sz w:val="24"/>
          <w:szCs w:val="24"/>
        </w:rPr>
        <w:t xml:space="preserve">                        </w:t>
      </w:r>
      <w:r w:rsidR="004251D8" w:rsidRPr="00A07789">
        <w:rPr>
          <w:color w:val="000000" w:themeColor="text1"/>
          <w:sz w:val="24"/>
          <w:szCs w:val="24"/>
        </w:rPr>
        <w:t xml:space="preserve">       </w:t>
      </w:r>
      <w:bookmarkStart w:id="68" w:name="_Toc31650530"/>
      <w:proofErr w:type="spellStart"/>
      <w:r w:rsidRPr="00F24FA7">
        <w:rPr>
          <w:i w:val="0"/>
          <w:iCs w:val="0"/>
          <w:color w:val="000000" w:themeColor="text1"/>
          <w:sz w:val="24"/>
          <w:szCs w:val="24"/>
        </w:rPr>
        <w:t>Tab</w:t>
      </w:r>
      <w:r w:rsidR="00F24FA7" w:rsidRPr="00F24FA7">
        <w:rPr>
          <w:i w:val="0"/>
          <w:iCs w:val="0"/>
          <w:color w:val="000000" w:themeColor="text1"/>
          <w:sz w:val="24"/>
          <w:szCs w:val="24"/>
        </w:rPr>
        <w:t>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2F38BB" w:rsidRPr="00F24FA7">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68"/>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FD1B3B" w:rsidRPr="00A07789" w14:paraId="7AACE7B0" w14:textId="77777777" w:rsidTr="00FD1B3B">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5C345C5" w14:textId="77777777" w:rsidR="00FD1B3B" w:rsidRPr="00A07789" w:rsidRDefault="00FD1B3B">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F585474" w14:textId="77777777" w:rsidR="00FD1B3B" w:rsidRPr="00A07789" w:rsidRDefault="00FD1B3B">
            <w:pPr>
              <w:rPr>
                <w:rFonts w:ascii="Calibri" w:hAnsi="Calibri" w:cs="Calibri"/>
                <w:color w:val="000000" w:themeColor="text1"/>
                <w:sz w:val="22"/>
              </w:rPr>
            </w:pPr>
            <w:r w:rsidRPr="00A07789">
              <w:rPr>
                <w:rFonts w:ascii="Calibri" w:hAnsi="Calibri" w:cs="Calibri"/>
                <w:color w:val="000000" w:themeColor="text1"/>
                <w:sz w:val="22"/>
              </w:rPr>
              <w:t>Close</w:t>
            </w:r>
          </w:p>
        </w:tc>
      </w:tr>
      <w:tr w:rsidR="00FD1B3B" w:rsidRPr="00A07789" w14:paraId="73B168BA" w14:textId="77777777" w:rsidTr="004F372B">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14D63"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2242B1F2"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FD1B3B" w:rsidRPr="00A07789" w14:paraId="641483D7"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780BA346"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7183B06F"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FD1B3B" w:rsidRPr="00A07789" w14:paraId="5E2B9263"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0212B024"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1FC112C"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FD1B3B" w:rsidRPr="00A07789" w14:paraId="27FA287F"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89BC2CC"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1A8CD5FE"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FD1B3B" w:rsidRPr="00A07789" w14:paraId="79ED9D7C"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2F064F5" w14:textId="77777777" w:rsidR="00FD1B3B" w:rsidRPr="00A07789" w:rsidRDefault="00FD1B3B" w:rsidP="004F372B">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1B5DD629" w14:textId="77777777" w:rsidR="00FD1B3B" w:rsidRPr="00A07789" w:rsidRDefault="004F372B" w:rsidP="004F372B">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0A22A135" w14:textId="77777777" w:rsidR="00FD1B3B" w:rsidRPr="00A07789" w:rsidRDefault="00FD1B3B" w:rsidP="009743A0">
      <w:pPr>
        <w:ind w:left="0" w:firstLine="0"/>
        <w:rPr>
          <w:color w:val="000000" w:themeColor="text1"/>
        </w:rPr>
      </w:pPr>
    </w:p>
    <w:p w14:paraId="6D8F1357" w14:textId="77777777" w:rsidR="00951A03" w:rsidRPr="00A07789" w:rsidRDefault="004F372B" w:rsidP="00951A03">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00DC365F"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24E5ED70" w14:textId="03A6EEC1" w:rsidR="0022532C" w:rsidRDefault="00951A03" w:rsidP="00951A03">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362201CF" w14:textId="51AC35AB" w:rsidR="00F24FA7" w:rsidRDefault="00F24FA7" w:rsidP="00951A03">
      <w:pPr>
        <w:ind w:left="0" w:right="4" w:firstLine="0"/>
        <w:rPr>
          <w:color w:val="000000" w:themeColor="text1"/>
        </w:rPr>
      </w:pPr>
    </w:p>
    <w:p w14:paraId="5693C84C" w14:textId="7E77EA04" w:rsidR="00F24FA7" w:rsidRDefault="00F24FA7" w:rsidP="00951A03">
      <w:pPr>
        <w:ind w:left="0" w:right="4" w:firstLine="0"/>
        <w:rPr>
          <w:color w:val="000000" w:themeColor="text1"/>
        </w:rPr>
      </w:pPr>
    </w:p>
    <w:p w14:paraId="5959968F" w14:textId="5CF1D692" w:rsidR="00F24FA7" w:rsidRDefault="00F24FA7" w:rsidP="00951A03">
      <w:pPr>
        <w:ind w:left="0" w:right="4" w:firstLine="0"/>
        <w:rPr>
          <w:color w:val="000000" w:themeColor="text1"/>
        </w:rPr>
      </w:pPr>
    </w:p>
    <w:p w14:paraId="44C18B16" w14:textId="5001A1FC" w:rsidR="00F24FA7" w:rsidRDefault="00F24FA7" w:rsidP="00951A03">
      <w:pPr>
        <w:ind w:left="0" w:right="4" w:firstLine="0"/>
        <w:rPr>
          <w:color w:val="000000" w:themeColor="text1"/>
        </w:rPr>
      </w:pPr>
    </w:p>
    <w:p w14:paraId="69B015F7" w14:textId="23478145" w:rsidR="00F24FA7" w:rsidRDefault="00F24FA7" w:rsidP="00951A03">
      <w:pPr>
        <w:ind w:left="0" w:right="4" w:firstLine="0"/>
        <w:rPr>
          <w:color w:val="000000" w:themeColor="text1"/>
        </w:rPr>
      </w:pPr>
    </w:p>
    <w:p w14:paraId="0936F40F" w14:textId="1C3D9B93" w:rsidR="00F24FA7" w:rsidRDefault="00F24FA7" w:rsidP="00951A03">
      <w:pPr>
        <w:ind w:left="0" w:right="4" w:firstLine="0"/>
        <w:rPr>
          <w:color w:val="000000" w:themeColor="text1"/>
        </w:rPr>
      </w:pPr>
    </w:p>
    <w:p w14:paraId="02860BC1" w14:textId="77777777" w:rsidR="00F24FA7" w:rsidRPr="00A07789" w:rsidRDefault="00F24FA7" w:rsidP="00951A03">
      <w:pPr>
        <w:ind w:left="0" w:right="4" w:firstLine="0"/>
        <w:rPr>
          <w:color w:val="000000" w:themeColor="text1"/>
        </w:rPr>
      </w:pPr>
    </w:p>
    <w:p w14:paraId="23D2ACD8" w14:textId="77777777" w:rsidR="00DC365F" w:rsidRPr="00A07789" w:rsidRDefault="00DC365F" w:rsidP="00951A03">
      <w:pPr>
        <w:ind w:left="0" w:right="4" w:firstLine="0"/>
        <w:rPr>
          <w:color w:val="000000" w:themeColor="text1"/>
        </w:rPr>
      </w:pPr>
    </w:p>
    <w:p w14:paraId="643D9510" w14:textId="40E7474B" w:rsidR="00951A03" w:rsidRPr="00A07789" w:rsidRDefault="00DC365F" w:rsidP="00DC365F">
      <w:pPr>
        <w:pStyle w:val="Caption"/>
        <w:ind w:left="0" w:right="4" w:firstLine="0"/>
        <w:rPr>
          <w:i w:val="0"/>
          <w:color w:val="000000" w:themeColor="text1"/>
          <w:sz w:val="24"/>
        </w:rPr>
      </w:pPr>
      <w:r w:rsidRPr="00A07789">
        <w:rPr>
          <w:color w:val="000000" w:themeColor="text1"/>
          <w:sz w:val="24"/>
          <w:szCs w:val="24"/>
        </w:rPr>
        <w:lastRenderedPageBreak/>
        <w:t xml:space="preserve">  </w:t>
      </w:r>
      <w:r w:rsidR="00D724A3" w:rsidRPr="00A07789">
        <w:rPr>
          <w:color w:val="000000" w:themeColor="text1"/>
          <w:sz w:val="24"/>
          <w:szCs w:val="24"/>
        </w:rPr>
        <w:t xml:space="preserve">        </w:t>
      </w:r>
      <w:bookmarkStart w:id="69" w:name="_Toc31650531"/>
      <w:proofErr w:type="spellStart"/>
      <w:r w:rsidRPr="00F24FA7">
        <w:rPr>
          <w:i w:val="0"/>
          <w:iCs w:val="0"/>
          <w:color w:val="000000" w:themeColor="text1"/>
          <w:sz w:val="24"/>
          <w:szCs w:val="24"/>
        </w:rPr>
        <w:t>Ta</w:t>
      </w:r>
      <w:r w:rsidR="00F24FA7" w:rsidRPr="00F24FA7">
        <w:rPr>
          <w:i w:val="0"/>
          <w:iCs w:val="0"/>
          <w:color w:val="000000" w:themeColor="text1"/>
          <w:sz w:val="24"/>
          <w:szCs w:val="24"/>
        </w:rPr>
        <w:t>b</w:t>
      </w:r>
      <w:r w:rsidRPr="00F24FA7">
        <w:rPr>
          <w:i w:val="0"/>
          <w:iCs w:val="0"/>
          <w:color w:val="000000" w:themeColor="text1"/>
          <w:sz w:val="24"/>
          <w:szCs w:val="24"/>
        </w:rPr>
        <w:t>e</w:t>
      </w:r>
      <w:r w:rsidR="00F24FA7" w:rsidRPr="00F24FA7">
        <w:rPr>
          <w:i w:val="0"/>
          <w:iCs w:val="0"/>
          <w:color w:val="000000" w:themeColor="text1"/>
          <w:sz w:val="24"/>
          <w:szCs w:val="24"/>
        </w:rPr>
        <w:t>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00951A03" w:rsidRPr="00A07789">
        <w:rPr>
          <w:i w:val="0"/>
          <w:color w:val="000000" w:themeColor="text1"/>
          <w:sz w:val="24"/>
          <w:szCs w:val="24"/>
          <w:lang w:val="id-ID"/>
        </w:rPr>
        <w:t>Data</w:t>
      </w:r>
      <w:r w:rsidR="00951A03" w:rsidRPr="00A07789">
        <w:rPr>
          <w:color w:val="000000" w:themeColor="text1"/>
          <w:sz w:val="24"/>
          <w:lang w:val="id-ID"/>
        </w:rPr>
        <w:t xml:space="preserve"> Training</w:t>
      </w:r>
      <w:r w:rsidR="0022532C" w:rsidRPr="00A07789">
        <w:rPr>
          <w:color w:val="000000" w:themeColor="text1"/>
          <w:sz w:val="24"/>
        </w:rPr>
        <w:t xml:space="preserve"> </w:t>
      </w:r>
      <w:r w:rsidR="00D724A3" w:rsidRPr="00A07789">
        <w:rPr>
          <w:color w:val="000000" w:themeColor="text1"/>
          <w:sz w:val="24"/>
        </w:rPr>
        <w:t xml:space="preserve">dan data Testing </w:t>
      </w:r>
      <w:r w:rsidR="0022532C" w:rsidRPr="00A07789">
        <w:rPr>
          <w:i w:val="0"/>
          <w:color w:val="000000" w:themeColor="text1"/>
          <w:sz w:val="24"/>
          <w:lang w:val="id-ID"/>
        </w:rPr>
        <w:t>Harga close Saham</w:t>
      </w:r>
      <w:r w:rsidR="00951A03" w:rsidRPr="00A07789">
        <w:rPr>
          <w:i w:val="0"/>
          <w:color w:val="000000" w:themeColor="text1"/>
          <w:sz w:val="24"/>
          <w:lang w:val="id-ID"/>
        </w:rPr>
        <w:t xml:space="preserve"> </w:t>
      </w:r>
      <w:proofErr w:type="spellStart"/>
      <w:r w:rsidR="0022532C" w:rsidRPr="00A07789">
        <w:rPr>
          <w:i w:val="0"/>
          <w:color w:val="000000" w:themeColor="text1"/>
          <w:sz w:val="24"/>
        </w:rPr>
        <w:t>dinormalisasi</w:t>
      </w:r>
      <w:bookmarkEnd w:id="69"/>
      <w:proofErr w:type="spellEnd"/>
      <w:r w:rsidR="0022532C"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1521B8" w:rsidRPr="00A07789" w14:paraId="720DD496" w14:textId="11133F0A" w:rsidTr="001521B8">
        <w:trPr>
          <w:trHeight w:val="300"/>
        </w:trPr>
        <w:tc>
          <w:tcPr>
            <w:tcW w:w="408" w:type="dxa"/>
            <w:shd w:val="clear" w:color="auto" w:fill="FFFF00"/>
            <w:noWrap/>
            <w:hideMark/>
          </w:tcPr>
          <w:p w14:paraId="298C624D" w14:textId="11C53D2B" w:rsidR="001521B8" w:rsidRPr="00A07789" w:rsidRDefault="001521B8" w:rsidP="00DC365F">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1623E55D" w14:textId="502FEC4D" w:rsidR="001521B8" w:rsidRPr="00A07789" w:rsidRDefault="001521B8" w:rsidP="00DC365F">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09A3F580" w14:textId="66967646" w:rsidR="001521B8" w:rsidRPr="00A07789" w:rsidRDefault="001521B8" w:rsidP="001521B8">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1521B8" w:rsidRPr="00A07789" w14:paraId="3C9D934B" w14:textId="2A11BA58" w:rsidTr="001521B8">
        <w:trPr>
          <w:trHeight w:val="300"/>
        </w:trPr>
        <w:tc>
          <w:tcPr>
            <w:tcW w:w="421" w:type="dxa"/>
            <w:gridSpan w:val="2"/>
            <w:tcBorders>
              <w:right w:val="single" w:sz="4" w:space="0" w:color="auto"/>
            </w:tcBorders>
            <w:noWrap/>
            <w:vAlign w:val="center"/>
          </w:tcPr>
          <w:p w14:paraId="17A17B53" w14:textId="25476EE7"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2904EA4F"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05269285" w14:textId="14C38E68"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1521B8" w:rsidRPr="00A07789" w14:paraId="792CE3BD" w14:textId="33CFB5E9" w:rsidTr="001521B8">
        <w:trPr>
          <w:trHeight w:val="300"/>
        </w:trPr>
        <w:tc>
          <w:tcPr>
            <w:tcW w:w="421" w:type="dxa"/>
            <w:gridSpan w:val="2"/>
            <w:noWrap/>
            <w:vAlign w:val="center"/>
          </w:tcPr>
          <w:p w14:paraId="04287FBD" w14:textId="40766478"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20B920D2"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42826AF6" w14:textId="2D3AD644"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1521B8" w:rsidRPr="00A07789" w14:paraId="7534570D" w14:textId="204E2581" w:rsidTr="001521B8">
        <w:trPr>
          <w:trHeight w:val="300"/>
        </w:trPr>
        <w:tc>
          <w:tcPr>
            <w:tcW w:w="421" w:type="dxa"/>
            <w:gridSpan w:val="2"/>
            <w:noWrap/>
            <w:vAlign w:val="center"/>
          </w:tcPr>
          <w:p w14:paraId="4A29C67E" w14:textId="18F91B93"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3FB09AED"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710179F0" w14:textId="453AC82B"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1521B8" w:rsidRPr="00A07789" w14:paraId="5ACAEE7F" w14:textId="60AFCF3E" w:rsidTr="001521B8">
        <w:trPr>
          <w:trHeight w:val="300"/>
        </w:trPr>
        <w:tc>
          <w:tcPr>
            <w:tcW w:w="421" w:type="dxa"/>
            <w:gridSpan w:val="2"/>
            <w:noWrap/>
            <w:vAlign w:val="center"/>
          </w:tcPr>
          <w:p w14:paraId="73FC8F92" w14:textId="27A390EC"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3B1CCC00" w14:textId="77777777"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53AE5C75" w14:textId="7B1DEED0" w:rsidR="001521B8" w:rsidRPr="00A07789" w:rsidRDefault="001521B8" w:rsidP="001521B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1521B8" w:rsidRPr="00A07789" w14:paraId="1D324CEE" w14:textId="631DD3A9" w:rsidTr="001521B8">
        <w:trPr>
          <w:trHeight w:val="300"/>
        </w:trPr>
        <w:tc>
          <w:tcPr>
            <w:tcW w:w="421" w:type="dxa"/>
            <w:gridSpan w:val="2"/>
            <w:noWrap/>
            <w:vAlign w:val="center"/>
          </w:tcPr>
          <w:p w14:paraId="362C5774" w14:textId="48FB8241" w:rsidR="001521B8" w:rsidRPr="00A07789" w:rsidRDefault="001521B8" w:rsidP="001521B8">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5E23C465" w14:textId="77777777" w:rsidR="001521B8" w:rsidRPr="00A07789" w:rsidRDefault="001521B8" w:rsidP="00951A03">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0A4DEE76" w14:textId="77777777" w:rsidR="001521B8" w:rsidRPr="00A07789" w:rsidRDefault="001521B8" w:rsidP="00951A03">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
        </w:tc>
      </w:tr>
      <w:tr w:rsidR="001521B8" w:rsidRPr="00A07789" w14:paraId="0AF0E533" w14:textId="6AC1E634" w:rsidTr="001521B8">
        <w:trPr>
          <w:trHeight w:val="300"/>
        </w:trPr>
        <w:tc>
          <w:tcPr>
            <w:tcW w:w="421" w:type="dxa"/>
            <w:gridSpan w:val="2"/>
            <w:noWrap/>
            <w:vAlign w:val="center"/>
          </w:tcPr>
          <w:p w14:paraId="0DB25F81" w14:textId="73C0CD41" w:rsidR="001521B8" w:rsidRPr="00A07789" w:rsidRDefault="001521B8" w:rsidP="001521B8">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F06978E" w14:textId="52924AEC" w:rsidR="001521B8" w:rsidRPr="00A07789" w:rsidRDefault="001521B8" w:rsidP="00601479">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2BA941B8" w14:textId="77777777" w:rsidR="001521B8" w:rsidRPr="00A07789" w:rsidRDefault="001521B8" w:rsidP="00601479">
            <w:pPr>
              <w:spacing w:after="0" w:line="240" w:lineRule="auto"/>
              <w:ind w:left="0" w:right="0" w:firstLine="0"/>
              <w:jc w:val="center"/>
              <w:rPr>
                <w:rFonts w:ascii="Calibri" w:hAnsi="Calibri" w:cs="Calibri"/>
                <w:color w:val="000000" w:themeColor="text1"/>
                <w:sz w:val="22"/>
              </w:rPr>
            </w:pPr>
          </w:p>
        </w:tc>
      </w:tr>
    </w:tbl>
    <w:p w14:paraId="2DBE1211" w14:textId="77777777" w:rsidR="00951A03" w:rsidRPr="00A07789" w:rsidRDefault="00951A03" w:rsidP="00951A03">
      <w:pPr>
        <w:ind w:left="0" w:firstLine="0"/>
        <w:rPr>
          <w:color w:val="000000" w:themeColor="text1"/>
        </w:rPr>
      </w:pPr>
    </w:p>
    <w:p w14:paraId="6FC7D437" w14:textId="77777777" w:rsidR="00951A03" w:rsidRPr="00A07789" w:rsidRDefault="00951A03" w:rsidP="00951A03">
      <w:pPr>
        <w:ind w:left="0" w:firstLine="0"/>
        <w:rPr>
          <w:color w:val="000000" w:themeColor="text1"/>
        </w:rPr>
      </w:pPr>
    </w:p>
    <w:p w14:paraId="60252B1A" w14:textId="77777777" w:rsidR="00951A03" w:rsidRPr="00A07789" w:rsidRDefault="00951A03" w:rsidP="00951A03">
      <w:pPr>
        <w:ind w:left="0" w:firstLine="0"/>
        <w:rPr>
          <w:color w:val="000000" w:themeColor="text1"/>
        </w:rPr>
      </w:pPr>
    </w:p>
    <w:p w14:paraId="0CF37EA8" w14:textId="77777777" w:rsidR="00951A03" w:rsidRPr="00A07789" w:rsidRDefault="00951A03" w:rsidP="00951A03">
      <w:pPr>
        <w:ind w:left="0" w:firstLine="0"/>
        <w:rPr>
          <w:color w:val="000000" w:themeColor="text1"/>
        </w:rPr>
      </w:pPr>
    </w:p>
    <w:p w14:paraId="744EB052" w14:textId="77777777" w:rsidR="00951A03" w:rsidRPr="00A07789" w:rsidRDefault="00951A03" w:rsidP="00951A03">
      <w:pPr>
        <w:ind w:left="0" w:firstLine="0"/>
        <w:rPr>
          <w:color w:val="000000" w:themeColor="text1"/>
        </w:rPr>
      </w:pPr>
    </w:p>
    <w:p w14:paraId="09CF29F6" w14:textId="77777777" w:rsidR="00951A03" w:rsidRPr="00A07789" w:rsidRDefault="00951A03" w:rsidP="00951A03">
      <w:pPr>
        <w:ind w:left="0" w:firstLine="0"/>
        <w:rPr>
          <w:color w:val="000000" w:themeColor="text1"/>
        </w:rPr>
      </w:pPr>
    </w:p>
    <w:p w14:paraId="6B8972B2" w14:textId="0A9C3D9F" w:rsidR="0022532C" w:rsidRPr="00A07789" w:rsidRDefault="0022532C" w:rsidP="00951A03">
      <w:pPr>
        <w:ind w:left="0" w:firstLine="0"/>
        <w:rPr>
          <w:color w:val="000000" w:themeColor="text1"/>
        </w:rPr>
      </w:pPr>
    </w:p>
    <w:p w14:paraId="26F4BAF4" w14:textId="465F8F8F" w:rsidR="00406835" w:rsidRPr="00A07789" w:rsidRDefault="00406835" w:rsidP="00951A03">
      <w:pPr>
        <w:ind w:left="0" w:firstLine="0"/>
        <w:rPr>
          <w:color w:val="000000" w:themeColor="text1"/>
        </w:rPr>
      </w:pPr>
    </w:p>
    <w:p w14:paraId="5B132D4D" w14:textId="512628BE" w:rsidR="001521B8" w:rsidRPr="00A07789" w:rsidRDefault="001521B8" w:rsidP="00F24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290F54F6" w14:textId="2BB964E5" w:rsidR="00C73C78" w:rsidRPr="00A07789" w:rsidRDefault="00C73C78" w:rsidP="00346A3C">
      <w:pPr>
        <w:pStyle w:val="Heading3"/>
        <w:numPr>
          <w:ilvl w:val="2"/>
          <w:numId w:val="27"/>
        </w:numPr>
        <w:ind w:left="567" w:hanging="567"/>
        <w:rPr>
          <w:i/>
          <w:color w:val="000000" w:themeColor="text1"/>
          <w:lang w:val="id-ID"/>
        </w:rPr>
      </w:pPr>
      <w:bookmarkStart w:id="70" w:name="_Toc31637837"/>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0"/>
      <w:r w:rsidRPr="00A07789">
        <w:rPr>
          <w:i/>
          <w:color w:val="000000" w:themeColor="text1"/>
          <w:lang w:val="id-ID"/>
        </w:rPr>
        <w:t xml:space="preserve"> </w:t>
      </w:r>
    </w:p>
    <w:p w14:paraId="5D80122E" w14:textId="5251F5FE" w:rsidR="00982DD7" w:rsidRPr="00A07789" w:rsidRDefault="0022532C" w:rsidP="00C73C78">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w:t>
      </w:r>
      <w:r w:rsidR="00803645" w:rsidRPr="00A07789">
        <w:rPr>
          <w:color w:val="000000" w:themeColor="text1"/>
          <w:szCs w:val="20"/>
        </w:rPr>
        <w:t xml:space="preserve">Proses </w:t>
      </w:r>
      <w:proofErr w:type="spellStart"/>
      <w:r w:rsidR="00803645" w:rsidRPr="00A07789">
        <w:rPr>
          <w:color w:val="000000" w:themeColor="text1"/>
          <w:szCs w:val="20"/>
        </w:rPr>
        <w:t>pertama</w:t>
      </w:r>
      <w:proofErr w:type="spellEnd"/>
      <w:r w:rsidR="00803645" w:rsidRPr="00A07789">
        <w:rPr>
          <w:color w:val="000000" w:themeColor="text1"/>
          <w:szCs w:val="20"/>
        </w:rPr>
        <w:t xml:space="preserve"> </w:t>
      </w:r>
      <w:proofErr w:type="spellStart"/>
      <w:r w:rsidR="00803645" w:rsidRPr="00A07789">
        <w:rPr>
          <w:color w:val="000000" w:themeColor="text1"/>
          <w:szCs w:val="20"/>
        </w:rPr>
        <w:t>adalah</w:t>
      </w:r>
      <w:proofErr w:type="spellEnd"/>
      <w:r w:rsidR="00803645" w:rsidRPr="00A07789">
        <w:rPr>
          <w:color w:val="000000" w:themeColor="text1"/>
          <w:szCs w:val="20"/>
        </w:rPr>
        <w:t xml:space="preserve"> </w:t>
      </w:r>
      <w:r w:rsidR="00803645" w:rsidRPr="00A07789">
        <w:rPr>
          <w:color w:val="000000" w:themeColor="text1"/>
          <w:szCs w:val="20"/>
          <w:lang w:val="fi-FI"/>
        </w:rPr>
        <w:t xml:space="preserve">menentukan </w:t>
      </w:r>
      <w:r w:rsidRPr="00A07789">
        <w:rPr>
          <w:color w:val="000000" w:themeColor="text1"/>
          <w:szCs w:val="20"/>
          <w:lang w:val="fi-FI"/>
        </w:rPr>
        <w:t>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004852AE"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001C771B" w:rsidRPr="00A07789">
        <w:rPr>
          <w:i/>
          <w:color w:val="000000" w:themeColor="text1"/>
          <w:szCs w:val="20"/>
        </w:rPr>
        <w:t>c</w:t>
      </w:r>
      <w:r w:rsidRPr="00A07789">
        <w:rPr>
          <w:i/>
          <w:color w:val="000000" w:themeColor="text1"/>
          <w:szCs w:val="20"/>
          <w:lang w:val="id-ID"/>
        </w:rPr>
        <w:t>h</w:t>
      </w:r>
      <w:r w:rsidR="004852AE" w:rsidRPr="00A07789">
        <w:rPr>
          <w:i/>
          <w:color w:val="000000" w:themeColor="text1"/>
          <w:szCs w:val="20"/>
        </w:rPr>
        <w:t xml:space="preserve"> </w:t>
      </w:r>
      <w:r w:rsidR="004852AE"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learning rate</w:t>
      </w:r>
      <w:r w:rsidR="0024481D" w:rsidRPr="00A07789">
        <w:rPr>
          <w:i/>
          <w:noProof/>
          <w:color w:val="000000" w:themeColor="text1"/>
          <w:szCs w:val="20"/>
        </w:rPr>
        <w:t xml:space="preserv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004852AE" w:rsidRPr="00A07789">
        <w:rPr>
          <w:noProof/>
          <w:color w:val="000000" w:themeColor="text1"/>
          <w:szCs w:val="20"/>
        </w:rPr>
        <w:t xml:space="preserve"> = 0,</w:t>
      </w:r>
      <w:r w:rsidR="00355969" w:rsidRPr="00A07789">
        <w:rPr>
          <w:noProof/>
          <w:color w:val="000000" w:themeColor="text1"/>
          <w:szCs w:val="20"/>
        </w:rPr>
        <w:t>2</w:t>
      </w:r>
      <w:r w:rsidRPr="00A07789">
        <w:rPr>
          <w:noProof/>
          <w:color w:val="000000" w:themeColor="text1"/>
          <w:szCs w:val="20"/>
          <w:lang w:val="id-ID"/>
        </w:rPr>
        <w:t>.</w:t>
      </w:r>
      <w:r w:rsidR="00345D41" w:rsidRPr="00A07789">
        <w:rPr>
          <w:noProof/>
          <w:color w:val="000000" w:themeColor="text1"/>
          <w:szCs w:val="20"/>
        </w:rPr>
        <w:t xml:space="preserve"> </w:t>
      </w:r>
    </w:p>
    <w:p w14:paraId="1301F693" w14:textId="0ABEA518" w:rsidR="0022532C" w:rsidRPr="00A07789" w:rsidRDefault="00982DD7" w:rsidP="00F24FA7">
      <w:pPr>
        <w:pStyle w:val="ListParagraph"/>
        <w:numPr>
          <w:ilvl w:val="3"/>
          <w:numId w:val="27"/>
        </w:numPr>
        <w:shd w:val="clear" w:color="auto" w:fill="92D050"/>
        <w:spacing w:after="0" w:line="360" w:lineRule="auto"/>
        <w:ind w:left="709" w:right="4"/>
        <w:rPr>
          <w:noProof/>
          <w:color w:val="000000" w:themeColor="text1"/>
          <w:szCs w:val="20"/>
        </w:rPr>
      </w:pPr>
      <w:r w:rsidRPr="00A07789">
        <w:rPr>
          <w:b/>
          <w:bCs/>
          <w:noProof/>
          <w:color w:val="000000" w:themeColor="text1"/>
          <w:szCs w:val="20"/>
        </w:rPr>
        <w:t>F</w:t>
      </w:r>
      <w:r w:rsidR="001C771B" w:rsidRPr="00A07789">
        <w:rPr>
          <w:b/>
          <w:bCs/>
          <w:noProof/>
          <w:color w:val="000000" w:themeColor="text1"/>
          <w:szCs w:val="20"/>
        </w:rPr>
        <w:t xml:space="preserve">ase-fase setiap </w:t>
      </w:r>
      <w:r w:rsidR="0027717F" w:rsidRPr="00A07789">
        <w:rPr>
          <w:b/>
          <w:bCs/>
          <w:noProof/>
          <w:color w:val="000000" w:themeColor="text1"/>
          <w:szCs w:val="20"/>
        </w:rPr>
        <w:t>e</w:t>
      </w:r>
      <w:r w:rsidR="001C771B" w:rsidRPr="00A07789">
        <w:rPr>
          <w:b/>
          <w:bCs/>
          <w:noProof/>
          <w:color w:val="000000" w:themeColor="text1"/>
          <w:szCs w:val="20"/>
        </w:rPr>
        <w:t>pcohnya</w:t>
      </w:r>
      <w:r w:rsidR="001C771B" w:rsidRPr="00A07789">
        <w:rPr>
          <w:noProof/>
          <w:color w:val="000000" w:themeColor="text1"/>
          <w:szCs w:val="20"/>
        </w:rPr>
        <w:t xml:space="preserve"> </w:t>
      </w:r>
    </w:p>
    <w:p w14:paraId="60B300BA" w14:textId="547C3CA3" w:rsidR="009F6985" w:rsidRPr="00A07789" w:rsidRDefault="009F6985" w:rsidP="00346A3C">
      <w:pPr>
        <w:pStyle w:val="ListParagraph"/>
        <w:numPr>
          <w:ilvl w:val="0"/>
          <w:numId w:val="3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F24FA7">
        <w:rPr>
          <w:b/>
          <w:bCs/>
          <w:noProof/>
          <w:color w:val="000000" w:themeColor="text1"/>
          <w:szCs w:val="24"/>
          <w:shd w:val="clear" w:color="auto" w:fill="92D050"/>
        </w:rPr>
        <w:t>Propagasi</w:t>
      </w:r>
      <w:r w:rsidRPr="00A07789">
        <w:rPr>
          <w:b/>
          <w:bCs/>
          <w:noProof/>
          <w:color w:val="000000" w:themeColor="text1"/>
          <w:szCs w:val="24"/>
        </w:rPr>
        <w:t xml:space="preserve"> </w:t>
      </w:r>
      <w:r w:rsidR="001C771B" w:rsidRPr="00A07789">
        <w:rPr>
          <w:b/>
          <w:bCs/>
          <w:noProof/>
          <w:color w:val="000000" w:themeColor="text1"/>
          <w:szCs w:val="24"/>
        </w:rPr>
        <w:t>m</w:t>
      </w:r>
      <w:r w:rsidRPr="00A07789">
        <w:rPr>
          <w:b/>
          <w:bCs/>
          <w:noProof/>
          <w:color w:val="000000" w:themeColor="text1"/>
          <w:szCs w:val="24"/>
        </w:rPr>
        <w:t>aju</w:t>
      </w:r>
      <w:r w:rsidR="001C771B" w:rsidRPr="00A07789">
        <w:rPr>
          <w:b/>
          <w:bCs/>
          <w:noProof/>
          <w:color w:val="000000" w:themeColor="text1"/>
          <w:szCs w:val="24"/>
        </w:rPr>
        <w:t xml:space="preserve"> </w:t>
      </w:r>
      <w:r w:rsidR="001C771B" w:rsidRPr="00A07789">
        <w:rPr>
          <w:b/>
          <w:bCs/>
          <w:i/>
          <w:iCs/>
          <w:noProof/>
          <w:color w:val="000000" w:themeColor="text1"/>
          <w:szCs w:val="24"/>
        </w:rPr>
        <w:t>(forward)</w:t>
      </w:r>
    </w:p>
    <w:p w14:paraId="2DC577F3" w14:textId="5422018E" w:rsidR="00010069" w:rsidRPr="00A07789" w:rsidRDefault="00C73C78" w:rsidP="00F24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w:t>
      </w:r>
      <w:r w:rsidR="009F6985" w:rsidRPr="00A07789">
        <w:rPr>
          <w:noProof/>
          <w:color w:val="000000" w:themeColor="text1"/>
          <w:szCs w:val="24"/>
        </w:rPr>
        <w:t xml:space="preserve"> masukan dipropagasikan ke layar tersembunyi</w:t>
      </w:r>
      <w:r w:rsidRPr="00A07789">
        <w:rPr>
          <w:i/>
          <w:iCs/>
          <w:noProof/>
          <w:color w:val="000000" w:themeColor="text1"/>
          <w:szCs w:val="24"/>
        </w:rPr>
        <w:t xml:space="preserve"> (hidden layer)</w:t>
      </w:r>
      <w:r w:rsidR="009F6985" w:rsidRPr="00A07789">
        <w:rPr>
          <w:noProof/>
          <w:color w:val="000000" w:themeColor="text1"/>
          <w:szCs w:val="24"/>
        </w:rPr>
        <w:t xml:space="preserve"> menggunakan fungsi </w:t>
      </w:r>
      <w:r w:rsidR="009F6985" w:rsidRPr="00A07789">
        <w:rPr>
          <w:i/>
          <w:noProof/>
          <w:color w:val="000000" w:themeColor="text1"/>
          <w:szCs w:val="24"/>
        </w:rPr>
        <w:t xml:space="preserve">aktivasi </w:t>
      </w:r>
      <w:r w:rsidR="009F6985" w:rsidRPr="00A07789">
        <w:rPr>
          <w:noProof/>
          <w:color w:val="000000" w:themeColor="text1"/>
          <w:szCs w:val="24"/>
        </w:rPr>
        <w:t xml:space="preserve">yang </w:t>
      </w:r>
      <w:r w:rsidRPr="00A07789">
        <w:rPr>
          <w:noProof/>
          <w:color w:val="000000" w:themeColor="text1"/>
          <w:szCs w:val="24"/>
        </w:rPr>
        <w:t>sudah ditetapkan oleh LSTM</w:t>
      </w:r>
      <w:r w:rsidR="009F6985" w:rsidRPr="00A07789">
        <w:rPr>
          <w:noProof/>
          <w:color w:val="000000" w:themeColor="text1"/>
          <w:szCs w:val="24"/>
        </w:rPr>
        <w:t>. Keluaran dari tiap unit tersembunyi akan menghasilkan keluaran</w:t>
      </w:r>
      <w:r w:rsidR="00234FF6" w:rsidRPr="00A07789">
        <w:rPr>
          <w:noProof/>
          <w:color w:val="000000" w:themeColor="text1"/>
          <w:szCs w:val="24"/>
        </w:rPr>
        <w:t>,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Jika Selisih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menghasilkan kesalahan yang besar maka dilanjutkan ke fase </w:t>
      </w:r>
      <w:r w:rsidR="00234FF6" w:rsidRPr="00A07789">
        <w:rPr>
          <w:i/>
          <w:iCs/>
          <w:noProof/>
          <w:color w:val="000000" w:themeColor="text1"/>
          <w:szCs w:val="24"/>
        </w:rPr>
        <w:t>backward</w:t>
      </w:r>
      <w:r w:rsidR="001521B8" w:rsidRPr="00A07789">
        <w:rPr>
          <w:i/>
          <w:iCs/>
          <w:noProof/>
          <w:color w:val="000000" w:themeColor="text1"/>
          <w:szCs w:val="24"/>
        </w:rPr>
        <w:t>.</w:t>
      </w:r>
    </w:p>
    <w:p w14:paraId="085C0774" w14:textId="1242F534" w:rsidR="001C771B" w:rsidRPr="00A07789" w:rsidRDefault="004852AE" w:rsidP="004852AE">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3EC01388" w14:textId="77777777" w:rsidR="00982DD7" w:rsidRPr="00A07789" w:rsidRDefault="00982DD7" w:rsidP="00346A3C">
      <w:pPr>
        <w:pStyle w:val="ListParagraph"/>
        <w:numPr>
          <w:ilvl w:val="0"/>
          <w:numId w:val="33"/>
        </w:numPr>
        <w:spacing w:after="0" w:line="360" w:lineRule="auto"/>
        <w:ind w:right="4"/>
        <w:rPr>
          <w:noProof/>
          <w:color w:val="000000" w:themeColor="text1"/>
          <w:szCs w:val="20"/>
        </w:rPr>
      </w:pPr>
      <w:r w:rsidRPr="00A07789">
        <w:rPr>
          <w:noProof/>
          <w:color w:val="000000" w:themeColor="text1"/>
          <w:szCs w:val="20"/>
        </w:rPr>
        <w:t xml:space="preserve">Input Layer </w:t>
      </w:r>
    </w:p>
    <w:p w14:paraId="69BA210B" w14:textId="77777777" w:rsidR="00982DD7" w:rsidRPr="00A07789" w:rsidRDefault="00982DD7" w:rsidP="00982DD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24929EA1" w14:textId="77777777" w:rsidR="00982DD7" w:rsidRPr="00A07789" w:rsidRDefault="00982DD7" w:rsidP="00982DD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27DC5517" w14:textId="589610EE" w:rsidR="00982DD7" w:rsidRDefault="00982DD7" w:rsidP="00982DD7">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w:t>
      </w:r>
      <w:r w:rsidR="00F24FA7" w:rsidRPr="00F24FA7">
        <w:rPr>
          <w:iCs/>
          <w:noProof/>
          <w:color w:val="000000" w:themeColor="text1"/>
          <w:szCs w:val="24"/>
        </w:rPr>
        <w:t>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sidR="00F24FA7">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101455BA" w14:textId="5E8FFCF4" w:rsidR="00D6579B" w:rsidRDefault="00D6579B" w:rsidP="00982DD7">
      <w:pPr>
        <w:pStyle w:val="ListParagraph"/>
        <w:spacing w:after="0" w:line="360" w:lineRule="auto"/>
        <w:ind w:left="1418" w:right="4" w:firstLine="0"/>
        <w:rPr>
          <w:i/>
          <w:noProof/>
          <w:color w:val="000000" w:themeColor="text1"/>
          <w:szCs w:val="20"/>
        </w:rPr>
      </w:pPr>
    </w:p>
    <w:p w14:paraId="54E81892" w14:textId="77777777" w:rsidR="00D6579B" w:rsidRPr="00A07789" w:rsidRDefault="00D6579B" w:rsidP="00982DD7">
      <w:pPr>
        <w:pStyle w:val="ListParagraph"/>
        <w:spacing w:after="0" w:line="360" w:lineRule="auto"/>
        <w:ind w:left="1418" w:right="4" w:firstLine="0"/>
        <w:rPr>
          <w:i/>
          <w:noProof/>
          <w:color w:val="000000" w:themeColor="text1"/>
          <w:szCs w:val="20"/>
        </w:rPr>
      </w:pPr>
    </w:p>
    <w:p w14:paraId="4AB91B96" w14:textId="77777777" w:rsidR="00982DD7" w:rsidRPr="00A07789" w:rsidRDefault="00982DD7" w:rsidP="00982DD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lastRenderedPageBreak/>
        <w:t xml:space="preserve">Time steps </w:t>
      </w:r>
    </w:p>
    <w:p w14:paraId="3A64273A" w14:textId="4991C88B" w:rsidR="00982DD7" w:rsidRPr="00A07789" w:rsidRDefault="00982DD7" w:rsidP="00982DD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sidR="00F24FA7">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2F41BED4" w14:textId="77777777" w:rsidR="00982DD7" w:rsidRPr="00A07789" w:rsidRDefault="00982DD7" w:rsidP="00982DD7">
      <w:pPr>
        <w:pStyle w:val="ListParagraph"/>
        <w:numPr>
          <w:ilvl w:val="0"/>
          <w:numId w:val="10"/>
        </w:numPr>
        <w:spacing w:after="0" w:line="360" w:lineRule="auto"/>
        <w:ind w:left="1134" w:right="4"/>
        <w:rPr>
          <w:i/>
          <w:noProof/>
          <w:color w:val="000000" w:themeColor="text1"/>
          <w:szCs w:val="20"/>
        </w:rPr>
      </w:pPr>
      <w:r w:rsidRPr="00A07789">
        <w:rPr>
          <w:i/>
          <w:color w:val="000000" w:themeColor="text1"/>
          <w:szCs w:val="24"/>
        </w:rPr>
        <w:t xml:space="preserve">Features </w:t>
      </w:r>
    </w:p>
    <w:p w14:paraId="08428DEE" w14:textId="77777777" w:rsidR="00982DD7" w:rsidRPr="00A07789" w:rsidRDefault="00982DD7" w:rsidP="00982DD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7C4B9ECD" w14:textId="77777777" w:rsidR="00982DD7" w:rsidRPr="00A07789" w:rsidRDefault="00982DD7" w:rsidP="00346A3C">
      <w:pPr>
        <w:pStyle w:val="ListParagraph"/>
        <w:numPr>
          <w:ilvl w:val="0"/>
          <w:numId w:val="3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7C181947" w14:textId="3C1E147C" w:rsidR="00982DD7" w:rsidRPr="00A07789" w:rsidRDefault="00982DD7" w:rsidP="00982DD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sidR="00F24FA7">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438EADE8" w14:textId="77777777" w:rsidR="00982DD7" w:rsidRPr="00A07789" w:rsidRDefault="00982DD7" w:rsidP="00982DD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53B27386" w14:textId="4269F487" w:rsidR="00982DD7" w:rsidRPr="00A07789" w:rsidRDefault="00982DD7" w:rsidP="0063368B">
      <w:pPr>
        <w:pStyle w:val="Caption"/>
        <w:ind w:left="567" w:right="713"/>
        <w:rPr>
          <w:color w:val="000000" w:themeColor="text1"/>
          <w:sz w:val="24"/>
          <w:szCs w:val="24"/>
        </w:rPr>
      </w:pPr>
      <w:r w:rsidRPr="00F24FA7">
        <w:rPr>
          <w:i w:val="0"/>
          <w:iCs w:val="0"/>
          <w:color w:val="000000" w:themeColor="text1"/>
          <w:sz w:val="24"/>
          <w:szCs w:val="24"/>
        </w:rPr>
        <w:t xml:space="preserve">                                  </w:t>
      </w:r>
      <w:r w:rsidR="00B910EC" w:rsidRPr="00F24FA7">
        <w:rPr>
          <w:i w:val="0"/>
          <w:iCs w:val="0"/>
          <w:color w:val="000000" w:themeColor="text1"/>
          <w:sz w:val="24"/>
          <w:szCs w:val="24"/>
        </w:rPr>
        <w:t xml:space="preserve">             </w:t>
      </w:r>
      <w:bookmarkStart w:id="71" w:name="_Toc31650532"/>
      <w:proofErr w:type="spellStart"/>
      <w:r w:rsidRPr="00F24FA7">
        <w:rPr>
          <w:i w:val="0"/>
          <w:iCs w:val="0"/>
          <w:color w:val="000000" w:themeColor="text1"/>
          <w:sz w:val="24"/>
          <w:szCs w:val="24"/>
        </w:rPr>
        <w:t>Tab</w:t>
      </w:r>
      <w:r w:rsidR="00F24FA7">
        <w:rPr>
          <w:i w:val="0"/>
          <w:iCs w:val="0"/>
          <w:color w:val="000000" w:themeColor="text1"/>
          <w:sz w:val="24"/>
          <w:szCs w:val="24"/>
        </w:rPr>
        <w:t>el</w:t>
      </w:r>
      <w:proofErr w:type="spellEnd"/>
      <w:r w:rsid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2F38BB" w:rsidRPr="00F24FA7">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sidR="00F24FA7">
        <w:rPr>
          <w:i w:val="0"/>
          <w:iCs w:val="0"/>
          <w:color w:val="000000" w:themeColor="text1"/>
          <w:sz w:val="24"/>
          <w:szCs w:val="24"/>
        </w:rPr>
        <w:t>D</w:t>
      </w:r>
      <w:r w:rsidRPr="00F24FA7">
        <w:rPr>
          <w:i w:val="0"/>
          <w:iCs w:val="0"/>
          <w:color w:val="000000" w:themeColor="text1"/>
          <w:sz w:val="24"/>
          <w:szCs w:val="24"/>
        </w:rPr>
        <w:t xml:space="preserve">ata </w:t>
      </w:r>
      <w:r w:rsidR="00F67200">
        <w:rPr>
          <w:i w:val="0"/>
          <w:iCs w:val="0"/>
          <w:color w:val="000000" w:themeColor="text1"/>
          <w:sz w:val="24"/>
          <w:szCs w:val="24"/>
        </w:rPr>
        <w:t>S</w:t>
      </w:r>
      <w:r w:rsidRPr="00F24FA7">
        <w:rPr>
          <w:i w:val="0"/>
          <w:iCs w:val="0"/>
          <w:color w:val="000000" w:themeColor="text1"/>
          <w:sz w:val="24"/>
          <w:szCs w:val="24"/>
        </w:rPr>
        <w:t>ample</w:t>
      </w:r>
      <w:bookmarkEnd w:id="71"/>
      <w:r w:rsidR="0063368B"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963149" w:rsidRPr="00A07789" w14:paraId="69F7BD79" w14:textId="77777777" w:rsidTr="005E1AD3">
        <w:trPr>
          <w:trHeight w:val="290"/>
        </w:trPr>
        <w:tc>
          <w:tcPr>
            <w:tcW w:w="1459" w:type="dxa"/>
          </w:tcPr>
          <w:p w14:paraId="1E5562E0" w14:textId="6FA35D51"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006B825" w14:textId="46F02542" w:rsidR="00963149" w:rsidRPr="00A07789" w:rsidRDefault="00F67200"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r w:rsidR="00963149" w:rsidRPr="00A07789">
              <w:rPr>
                <w:rFonts w:ascii="Calibri" w:eastAsiaTheme="minorEastAsia" w:hAnsi="Calibri" w:cs="Calibri"/>
                <w:color w:val="000000" w:themeColor="text1"/>
                <w:sz w:val="22"/>
              </w:rPr>
              <w:t>ias</w:t>
            </w:r>
          </w:p>
        </w:tc>
        <w:tc>
          <w:tcPr>
            <w:tcW w:w="1990" w:type="dxa"/>
          </w:tcPr>
          <w:p w14:paraId="1CD31C77" w14:textId="77777777" w:rsidR="00963149"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963149" w:rsidRPr="00A07789">
              <w:rPr>
                <w:rFonts w:ascii="Calibri" w:eastAsiaTheme="minorEastAsia" w:hAnsi="Calibri" w:cs="Calibri"/>
                <w:color w:val="000000" w:themeColor="text1"/>
                <w:sz w:val="22"/>
              </w:rPr>
              <w:t xml:space="preserve"> (</w:t>
            </w:r>
            <w:proofErr w:type="spellStart"/>
            <w:r w:rsidR="00963149" w:rsidRPr="00A07789">
              <w:rPr>
                <w:rFonts w:ascii="Calibri" w:eastAsiaTheme="minorEastAsia" w:hAnsi="Calibri" w:cs="Calibri"/>
                <w:color w:val="000000" w:themeColor="text1"/>
                <w:sz w:val="22"/>
              </w:rPr>
              <w:t>fitur</w:t>
            </w:r>
            <w:proofErr w:type="spellEnd"/>
            <w:r w:rsidR="00963149" w:rsidRPr="00A07789">
              <w:rPr>
                <w:rFonts w:ascii="Calibri" w:eastAsiaTheme="minorEastAsia" w:hAnsi="Calibri" w:cs="Calibri"/>
                <w:color w:val="000000" w:themeColor="text1"/>
                <w:sz w:val="22"/>
              </w:rPr>
              <w:t xml:space="preserve"> Close)</w:t>
            </w:r>
          </w:p>
        </w:tc>
      </w:tr>
      <w:tr w:rsidR="00963149" w:rsidRPr="00A07789" w14:paraId="42501AF6" w14:textId="77777777" w:rsidTr="005E1AD3">
        <w:trPr>
          <w:trHeight w:val="290"/>
        </w:trPr>
        <w:tc>
          <w:tcPr>
            <w:tcW w:w="1459" w:type="dxa"/>
          </w:tcPr>
          <w:p w14:paraId="52AE94E6" w14:textId="17B5065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2CB3EE" w14:textId="4CBEE6F1"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DFF9DA9" w14:textId="77777777" w:rsidR="00963149" w:rsidRPr="00A07789" w:rsidRDefault="00963149"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963149" w:rsidRPr="00A07789" w14:paraId="0686982C" w14:textId="77777777" w:rsidTr="005E1AD3">
        <w:trPr>
          <w:trHeight w:val="290"/>
        </w:trPr>
        <w:tc>
          <w:tcPr>
            <w:tcW w:w="1459" w:type="dxa"/>
          </w:tcPr>
          <w:p w14:paraId="3DE1BBC2" w14:textId="16C10755"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175BD1D" w14:textId="0E93243C"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CE4F48D" w14:textId="73CF006A"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963149" w:rsidRPr="00A07789" w14:paraId="5B335550" w14:textId="77777777" w:rsidTr="005E1AD3">
        <w:trPr>
          <w:trHeight w:val="290"/>
        </w:trPr>
        <w:tc>
          <w:tcPr>
            <w:tcW w:w="1459" w:type="dxa"/>
          </w:tcPr>
          <w:p w14:paraId="730896B8" w14:textId="0643058C"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4DD60455" w14:textId="17ECD087"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67114AF" w14:textId="674FC988"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963149" w:rsidRPr="00A07789" w14:paraId="68F268C1" w14:textId="77777777" w:rsidTr="005E1AD3">
        <w:trPr>
          <w:trHeight w:val="290"/>
        </w:trPr>
        <w:tc>
          <w:tcPr>
            <w:tcW w:w="1459" w:type="dxa"/>
          </w:tcPr>
          <w:p w14:paraId="0DFAAF10" w14:textId="54389224"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27DFAFE" w14:textId="2B8AFC38"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612C3E8" w14:textId="7AF35D50"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963149" w:rsidRPr="00A07789" w14:paraId="63FE0724" w14:textId="77777777" w:rsidTr="005E1AD3">
        <w:trPr>
          <w:trHeight w:val="290"/>
        </w:trPr>
        <w:tc>
          <w:tcPr>
            <w:tcW w:w="1459" w:type="dxa"/>
          </w:tcPr>
          <w:p w14:paraId="4B81425B" w14:textId="194B5775"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AC70BC0" w14:textId="651AAD8F"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11A9620" w14:textId="654FD061" w:rsidR="00963149" w:rsidRPr="00A07789" w:rsidRDefault="00963149" w:rsidP="00963149">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16271C8C" w14:textId="77777777" w:rsidR="00982DD7" w:rsidRPr="00A07789" w:rsidRDefault="00982DD7" w:rsidP="00982DD7">
      <w:pPr>
        <w:spacing w:after="120" w:line="360" w:lineRule="auto"/>
        <w:ind w:left="1134" w:right="6" w:firstLine="0"/>
        <w:rPr>
          <w:color w:val="000000" w:themeColor="text1"/>
          <w:sz w:val="4"/>
        </w:rPr>
      </w:pPr>
    </w:p>
    <w:p w14:paraId="757EDDC7" w14:textId="77777777" w:rsidR="00982DD7" w:rsidRPr="00A07789" w:rsidRDefault="00982DD7" w:rsidP="00982DD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F0F20F8" w14:textId="0B9777A1" w:rsidR="00982DD7" w:rsidRPr="00A07789" w:rsidRDefault="00982DD7" w:rsidP="00346A3C">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bobot (W) dengan angka random :</w:t>
      </w:r>
    </w:p>
    <w:p w14:paraId="4F5CD2E9" w14:textId="77777777" w:rsidR="00010069" w:rsidRPr="00F67200" w:rsidRDefault="00010069" w:rsidP="00F67200">
      <w:pPr>
        <w:spacing w:after="0" w:line="360" w:lineRule="auto"/>
        <w:ind w:left="0" w:right="6" w:firstLine="0"/>
        <w:rPr>
          <w:noProof/>
          <w:color w:val="000000" w:themeColor="text1"/>
          <w:szCs w:val="20"/>
        </w:rPr>
      </w:pPr>
    </w:p>
    <w:p w14:paraId="22707F5F" w14:textId="3C0C200B" w:rsidR="00982DD7" w:rsidRPr="00F67200" w:rsidRDefault="00451646" w:rsidP="00451646">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72" w:name="_Toc31650533"/>
      <w:proofErr w:type="spellStart"/>
      <w:r w:rsidR="00982DD7" w:rsidRPr="00F67200">
        <w:rPr>
          <w:i w:val="0"/>
          <w:iCs w:val="0"/>
          <w:color w:val="000000" w:themeColor="text1"/>
          <w:sz w:val="24"/>
        </w:rPr>
        <w:t>Tab</w:t>
      </w:r>
      <w:r w:rsidR="00F67200">
        <w:rPr>
          <w:i w:val="0"/>
          <w:iCs w:val="0"/>
          <w:color w:val="000000" w:themeColor="text1"/>
          <w:sz w:val="24"/>
        </w:rPr>
        <w:t>el</w:t>
      </w:r>
      <w:proofErr w:type="spellEnd"/>
      <w:r w:rsidR="00982DD7" w:rsidRPr="00F67200">
        <w:rPr>
          <w:i w:val="0"/>
          <w:iCs w:val="0"/>
          <w:color w:val="000000" w:themeColor="text1"/>
          <w:sz w:val="24"/>
        </w:rPr>
        <w:t xml:space="preserve"> </w:t>
      </w:r>
      <w:r w:rsidR="00982DD7" w:rsidRPr="00F67200">
        <w:rPr>
          <w:i w:val="0"/>
          <w:iCs w:val="0"/>
          <w:color w:val="000000" w:themeColor="text1"/>
          <w:sz w:val="24"/>
        </w:rPr>
        <w:fldChar w:fldCharType="begin"/>
      </w:r>
      <w:r w:rsidR="00982DD7" w:rsidRPr="00F67200">
        <w:rPr>
          <w:i w:val="0"/>
          <w:iCs w:val="0"/>
          <w:color w:val="000000" w:themeColor="text1"/>
          <w:sz w:val="24"/>
        </w:rPr>
        <w:instrText xml:space="preserve"> SEQ Table \* ARABIC </w:instrText>
      </w:r>
      <w:r w:rsidR="00982DD7" w:rsidRPr="00F67200">
        <w:rPr>
          <w:i w:val="0"/>
          <w:iCs w:val="0"/>
          <w:color w:val="000000" w:themeColor="text1"/>
          <w:sz w:val="24"/>
        </w:rPr>
        <w:fldChar w:fldCharType="separate"/>
      </w:r>
      <w:r w:rsidR="002F38BB" w:rsidRPr="00F67200">
        <w:rPr>
          <w:i w:val="0"/>
          <w:iCs w:val="0"/>
          <w:noProof/>
          <w:color w:val="000000" w:themeColor="text1"/>
          <w:sz w:val="24"/>
        </w:rPr>
        <w:t>7</w:t>
      </w:r>
      <w:r w:rsidR="00982DD7" w:rsidRPr="00F67200">
        <w:rPr>
          <w:i w:val="0"/>
          <w:iCs w:val="0"/>
          <w:color w:val="000000" w:themeColor="text1"/>
          <w:sz w:val="24"/>
        </w:rPr>
        <w:fldChar w:fldCharType="end"/>
      </w:r>
      <w:r w:rsidR="00982DD7" w:rsidRPr="00F67200">
        <w:rPr>
          <w:i w:val="0"/>
          <w:iCs w:val="0"/>
          <w:color w:val="000000" w:themeColor="text1"/>
          <w:sz w:val="24"/>
        </w:rPr>
        <w:t xml:space="preserve"> </w:t>
      </w:r>
      <w:proofErr w:type="spellStart"/>
      <w:r w:rsidR="00982DD7" w:rsidRPr="00F67200">
        <w:rPr>
          <w:i w:val="0"/>
          <w:iCs w:val="0"/>
          <w:color w:val="000000" w:themeColor="text1"/>
          <w:sz w:val="24"/>
        </w:rPr>
        <w:t>Bobot</w:t>
      </w:r>
      <w:proofErr w:type="spellEnd"/>
      <w:r w:rsidR="00982DD7" w:rsidRPr="00F67200">
        <w:rPr>
          <w:i w:val="0"/>
          <w:iCs w:val="0"/>
          <w:color w:val="000000" w:themeColor="text1"/>
          <w:sz w:val="24"/>
        </w:rPr>
        <w:t xml:space="preserve"> </w:t>
      </w:r>
      <w:proofErr w:type="spellStart"/>
      <w:r w:rsidR="00982DD7" w:rsidRPr="00F67200">
        <w:rPr>
          <w:i w:val="0"/>
          <w:iCs w:val="0"/>
          <w:color w:val="000000" w:themeColor="text1"/>
          <w:sz w:val="24"/>
        </w:rPr>
        <w:t>Awal</w:t>
      </w:r>
      <w:bookmarkEnd w:id="72"/>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982DD7" w:rsidRPr="00A07789" w14:paraId="1089B2ED" w14:textId="77777777" w:rsidTr="00451646">
        <w:trPr>
          <w:trHeight w:val="290"/>
        </w:trPr>
        <w:tc>
          <w:tcPr>
            <w:tcW w:w="1271" w:type="dxa"/>
            <w:shd w:val="clear" w:color="auto" w:fill="FFFF00"/>
          </w:tcPr>
          <w:p w14:paraId="50D3189B"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4D63DBE2"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0AF74452"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4B04C1C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982DD7" w:rsidRPr="00A07789" w14:paraId="5D78B9DE" w14:textId="77777777" w:rsidTr="00451646">
        <w:trPr>
          <w:trHeight w:val="290"/>
        </w:trPr>
        <w:tc>
          <w:tcPr>
            <w:tcW w:w="1271" w:type="dxa"/>
            <w:shd w:val="clear" w:color="auto" w:fill="FFFF00"/>
          </w:tcPr>
          <w:p w14:paraId="0DA1EF37"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1862BE8A"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1F347865"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3AFB806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982DD7" w:rsidRPr="00A07789" w14:paraId="7B3389DD" w14:textId="77777777" w:rsidTr="00451646">
        <w:trPr>
          <w:trHeight w:val="290"/>
        </w:trPr>
        <w:tc>
          <w:tcPr>
            <w:tcW w:w="1271" w:type="dxa"/>
            <w:shd w:val="clear" w:color="auto" w:fill="FFFF00"/>
          </w:tcPr>
          <w:p w14:paraId="7B7F4F10"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E091BB6"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1E78FB8C"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2256E8F3"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982DD7" w:rsidRPr="00A07789" w14:paraId="28D555E2" w14:textId="77777777" w:rsidTr="00451646">
        <w:trPr>
          <w:trHeight w:val="290"/>
        </w:trPr>
        <w:tc>
          <w:tcPr>
            <w:tcW w:w="1271" w:type="dxa"/>
            <w:shd w:val="clear" w:color="auto" w:fill="FFFF00"/>
          </w:tcPr>
          <w:p w14:paraId="033CF074" w14:textId="77777777" w:rsidR="00982DD7" w:rsidRPr="00A07789" w:rsidRDefault="000B4741"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53E14DB5"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056F021C"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0EB09F20" w14:textId="77777777" w:rsidR="00982DD7" w:rsidRPr="00A07789" w:rsidRDefault="00982DD7" w:rsidP="00451646">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1B4C8EFA" w14:textId="77777777" w:rsidR="00982DD7" w:rsidRPr="00A07789" w:rsidRDefault="00982DD7" w:rsidP="00982DD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6315D86C" w14:textId="77777777" w:rsidR="00982DD7" w:rsidRPr="00A07789" w:rsidRDefault="00982DD7" w:rsidP="00982DD7">
      <w:pPr>
        <w:spacing w:after="120" w:line="360" w:lineRule="auto"/>
        <w:ind w:left="1134" w:right="6" w:firstLine="0"/>
        <w:rPr>
          <w:noProof/>
          <w:color w:val="000000" w:themeColor="text1"/>
          <w:szCs w:val="20"/>
        </w:rPr>
      </w:pPr>
      <w:r w:rsidRPr="00A07789">
        <w:rPr>
          <w:noProof/>
          <w:color w:val="000000" w:themeColor="text1"/>
          <w:szCs w:val="20"/>
        </w:rPr>
        <w:tab/>
      </w:r>
    </w:p>
    <w:p w14:paraId="581C8BA3" w14:textId="77777777" w:rsidR="00982DD7" w:rsidRPr="00A07789" w:rsidRDefault="00982DD7" w:rsidP="00982DD7">
      <w:pPr>
        <w:spacing w:after="0" w:line="360" w:lineRule="auto"/>
        <w:ind w:left="0" w:right="4" w:firstLine="0"/>
        <w:rPr>
          <w:color w:val="000000" w:themeColor="text1"/>
        </w:rPr>
      </w:pPr>
    </w:p>
    <w:p w14:paraId="78763E5F" w14:textId="77777777" w:rsidR="00982DD7" w:rsidRPr="00A07789" w:rsidRDefault="00982DD7" w:rsidP="0063368B">
      <w:pPr>
        <w:spacing w:after="0" w:line="360" w:lineRule="auto"/>
        <w:ind w:left="0" w:right="4" w:firstLine="0"/>
        <w:rPr>
          <w:noProof/>
          <w:color w:val="000000" w:themeColor="text1"/>
          <w:sz w:val="20"/>
          <w:szCs w:val="20"/>
        </w:rPr>
      </w:pPr>
    </w:p>
    <w:p w14:paraId="6B43C58F" w14:textId="77777777" w:rsidR="00982DD7" w:rsidRPr="00A07789" w:rsidRDefault="00982DD7" w:rsidP="00346A3C">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361A00FC" w14:textId="032CC8F7" w:rsidR="00963149" w:rsidRPr="00A07789" w:rsidRDefault="00982DD7" w:rsidP="00010069">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p>
    <w:p w14:paraId="112485F6" w14:textId="1B95AE85" w:rsidR="00451646" w:rsidRPr="00D6579B" w:rsidRDefault="00982DD7" w:rsidP="00D6579B">
      <w:pPr>
        <w:pStyle w:val="Caption"/>
        <w:numPr>
          <w:ilvl w:val="0"/>
          <w:numId w:val="35"/>
        </w:numPr>
        <w:ind w:right="4" w:firstLine="131"/>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w:t>
      </w:r>
      <w:r w:rsidR="00963149" w:rsidRPr="00A07789">
        <w:rPr>
          <w:i w:val="0"/>
          <w:noProof/>
          <w:color w:val="000000" w:themeColor="text1"/>
          <w:sz w:val="24"/>
          <w:szCs w:val="28"/>
        </w:rPr>
        <w:t xml:space="preserve">tranpose </w:t>
      </w:r>
      <w:r w:rsidRPr="00A07789">
        <w:rPr>
          <w:i w:val="0"/>
          <w:noProof/>
          <w:color w:val="000000" w:themeColor="text1"/>
          <w:sz w:val="24"/>
          <w:szCs w:val="28"/>
        </w:rPr>
        <w:t xml:space="preserve">dengan </w:t>
      </w:r>
      <w:r w:rsidRPr="00A07789">
        <w:rPr>
          <w:noProof/>
          <w:color w:val="000000" w:themeColor="text1"/>
          <w:sz w:val="24"/>
          <w:szCs w:val="28"/>
        </w:rPr>
        <w:t>block output</w:t>
      </w:r>
      <w:r w:rsidR="00963149" w:rsidRPr="00A07789">
        <w:rPr>
          <w:noProof/>
          <w:color w:val="000000" w:themeColor="text1"/>
          <w:sz w:val="24"/>
          <w:szCs w:val="28"/>
        </w:rPr>
        <w:t xml:space="preserve">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sidR="00AC3C1B">
        <w:rPr>
          <w:i w:val="0"/>
          <w:iCs w:val="0"/>
          <w:noProof/>
          <w:color w:val="000000" w:themeColor="text1"/>
          <w:sz w:val="24"/>
          <w:szCs w:val="24"/>
        </w:rPr>
        <w:t xml:space="preserve"> </w:t>
      </w:r>
      <w:bookmarkStart w:id="73" w:name="_GoBack"/>
      <w:bookmarkEnd w:id="73"/>
    </w:p>
    <w:p w14:paraId="7DCAF461" w14:textId="202B5EF4" w:rsidR="00451646" w:rsidRPr="00A07789" w:rsidRDefault="00451646" w:rsidP="00451646">
      <w:pPr>
        <w:rPr>
          <w:color w:val="000000" w:themeColor="text1"/>
        </w:rPr>
      </w:pPr>
    </w:p>
    <w:p w14:paraId="3AE6786E" w14:textId="77777777" w:rsidR="005027E3" w:rsidRPr="00A07789" w:rsidRDefault="005027E3" w:rsidP="00451646">
      <w:pPr>
        <w:rPr>
          <w:color w:val="000000" w:themeColor="text1"/>
        </w:rPr>
      </w:pPr>
    </w:p>
    <w:p w14:paraId="30F7D98A" w14:textId="35438829" w:rsidR="00451646" w:rsidRPr="00A07789" w:rsidRDefault="007A7C0D" w:rsidP="007A7C0D">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74" w:name="_Toc31650534"/>
      <w:proofErr w:type="spellStart"/>
      <w:r w:rsidR="00451646" w:rsidRPr="00F67200">
        <w:rPr>
          <w:i w:val="0"/>
          <w:iCs w:val="0"/>
          <w:color w:val="000000" w:themeColor="text1"/>
          <w:sz w:val="24"/>
          <w:szCs w:val="24"/>
        </w:rPr>
        <w:t>Tabe</w:t>
      </w:r>
      <w:r w:rsidR="00F67200">
        <w:rPr>
          <w:i w:val="0"/>
          <w:iCs w:val="0"/>
          <w:color w:val="000000" w:themeColor="text1"/>
          <w:sz w:val="24"/>
          <w:szCs w:val="24"/>
        </w:rPr>
        <w:t>l</w:t>
      </w:r>
      <w:proofErr w:type="spellEnd"/>
      <w:r w:rsidR="00451646" w:rsidRPr="00F67200">
        <w:rPr>
          <w:i w:val="0"/>
          <w:iCs w:val="0"/>
          <w:color w:val="000000" w:themeColor="text1"/>
          <w:sz w:val="24"/>
          <w:szCs w:val="24"/>
        </w:rPr>
        <w:t xml:space="preserve"> </w:t>
      </w:r>
      <w:r w:rsidR="00451646" w:rsidRPr="00F67200">
        <w:rPr>
          <w:i w:val="0"/>
          <w:iCs w:val="0"/>
          <w:color w:val="000000" w:themeColor="text1"/>
          <w:sz w:val="24"/>
          <w:szCs w:val="24"/>
        </w:rPr>
        <w:fldChar w:fldCharType="begin"/>
      </w:r>
      <w:r w:rsidR="00451646" w:rsidRPr="00F67200">
        <w:rPr>
          <w:i w:val="0"/>
          <w:iCs w:val="0"/>
          <w:color w:val="000000" w:themeColor="text1"/>
          <w:sz w:val="24"/>
          <w:szCs w:val="24"/>
        </w:rPr>
        <w:instrText xml:space="preserve"> SEQ Table \* ARABIC </w:instrText>
      </w:r>
      <w:r w:rsidR="00451646" w:rsidRPr="00F67200">
        <w:rPr>
          <w:i w:val="0"/>
          <w:iCs w:val="0"/>
          <w:color w:val="000000" w:themeColor="text1"/>
          <w:sz w:val="24"/>
          <w:szCs w:val="24"/>
        </w:rPr>
        <w:fldChar w:fldCharType="separate"/>
      </w:r>
      <w:r w:rsidR="002F38BB" w:rsidRPr="00F67200">
        <w:rPr>
          <w:i w:val="0"/>
          <w:iCs w:val="0"/>
          <w:noProof/>
          <w:color w:val="000000" w:themeColor="text1"/>
          <w:sz w:val="24"/>
          <w:szCs w:val="24"/>
        </w:rPr>
        <w:t>8</w:t>
      </w:r>
      <w:r w:rsidR="00451646"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74"/>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DD44A1" w:rsidRPr="00A07789" w14:paraId="3FC116D5" w14:textId="2DBC9807" w:rsidTr="0011446C">
        <w:trPr>
          <w:trHeight w:val="290"/>
        </w:trPr>
        <w:tc>
          <w:tcPr>
            <w:tcW w:w="851" w:type="dxa"/>
            <w:shd w:val="clear" w:color="auto" w:fill="FFFF00"/>
          </w:tcPr>
          <w:p w14:paraId="5A26CDA2" w14:textId="316C213D" w:rsidR="00DD44A1" w:rsidRPr="00A07789" w:rsidRDefault="00DD44A1" w:rsidP="008E5211">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1DAB9F63" w14:textId="60B64365"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5C0E6324" w14:textId="182B4FBC"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2EFE558A" w14:textId="70B62D7A"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6E245377" w14:textId="275A1281"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02A2EF40" w14:textId="0B7E734E"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3721140B" w14:textId="403C9B7C" w:rsidR="00DD44A1" w:rsidRPr="00A07789" w:rsidRDefault="000B4741" w:rsidP="008E5211">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4E649E" w:rsidRPr="00A07789" w14:paraId="0692B271" w14:textId="0B0AB920" w:rsidTr="0011446C">
        <w:trPr>
          <w:trHeight w:val="290"/>
        </w:trPr>
        <w:tc>
          <w:tcPr>
            <w:tcW w:w="851" w:type="dxa"/>
            <w:shd w:val="clear" w:color="auto" w:fill="FFFF00"/>
          </w:tcPr>
          <w:p w14:paraId="5B1132A4" w14:textId="2DAE750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DD09937" w14:textId="77D2E952"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E37F968" w14:textId="0A7EC230"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38CDE772" w14:textId="3702E858"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0E460A5B" w14:textId="70712483"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6A422CBC" w14:textId="3B0FEBF0"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356CACE9" w14:textId="67F7AB1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4E649E" w:rsidRPr="00A07789" w14:paraId="4E802AE9" w14:textId="25322789" w:rsidTr="0011446C">
        <w:trPr>
          <w:trHeight w:val="290"/>
        </w:trPr>
        <w:tc>
          <w:tcPr>
            <w:tcW w:w="851" w:type="dxa"/>
            <w:shd w:val="clear" w:color="auto" w:fill="FFFF00"/>
          </w:tcPr>
          <w:p w14:paraId="44D45C43" w14:textId="04CC7E1A" w:rsidR="004E649E" w:rsidRPr="00A07789" w:rsidRDefault="000B4741"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1E44D8F" w14:textId="714DF85B"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F86E746" w14:textId="2AB25AF4"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5A1EFE62" w14:textId="1F9BF63B"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F321649" w14:textId="3F929E31"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2EA3AF7D" w14:textId="6CDB215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102371CA" w14:textId="4423D15A"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w:t>
            </w:r>
            <w:r w:rsidR="0011446C" w:rsidRPr="00A07789">
              <w:rPr>
                <w:color w:val="000000" w:themeColor="text1"/>
              </w:rPr>
              <w:t>7</w:t>
            </w:r>
          </w:p>
        </w:tc>
      </w:tr>
      <w:tr w:rsidR="004E649E" w:rsidRPr="00A07789" w14:paraId="2CBED457" w14:textId="3AD0FCA5" w:rsidTr="0011446C">
        <w:trPr>
          <w:trHeight w:val="290"/>
        </w:trPr>
        <w:tc>
          <w:tcPr>
            <w:tcW w:w="851" w:type="dxa"/>
            <w:shd w:val="clear" w:color="auto" w:fill="FFFF00"/>
          </w:tcPr>
          <w:p w14:paraId="25FAFCD2" w14:textId="30C08269" w:rsidR="004E649E" w:rsidRPr="00A07789" w:rsidRDefault="000B4741"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28C1C567" w14:textId="77777777"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18F86503" w14:textId="7DBA20B3" w:rsidR="004E649E" w:rsidRPr="00A07789" w:rsidRDefault="004E649E"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3138C940" w14:textId="158320DB" w:rsidR="004E649E" w:rsidRPr="00A07789" w:rsidRDefault="0011446C" w:rsidP="004E649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7A04E8DB" w14:textId="62902E06" w:rsidR="004E649E" w:rsidRPr="00A07789" w:rsidRDefault="0011446C" w:rsidP="0011446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2B59C876" w14:textId="5D0E371C" w:rsidR="004E649E" w:rsidRPr="00A07789" w:rsidRDefault="0011446C" w:rsidP="0011446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E790A7F" w14:textId="7C443D7F" w:rsidR="004E649E" w:rsidRPr="00A07789" w:rsidRDefault="004E649E" w:rsidP="004E649E">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2FE4D1DE" w14:textId="00AB7EC8" w:rsidR="00982DD7" w:rsidRPr="00A07789" w:rsidRDefault="00982DD7" w:rsidP="00982DD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w:t>
      </w:r>
      <w:r w:rsidR="00777A81" w:rsidRPr="00A07789">
        <w:rPr>
          <w:color w:val="000000" w:themeColor="text1"/>
        </w:rPr>
        <w:t xml:space="preserve">, dan </w:t>
      </w:r>
      <w:proofErr w:type="spellStart"/>
      <w:r w:rsidR="00777A81" w:rsidRPr="00A07789">
        <w:rPr>
          <w:color w:val="000000" w:themeColor="text1"/>
        </w:rPr>
        <w:t>untuk</w:t>
      </w:r>
      <w:proofErr w:type="spellEnd"/>
      <w:r w:rsidR="00451646"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00451646" w:rsidRPr="00A07789">
        <w:rPr>
          <w:color w:val="000000" w:themeColor="text1"/>
        </w:rPr>
        <w:t xml:space="preserve"> adalah hasil block output dari proses hidden layer</w:t>
      </w:r>
      <w:r w:rsidR="00777A81" w:rsidRPr="00A07789">
        <w:rPr>
          <w:color w:val="000000" w:themeColor="text1"/>
        </w:rPr>
        <w:t xml:space="preserve"> </w:t>
      </w:r>
      <w:proofErr w:type="spellStart"/>
      <w:r w:rsidR="00777A81" w:rsidRPr="00A07789">
        <w:rPr>
          <w:color w:val="000000" w:themeColor="text1"/>
        </w:rPr>
        <w:t>urutan</w:t>
      </w:r>
      <w:proofErr w:type="spellEnd"/>
      <w:r w:rsidR="00777A81" w:rsidRPr="00A07789">
        <w:rPr>
          <w:color w:val="000000" w:themeColor="text1"/>
        </w:rPr>
        <w:t xml:space="preserve"> </w:t>
      </w:r>
      <w:proofErr w:type="spellStart"/>
      <w:r w:rsidR="00777A81" w:rsidRPr="00A07789">
        <w:rPr>
          <w:color w:val="000000" w:themeColor="text1"/>
        </w:rPr>
        <w:t>ke</w:t>
      </w:r>
      <w:proofErr w:type="spellEnd"/>
      <w:r w:rsidR="00777A81" w:rsidRPr="00A07789">
        <w:rPr>
          <w:color w:val="000000" w:themeColor="text1"/>
        </w:rPr>
        <w:t xml:space="preserve"> </w:t>
      </w:r>
      <w:proofErr w:type="spellStart"/>
      <w:r w:rsidR="00451646" w:rsidRPr="00A07789">
        <w:rPr>
          <w:color w:val="000000" w:themeColor="text1"/>
        </w:rPr>
        <w:t>pertama</w:t>
      </w:r>
      <w:proofErr w:type="spellEnd"/>
      <w:r w:rsidR="007A7C0D" w:rsidRPr="00A07789">
        <w:rPr>
          <w:color w:val="000000" w:themeColor="text1"/>
        </w:rPr>
        <w:t xml:space="preserve"> dan </w:t>
      </w:r>
      <w:proofErr w:type="spellStart"/>
      <w:r w:rsidR="007A7C0D" w:rsidRPr="00A07789">
        <w:rPr>
          <w:color w:val="000000" w:themeColor="text1"/>
        </w:rPr>
        <w:t>seterusnya</w:t>
      </w:r>
      <w:proofErr w:type="spellEnd"/>
      <w:r w:rsidR="00451646" w:rsidRPr="00A07789">
        <w:rPr>
          <w:color w:val="000000" w:themeColor="text1"/>
        </w:rPr>
        <w:t xml:space="preserve">. </w:t>
      </w:r>
      <w:r w:rsidR="00777A81" w:rsidRPr="00A07789">
        <w:rPr>
          <w:color w:val="000000" w:themeColor="text1"/>
        </w:rPr>
        <w:t xml:space="preserve"> </w:t>
      </w:r>
    </w:p>
    <w:p w14:paraId="7853F754" w14:textId="77777777" w:rsidR="00982DD7" w:rsidRPr="00A07789" w:rsidRDefault="00982DD7" w:rsidP="00346A3C">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p>
    <w:p w14:paraId="6A9152F3" w14:textId="5561BE7F" w:rsidR="007A7C0D" w:rsidRPr="00A07789" w:rsidRDefault="00982DD7" w:rsidP="00010069">
      <w:pPr>
        <w:spacing w:after="0" w:line="360" w:lineRule="auto"/>
        <w:ind w:left="993" w:right="4" w:firstLine="0"/>
        <w:rPr>
          <w:b/>
          <w:noProof/>
          <w:color w:val="000000" w:themeColor="text1"/>
          <w:sz w:val="22"/>
        </w:rPr>
      </w:pPr>
      <w:r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x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641E5F" w:rsidRPr="00A07789">
        <w:rPr>
          <w:b/>
          <w:noProof/>
          <w:color w:val="000000" w:themeColor="text1"/>
          <w:sz w:val="22"/>
        </w:rPr>
        <w:t xml:space="preserve"> </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11446C" w:rsidRPr="00A07789" w14:paraId="355810E6" w14:textId="77777777" w:rsidTr="0011446C">
        <w:trPr>
          <w:trHeight w:val="416"/>
        </w:trPr>
        <w:tc>
          <w:tcPr>
            <w:tcW w:w="567" w:type="dxa"/>
            <w:shd w:val="clear" w:color="auto" w:fill="FFFF00"/>
            <w:noWrap/>
            <w:vAlign w:val="center"/>
          </w:tcPr>
          <w:bookmarkStart w:id="75" w:name="_Hlk31471560"/>
          <w:p w14:paraId="489F6100" w14:textId="77777777" w:rsidR="0011446C" w:rsidRPr="00A07789" w:rsidRDefault="000B4741" w:rsidP="0011446C">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76" w:name="_Hlk31465937"/>
        <w:tc>
          <w:tcPr>
            <w:tcW w:w="1052" w:type="dxa"/>
            <w:shd w:val="clear" w:color="auto" w:fill="BDD6EE" w:themeFill="accent1" w:themeFillTint="66"/>
            <w:noWrap/>
            <w:vAlign w:val="center"/>
          </w:tcPr>
          <w:p w14:paraId="2559253A"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76"/>
          </w:p>
        </w:tc>
        <w:tc>
          <w:tcPr>
            <w:tcW w:w="821" w:type="dxa"/>
            <w:shd w:val="clear" w:color="auto" w:fill="BDD6EE" w:themeFill="accent1" w:themeFillTint="66"/>
            <w:vAlign w:val="center"/>
          </w:tcPr>
          <w:p w14:paraId="67F5EEF2"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60DCA1B0"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0B33CCBC"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5D41FC12"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47702C16" w14:textId="77777777" w:rsidR="0011446C" w:rsidRPr="00A07789" w:rsidRDefault="000B4741" w:rsidP="0011446C">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77" w:name="_Hlk31466105"/>
      <w:tr w:rsidR="0011446C" w:rsidRPr="00A07789" w14:paraId="630DE512" w14:textId="77777777" w:rsidTr="0011446C">
        <w:trPr>
          <w:trHeight w:val="416"/>
        </w:trPr>
        <w:tc>
          <w:tcPr>
            <w:tcW w:w="567" w:type="dxa"/>
            <w:shd w:val="clear" w:color="auto" w:fill="FFFF00"/>
            <w:noWrap/>
            <w:vAlign w:val="center"/>
          </w:tcPr>
          <w:p w14:paraId="0E8D1748"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55C2E2D2"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30847EF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66067F33"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224AA258"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2442C324"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30450642" w14:textId="770019FF"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2702</w:t>
            </w:r>
          </w:p>
        </w:tc>
      </w:tr>
      <w:tr w:rsidR="0011446C" w:rsidRPr="00A07789" w14:paraId="32C4A136" w14:textId="77777777" w:rsidTr="0011446C">
        <w:trPr>
          <w:trHeight w:val="410"/>
        </w:trPr>
        <w:tc>
          <w:tcPr>
            <w:tcW w:w="567" w:type="dxa"/>
            <w:shd w:val="clear" w:color="auto" w:fill="FFFF00"/>
            <w:noWrap/>
            <w:vAlign w:val="center"/>
            <w:hideMark/>
          </w:tcPr>
          <w:p w14:paraId="2719CE3D"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2409C6D0"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261CEC6F"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3EA7341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2F873BEA"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721251C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43D73979" w14:textId="59F25607"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8511</w:t>
            </w:r>
          </w:p>
        </w:tc>
      </w:tr>
      <w:tr w:rsidR="0011446C" w:rsidRPr="00A07789" w14:paraId="0CEB126E" w14:textId="77777777" w:rsidTr="0011446C">
        <w:trPr>
          <w:trHeight w:val="404"/>
        </w:trPr>
        <w:tc>
          <w:tcPr>
            <w:tcW w:w="567" w:type="dxa"/>
            <w:shd w:val="clear" w:color="auto" w:fill="FFFF00"/>
            <w:noWrap/>
            <w:vAlign w:val="center"/>
          </w:tcPr>
          <w:p w14:paraId="3C696EAE"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33C7EFCA"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1846E569"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72DBBC7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72DB1552"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59CDEC30"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4BEAE1F3" w14:textId="22C6749D" w:rsidR="0011446C" w:rsidRPr="00A07789" w:rsidRDefault="0011446C" w:rsidP="0011446C">
            <w:pPr>
              <w:spacing w:after="0" w:line="240" w:lineRule="auto"/>
              <w:ind w:left="0" w:right="0" w:firstLine="0"/>
              <w:jc w:val="center"/>
              <w:rPr>
                <w:color w:val="000000" w:themeColor="text1"/>
                <w:sz w:val="22"/>
                <w:szCs w:val="20"/>
              </w:rPr>
            </w:pPr>
            <w:bookmarkStart w:id="78" w:name="_Hlk31560831"/>
            <w:r w:rsidRPr="00A07789">
              <w:rPr>
                <w:color w:val="000000" w:themeColor="text1"/>
              </w:rPr>
              <w:t>-0,2418</w:t>
            </w:r>
            <w:bookmarkEnd w:id="78"/>
          </w:p>
        </w:tc>
      </w:tr>
      <w:tr w:rsidR="0011446C" w:rsidRPr="00A07789" w14:paraId="5EA1C412" w14:textId="77777777" w:rsidTr="0011446C">
        <w:trPr>
          <w:trHeight w:val="409"/>
        </w:trPr>
        <w:tc>
          <w:tcPr>
            <w:tcW w:w="567" w:type="dxa"/>
            <w:shd w:val="clear" w:color="auto" w:fill="FFFF00"/>
            <w:noWrap/>
            <w:vAlign w:val="center"/>
            <w:hideMark/>
          </w:tcPr>
          <w:p w14:paraId="312EAFB2"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6717202B" w14:textId="77777777" w:rsidR="0011446C" w:rsidRPr="00A07789" w:rsidRDefault="0011446C" w:rsidP="0011446C">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7D3A1006"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3785A06E"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1C686551"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6C03A798" w14:textId="77777777"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634163E2" w14:textId="36205CBD" w:rsidR="0011446C" w:rsidRPr="00A07789" w:rsidRDefault="0011446C" w:rsidP="0011446C">
            <w:pPr>
              <w:spacing w:after="0" w:line="240" w:lineRule="auto"/>
              <w:ind w:left="0" w:right="0" w:firstLine="0"/>
              <w:jc w:val="center"/>
              <w:rPr>
                <w:color w:val="000000" w:themeColor="text1"/>
                <w:sz w:val="22"/>
                <w:szCs w:val="20"/>
              </w:rPr>
            </w:pPr>
            <w:r w:rsidRPr="00A07789">
              <w:rPr>
                <w:color w:val="000000" w:themeColor="text1"/>
              </w:rPr>
              <w:t>0,938</w:t>
            </w:r>
          </w:p>
        </w:tc>
      </w:tr>
    </w:tbl>
    <w:bookmarkEnd w:id="75"/>
    <w:bookmarkEnd w:id="77"/>
    <w:p w14:paraId="4194EC3D" w14:textId="531B58D3" w:rsidR="007A7C0D" w:rsidRPr="00F67200" w:rsidRDefault="007A7C0D" w:rsidP="00587590">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00587590" w:rsidRPr="00A07789">
        <w:rPr>
          <w:b/>
          <w:noProof/>
          <w:color w:val="000000" w:themeColor="text1"/>
          <w:sz w:val="22"/>
        </w:rPr>
        <w:t xml:space="preserve">                    </w:t>
      </w:r>
      <w:r w:rsidR="003C49AC" w:rsidRPr="00A07789">
        <w:rPr>
          <w:b/>
          <w:noProof/>
          <w:color w:val="000000" w:themeColor="text1"/>
          <w:sz w:val="22"/>
        </w:rPr>
        <w:t xml:space="preserve">           </w:t>
      </w:r>
      <w:r w:rsidR="00587590" w:rsidRPr="00A07789">
        <w:rPr>
          <w:b/>
          <w:noProof/>
          <w:color w:val="000000" w:themeColor="text1"/>
          <w:sz w:val="22"/>
        </w:rPr>
        <w:t xml:space="preserve"> </w:t>
      </w:r>
      <w:bookmarkStart w:id="79" w:name="_Toc31650535"/>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F67200">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79"/>
      <w:r w:rsidRPr="00F67200">
        <w:rPr>
          <w:i w:val="0"/>
          <w:iCs w:val="0"/>
          <w:color w:val="000000" w:themeColor="text1"/>
          <w:sz w:val="24"/>
          <w:szCs w:val="24"/>
        </w:rPr>
        <w:t xml:space="preserve"> </w:t>
      </w:r>
    </w:p>
    <w:p w14:paraId="69CD1C08" w14:textId="2C0A6387" w:rsidR="007A7C0D" w:rsidRPr="00A07789" w:rsidRDefault="00982DD7" w:rsidP="00451646">
      <w:pPr>
        <w:spacing w:after="0" w:line="360" w:lineRule="auto"/>
        <w:ind w:left="719" w:right="4" w:firstLine="0"/>
        <w:rPr>
          <w:b/>
          <w:noProof/>
          <w:color w:val="000000" w:themeColor="text1"/>
          <w:sz w:val="22"/>
        </w:rPr>
      </w:pPr>
      <w:r w:rsidRPr="00A07789">
        <w:rPr>
          <w:b/>
          <w:noProof/>
          <w:color w:val="000000" w:themeColor="text1"/>
          <w:sz w:val="22"/>
        </w:rPr>
        <w:tab/>
        <w:t xml:space="preserve">      </w:t>
      </w:r>
      <w:r w:rsidR="00641E5F" w:rsidRPr="00A07789">
        <w:rPr>
          <w:b/>
          <w:noProof/>
          <w:color w:val="000000" w:themeColor="text1"/>
          <w:sz w:val="22"/>
        </w:rPr>
        <w:t xml:space="preserve">                         </w:t>
      </w:r>
    </w:p>
    <w:p w14:paraId="6A15F9CC" w14:textId="77777777" w:rsidR="007A7C0D" w:rsidRPr="00A07789" w:rsidRDefault="007A7C0D" w:rsidP="00451646">
      <w:pPr>
        <w:spacing w:after="0" w:line="360" w:lineRule="auto"/>
        <w:ind w:left="719" w:right="4" w:firstLine="0"/>
        <w:rPr>
          <w:b/>
          <w:noProof/>
          <w:color w:val="000000" w:themeColor="text1"/>
          <w:sz w:val="22"/>
        </w:rPr>
      </w:pPr>
    </w:p>
    <w:p w14:paraId="38BA8742" w14:textId="77777777" w:rsidR="007A7C0D" w:rsidRPr="00A07789" w:rsidRDefault="007A7C0D" w:rsidP="00451646">
      <w:pPr>
        <w:spacing w:after="0" w:line="360" w:lineRule="auto"/>
        <w:ind w:left="719" w:right="4" w:firstLine="0"/>
        <w:rPr>
          <w:b/>
          <w:noProof/>
          <w:color w:val="000000" w:themeColor="text1"/>
          <w:sz w:val="22"/>
        </w:rPr>
      </w:pPr>
    </w:p>
    <w:p w14:paraId="4A7698CA" w14:textId="77777777" w:rsidR="007A7C0D" w:rsidRPr="00A07789" w:rsidRDefault="007A7C0D" w:rsidP="00451646">
      <w:pPr>
        <w:spacing w:after="0" w:line="360" w:lineRule="auto"/>
        <w:ind w:left="719" w:right="4" w:firstLine="0"/>
        <w:rPr>
          <w:b/>
          <w:noProof/>
          <w:color w:val="000000" w:themeColor="text1"/>
          <w:sz w:val="22"/>
        </w:rPr>
      </w:pPr>
    </w:p>
    <w:p w14:paraId="4D5E7B00" w14:textId="77777777" w:rsidR="007A7C0D" w:rsidRPr="00A07789" w:rsidRDefault="007A7C0D" w:rsidP="00451646">
      <w:pPr>
        <w:spacing w:after="0" w:line="360" w:lineRule="auto"/>
        <w:ind w:left="719" w:right="4" w:firstLine="0"/>
        <w:rPr>
          <w:b/>
          <w:noProof/>
          <w:color w:val="000000" w:themeColor="text1"/>
          <w:sz w:val="22"/>
        </w:rPr>
      </w:pPr>
    </w:p>
    <w:p w14:paraId="1C05B20A" w14:textId="6AB89BFC" w:rsidR="007A7C0D" w:rsidRPr="00A07789" w:rsidRDefault="007A7C0D" w:rsidP="00451646">
      <w:pPr>
        <w:spacing w:after="0" w:line="360" w:lineRule="auto"/>
        <w:ind w:left="719" w:right="4" w:firstLine="0"/>
        <w:rPr>
          <w:b/>
          <w:noProof/>
          <w:color w:val="000000" w:themeColor="text1"/>
          <w:sz w:val="22"/>
        </w:rPr>
      </w:pPr>
    </w:p>
    <w:p w14:paraId="7F2370FB" w14:textId="2DEBD369" w:rsidR="00587590" w:rsidRPr="00A07789" w:rsidRDefault="00641E5F" w:rsidP="00F67200">
      <w:pPr>
        <w:spacing w:after="0" w:line="360" w:lineRule="auto"/>
        <w:ind w:left="720" w:right="4" w:firstLine="359"/>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hidden layer terus menerus sampai t </w:t>
      </w:r>
      <w:r w:rsidR="009009BC" w:rsidRPr="00A07789">
        <w:rPr>
          <w:bCs/>
          <w:noProof/>
          <w:color w:val="000000" w:themeColor="text1"/>
          <w:sz w:val="22"/>
        </w:rPr>
        <w:t>ke urutan</w:t>
      </w:r>
      <w:r w:rsidRPr="00A07789">
        <w:rPr>
          <w:bCs/>
          <w:noProof/>
          <w:color w:val="000000" w:themeColor="text1"/>
          <w:sz w:val="22"/>
        </w:rPr>
        <w:t xml:space="preserve"> 5. Gambaran hidden layer dapat dilihat di gambar 11 (Arsitektur LSTM forward Penjabaran dari Hidden Layer LSTM).</w:t>
      </w:r>
    </w:p>
    <w:p w14:paraId="23D07B4F" w14:textId="77777777" w:rsidR="001521B8" w:rsidRPr="00A07789" w:rsidRDefault="001521B8" w:rsidP="004B7390">
      <w:pPr>
        <w:spacing w:after="0" w:line="360" w:lineRule="auto"/>
        <w:ind w:left="0" w:right="4" w:firstLine="0"/>
        <w:rPr>
          <w:bCs/>
          <w:noProof/>
          <w:color w:val="000000" w:themeColor="text1"/>
          <w:sz w:val="22"/>
        </w:rPr>
      </w:pPr>
    </w:p>
    <w:p w14:paraId="036A9B1E" w14:textId="32A1DC40" w:rsidR="00592FA4" w:rsidRPr="00A07789" w:rsidRDefault="0063368B" w:rsidP="00346A3C">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4A6D4EB" w14:textId="04CF0C36" w:rsidR="00823020" w:rsidRPr="00A07789" w:rsidRDefault="00823020" w:rsidP="00900ABF">
      <w:pPr>
        <w:pStyle w:val="ListParagraph"/>
        <w:spacing w:after="0" w:line="360" w:lineRule="auto"/>
        <w:ind w:left="1079" w:right="4" w:firstLine="0"/>
        <w:rPr>
          <w:noProof/>
          <w:color w:val="000000" w:themeColor="text1"/>
        </w:rPr>
      </w:pPr>
      <w:r w:rsidRPr="00A07789">
        <w:rPr>
          <w:noProof/>
          <w:color w:val="000000" w:themeColor="text1"/>
        </w:rPr>
        <w:t xml:space="preserve">Didalam </w:t>
      </w:r>
      <w:r w:rsidR="00010069" w:rsidRPr="00A07789">
        <w:rPr>
          <w:noProof/>
          <w:color w:val="000000" w:themeColor="text1"/>
        </w:rPr>
        <w:t xml:space="preserve">hidden layer </w:t>
      </w:r>
      <w:r w:rsidRPr="00A07789">
        <w:rPr>
          <w:noProof/>
          <w:color w:val="000000" w:themeColor="text1"/>
        </w:rPr>
        <w:t>LSTM memiiki 3 gerbang</w:t>
      </w:r>
      <w:r w:rsidR="0001006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dan</w:t>
      </w:r>
      <w:r w:rsidR="00010069" w:rsidRPr="00A07789">
        <w:rPr>
          <w:noProof/>
          <w:color w:val="000000" w:themeColor="text1"/>
        </w:rPr>
        <w:t xml:space="preserve"> </w:t>
      </w:r>
      <w:r w:rsidR="00F67200">
        <w:rPr>
          <w:noProof/>
          <w:color w:val="000000" w:themeColor="text1"/>
        </w:rPr>
        <w:t xml:space="preserve">dua </w:t>
      </w:r>
      <w:r w:rsidR="00010069" w:rsidRPr="00A07789">
        <w:rPr>
          <w:noProof/>
          <w:color w:val="000000" w:themeColor="text1"/>
        </w:rPr>
        <w:t xml:space="preserve">penghubung yaitu dari semua informasi </w:t>
      </w:r>
      <w:r w:rsidR="00900ABF" w:rsidRPr="00F67200">
        <w:rPr>
          <w:i/>
          <w:iCs/>
          <w:noProof/>
          <w:color w:val="000000" w:themeColor="text1"/>
        </w:rPr>
        <w:t>long term</w:t>
      </w:r>
      <w:r w:rsidR="00900ABF" w:rsidRPr="00A07789">
        <w:rPr>
          <w:noProof/>
          <w:color w:val="000000" w:themeColor="text1"/>
        </w:rPr>
        <w:t xml:space="preserve"> </w:t>
      </w:r>
      <w:r w:rsidR="00010069" w:rsidRPr="00A07789">
        <w:rPr>
          <w:noProof/>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00900ABF" w:rsidRPr="00A07789">
        <w:rPr>
          <w:noProof/>
          <w:color w:val="000000" w:themeColor="text1"/>
        </w:rPr>
        <w:t xml:space="preserve"> dan </w:t>
      </w:r>
      <w:r w:rsidR="00900ABF" w:rsidRPr="00A07789">
        <w:rPr>
          <w:i/>
          <w:iCs/>
          <w:color w:val="000000" w:themeColor="text1"/>
          <w:shd w:val="clear" w:color="auto" w:fill="FFFFFF"/>
        </w:rPr>
        <w:t>short</w:t>
      </w:r>
      <w:r w:rsidR="00900ABF" w:rsidRPr="00A07789">
        <w:rPr>
          <w:noProof/>
          <w:color w:val="000000" w:themeColor="text1"/>
        </w:rPr>
        <w:t xml:space="preserve"> term (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 Jadi dalam proses </w:t>
      </w:r>
      <w:r w:rsidR="00900ABF" w:rsidRPr="00F67200">
        <w:rPr>
          <w:i/>
          <w:iCs/>
          <w:noProof/>
          <w:color w:val="000000" w:themeColor="text1"/>
        </w:rPr>
        <w:t>hidden layer</w:t>
      </w:r>
      <w:r w:rsidR="00900ABF"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w:t>
      </w:r>
    </w:p>
    <w:p w14:paraId="461C2E3C" w14:textId="56EB2547" w:rsidR="00900ABF" w:rsidRPr="00A07789" w:rsidRDefault="00900ABF" w:rsidP="00900ABF">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sidR="00F67200">
        <w:rPr>
          <w:noProof/>
          <w:color w:val="000000" w:themeColor="text1"/>
        </w:rPr>
        <w:t>el</w:t>
      </w:r>
      <w:r w:rsidRPr="00A07789">
        <w:rPr>
          <w:noProof/>
          <w:color w:val="000000" w:themeColor="text1"/>
        </w:rPr>
        <w:t xml:space="preserve"> 9.</w:t>
      </w:r>
    </w:p>
    <w:p w14:paraId="35844A8E" w14:textId="1601F2E8" w:rsidR="00900ABF" w:rsidRDefault="00900ABF" w:rsidP="00900ABF">
      <w:pPr>
        <w:pStyle w:val="ListParagraph"/>
        <w:spacing w:after="0" w:line="360" w:lineRule="auto"/>
        <w:ind w:left="1079" w:right="4"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63D06726" w14:textId="77777777" w:rsidR="00F67200" w:rsidRPr="00A07789" w:rsidRDefault="00F67200" w:rsidP="00900ABF">
      <w:pPr>
        <w:pStyle w:val="ListParagraph"/>
        <w:spacing w:after="0" w:line="360" w:lineRule="auto"/>
        <w:ind w:left="1079" w:right="4" w:firstLine="0"/>
        <w:rPr>
          <w:noProof/>
          <w:color w:val="000000" w:themeColor="text1"/>
        </w:rPr>
      </w:pPr>
    </w:p>
    <w:p w14:paraId="748E4913" w14:textId="628C32DC" w:rsidR="00900ABF" w:rsidRPr="00A07789" w:rsidRDefault="00900ABF" w:rsidP="007F321D">
      <w:pPr>
        <w:spacing w:after="0" w:line="360" w:lineRule="auto"/>
        <w:ind w:left="991" w:right="4" w:firstLine="143"/>
        <w:rPr>
          <w:b/>
          <w:bCs/>
          <w:iCs/>
          <w:noProof/>
          <w:color w:val="000000" w:themeColor="text1"/>
          <w:szCs w:val="24"/>
        </w:rPr>
      </w:pPr>
      <w:r w:rsidRPr="00A07789">
        <w:rPr>
          <w:b/>
          <w:bCs/>
          <w:noProof/>
          <w:color w:val="000000" w:themeColor="text1"/>
        </w:rPr>
        <w:lastRenderedPageBreak/>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358CAC8D" w14:textId="77777777" w:rsidR="00C81C9D" w:rsidRPr="00A07789" w:rsidRDefault="00900ABF" w:rsidP="00C81C9D">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9A104C" w:rsidRPr="00A07789">
        <w:rPr>
          <w:color w:val="000000" w:themeColor="text1"/>
        </w:rPr>
        <w:t xml:space="preserve">  </w:t>
      </w:r>
    </w:p>
    <w:p w14:paraId="778FAC2E" w14:textId="2C90373F" w:rsidR="00C81C9D" w:rsidRPr="00A07789" w:rsidRDefault="00C81C9D" w:rsidP="009C3BCC">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33A42B80" w14:textId="40F3194F" w:rsidR="009C3BCC" w:rsidRDefault="009C3BCC" w:rsidP="009C3BCC">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491EBF9E" w14:textId="77777777" w:rsidR="00F67200" w:rsidRPr="00A07789" w:rsidRDefault="00F67200" w:rsidP="009C3BCC">
      <w:pPr>
        <w:spacing w:after="0" w:line="360" w:lineRule="auto"/>
        <w:ind w:left="0" w:right="0" w:firstLine="0"/>
        <w:rPr>
          <w:color w:val="000000" w:themeColor="text1"/>
        </w:rPr>
      </w:pPr>
    </w:p>
    <w:p w14:paraId="52E90D86" w14:textId="6843A181" w:rsidR="0088139B" w:rsidRPr="00F67200" w:rsidRDefault="0088139B" w:rsidP="004B7390">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r w:rsidR="004B7390" w:rsidRPr="00A07789">
        <w:rPr>
          <w:color w:val="000000" w:themeColor="text1"/>
        </w:rPr>
        <w:t xml:space="preserve">                </w:t>
      </w:r>
      <w:bookmarkStart w:id="80" w:name="_Toc31650536"/>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AC7A93">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80"/>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11446C" w:rsidRPr="00A07789" w14:paraId="0B618CD5" w14:textId="77777777" w:rsidTr="004B7390">
        <w:trPr>
          <w:trHeight w:val="416"/>
        </w:trPr>
        <w:tc>
          <w:tcPr>
            <w:tcW w:w="400" w:type="dxa"/>
            <w:shd w:val="clear" w:color="auto" w:fill="FFFF00"/>
            <w:noWrap/>
            <w:vAlign w:val="center"/>
          </w:tcPr>
          <w:p w14:paraId="72301525" w14:textId="77777777" w:rsidR="0011446C" w:rsidRPr="00A07789" w:rsidRDefault="0011446C" w:rsidP="0011446C">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9A8314A"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0477BFAD"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0100F085"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1C17D94A"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9F79D7C" w14:textId="77777777" w:rsidR="0011446C" w:rsidRPr="00A07789" w:rsidRDefault="000B4741" w:rsidP="0011446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11446C" w:rsidRPr="00A07789" w14:paraId="5906B88B" w14:textId="77777777" w:rsidTr="004B7390">
        <w:trPr>
          <w:trHeight w:val="416"/>
        </w:trPr>
        <w:tc>
          <w:tcPr>
            <w:tcW w:w="400" w:type="dxa"/>
            <w:shd w:val="clear" w:color="auto" w:fill="FFFF00"/>
            <w:noWrap/>
            <w:vAlign w:val="center"/>
          </w:tcPr>
          <w:p w14:paraId="38647D07" w14:textId="77777777" w:rsidR="0011446C" w:rsidRPr="00A07789" w:rsidRDefault="000B4741" w:rsidP="0011446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021D517C" w14:textId="77777777" w:rsidR="0011446C" w:rsidRPr="00A07789" w:rsidRDefault="0011446C" w:rsidP="0011446C">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39CBB0A7" w14:textId="6B8B0308"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644CFC2" w14:textId="4F004204"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28E33532" w14:textId="57F18245"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2F7C9256" w14:textId="671F83B4" w:rsidR="0011446C" w:rsidRPr="00A07789" w:rsidRDefault="0011446C" w:rsidP="0011446C">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027DB91" w14:textId="2788829D" w:rsidR="00FC653C" w:rsidRPr="00A07789" w:rsidRDefault="00FC653C" w:rsidP="0011446C">
      <w:pPr>
        <w:spacing w:after="120" w:line="360" w:lineRule="auto"/>
        <w:ind w:left="0" w:right="1" w:firstLine="0"/>
        <w:rPr>
          <w:color w:val="000000" w:themeColor="text1"/>
        </w:rPr>
      </w:pPr>
    </w:p>
    <w:p w14:paraId="3B078119" w14:textId="77777777" w:rsidR="004B7390" w:rsidRPr="00A07789" w:rsidRDefault="004B7390" w:rsidP="0011446C">
      <w:pPr>
        <w:spacing w:after="120" w:line="360" w:lineRule="auto"/>
        <w:ind w:left="0" w:right="1" w:firstLine="0"/>
        <w:rPr>
          <w:color w:val="000000" w:themeColor="text1"/>
        </w:rPr>
      </w:pPr>
    </w:p>
    <w:p w14:paraId="001B90F8" w14:textId="598791D9" w:rsidR="00592FA4" w:rsidRPr="00A07789" w:rsidRDefault="007F321D" w:rsidP="007F321D">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00592FA4" w:rsidRPr="00A07789">
        <w:rPr>
          <w:b/>
          <w:bCs/>
          <w:color w:val="000000" w:themeColor="text1"/>
        </w:rPr>
        <w:t>Gerbang</w:t>
      </w:r>
      <w:proofErr w:type="spellEnd"/>
      <w:r w:rsidR="00592FA4" w:rsidRPr="00A07789">
        <w:rPr>
          <w:b/>
          <w:bCs/>
          <w:color w:val="000000" w:themeColor="text1"/>
        </w:rPr>
        <w:t xml:space="preserve"> </w:t>
      </w:r>
      <w:proofErr w:type="spellStart"/>
      <w:r w:rsidR="00592FA4" w:rsidRPr="00A07789">
        <w:rPr>
          <w:b/>
          <w:bCs/>
          <w:color w:val="000000" w:themeColor="text1"/>
        </w:rPr>
        <w:t>pembuatan</w:t>
      </w:r>
      <w:proofErr w:type="spellEnd"/>
      <w:r w:rsidR="00592FA4" w:rsidRPr="00A07789">
        <w:rPr>
          <w:b/>
          <w:bCs/>
          <w:color w:val="000000" w:themeColor="text1"/>
        </w:rPr>
        <w:t xml:space="preserve"> </w:t>
      </w:r>
      <w:proofErr w:type="spellStart"/>
      <w:r w:rsidR="00592FA4" w:rsidRPr="00A07789">
        <w:rPr>
          <w:b/>
          <w:bCs/>
          <w:color w:val="000000" w:themeColor="text1"/>
        </w:rPr>
        <w:t>ve</w:t>
      </w:r>
      <w:r w:rsidR="00F67200">
        <w:rPr>
          <w:b/>
          <w:bCs/>
          <w:color w:val="000000" w:themeColor="text1"/>
        </w:rPr>
        <w:t>k</w:t>
      </w:r>
      <w:r w:rsidR="00592FA4" w:rsidRPr="00A07789">
        <w:rPr>
          <w:b/>
          <w:bCs/>
          <w:color w:val="000000" w:themeColor="text1"/>
        </w:rPr>
        <w:t>tor</w:t>
      </w:r>
      <w:proofErr w:type="spellEnd"/>
      <w:r w:rsidR="00592FA4" w:rsidRPr="00A07789">
        <w:rPr>
          <w:b/>
          <w:bCs/>
          <w:color w:val="000000" w:themeColor="text1"/>
        </w:rPr>
        <w:t xml:space="preserve"> </w:t>
      </w:r>
      <w:proofErr w:type="spellStart"/>
      <w:r w:rsidR="00592FA4" w:rsidRPr="00A07789">
        <w:rPr>
          <w:b/>
          <w:bCs/>
          <w:color w:val="000000" w:themeColor="text1"/>
        </w:rPr>
        <w:t>baru</w:t>
      </w:r>
      <w:proofErr w:type="spellEnd"/>
      <w:r w:rsidR="00592FA4" w:rsidRPr="00A07789">
        <w:rPr>
          <w:color w:val="000000" w:themeColor="text1"/>
        </w:rPr>
        <w:t xml:space="preserve">:  </w:t>
      </w:r>
    </w:p>
    <w:p w14:paraId="3A1A5139" w14:textId="77777777" w:rsidR="00FC653C" w:rsidRPr="00A07789" w:rsidRDefault="000B4741" w:rsidP="00346A3C">
      <w:pPr>
        <w:pStyle w:val="ListParagraph"/>
        <w:numPr>
          <w:ilvl w:val="0"/>
          <w:numId w:val="35"/>
        </w:numPr>
        <w:spacing w:after="120" w:line="360" w:lineRule="auto"/>
        <w:ind w:left="1843" w:right="850"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FC653C" w:rsidRPr="00A07789">
        <w:rPr>
          <w:color w:val="000000" w:themeColor="text1"/>
        </w:rPr>
        <w:t xml:space="preserve">   </w:t>
      </w:r>
    </w:p>
    <w:p w14:paraId="245293F9" w14:textId="24FE5382" w:rsidR="00FC653C" w:rsidRPr="00A07789" w:rsidRDefault="000B4741" w:rsidP="0088139B">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FC653C"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FC653C" w:rsidRPr="00A07789">
        <w:rPr>
          <w:color w:val="000000" w:themeColor="text1"/>
        </w:rPr>
        <w:t xml:space="preserve"> </w:t>
      </w:r>
    </w:p>
    <w:p w14:paraId="4BD66C8E" w14:textId="6D934CD4" w:rsidR="00833495" w:rsidRDefault="000B4741" w:rsidP="004B7390">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 xml:space="preserve">melakukan proses sama sesuai dengan </w:t>
      </w:r>
      <w:proofErr w:type="spellStart"/>
      <w:r w:rsidR="00F67200">
        <w:rPr>
          <w:color w:val="000000" w:themeColor="text1"/>
        </w:rPr>
        <w:t>persamaan</w:t>
      </w:r>
      <w:proofErr w:type="spellEnd"/>
      <w:r w:rsidR="00833495" w:rsidRPr="00A07789">
        <w:rPr>
          <w:color w:val="000000" w:themeColor="text1"/>
        </w:rPr>
        <w:t xml:space="preserve"> </w:t>
      </w:r>
      <w:proofErr w:type="spellStart"/>
      <w:r w:rsidR="00833495" w:rsidRPr="00A07789">
        <w:rPr>
          <w:color w:val="000000" w:themeColor="text1"/>
        </w:rPr>
        <w:t>diatas</w:t>
      </w:r>
      <w:proofErr w:type="spellEnd"/>
      <w:r w:rsidR="00833495" w:rsidRPr="00A07789">
        <w:rPr>
          <w:color w:val="000000" w:themeColor="text1"/>
        </w:rPr>
        <w:t>.</w:t>
      </w:r>
    </w:p>
    <w:p w14:paraId="030FDADE" w14:textId="77777777" w:rsidR="00F67200" w:rsidRPr="00A07789" w:rsidRDefault="00F67200" w:rsidP="004B7390">
      <w:pPr>
        <w:pStyle w:val="ListParagraph"/>
        <w:spacing w:after="120" w:line="360" w:lineRule="auto"/>
        <w:ind w:left="1843" w:right="6" w:firstLine="0"/>
        <w:rPr>
          <w:color w:val="000000" w:themeColor="text1"/>
        </w:rPr>
      </w:pP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4B7390" w:rsidRPr="00A07789" w14:paraId="5DE692E1" w14:textId="77777777" w:rsidTr="004B7390">
        <w:trPr>
          <w:trHeight w:val="416"/>
        </w:trPr>
        <w:tc>
          <w:tcPr>
            <w:tcW w:w="567" w:type="dxa"/>
            <w:shd w:val="clear" w:color="auto" w:fill="FFFF00"/>
            <w:noWrap/>
            <w:vAlign w:val="center"/>
          </w:tcPr>
          <w:p w14:paraId="6EA8A612" w14:textId="77777777" w:rsidR="004B7390" w:rsidRPr="00A07789" w:rsidRDefault="004B7390" w:rsidP="004B7390">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6F805B0"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03FF192B"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C752D22"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6515920"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59D5107E"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4B7390" w:rsidRPr="00A07789" w14:paraId="012E1C59" w14:textId="77777777" w:rsidTr="004B7390">
        <w:trPr>
          <w:trHeight w:val="416"/>
        </w:trPr>
        <w:tc>
          <w:tcPr>
            <w:tcW w:w="567" w:type="dxa"/>
            <w:shd w:val="clear" w:color="auto" w:fill="FFFF00"/>
            <w:noWrap/>
            <w:vAlign w:val="center"/>
          </w:tcPr>
          <w:p w14:paraId="719DAB29" w14:textId="77777777"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48BC338A"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7712017B" w14:textId="2D1B938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08CFCF69" w14:textId="067E01CC"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754AF36" w14:textId="45D639E1"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76D269B4" w14:textId="747A5136"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31BF1C18" w14:textId="57D29DB3" w:rsidR="0088139B" w:rsidRPr="00F67200" w:rsidRDefault="0088139B" w:rsidP="0088139B">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r w:rsidR="004B7390" w:rsidRPr="00A07789">
        <w:rPr>
          <w:color w:val="000000" w:themeColor="text1"/>
          <w:sz w:val="24"/>
          <w:szCs w:val="24"/>
        </w:rPr>
        <w:t xml:space="preserve">                     </w:t>
      </w:r>
      <w:r w:rsidRPr="00A07789">
        <w:rPr>
          <w:color w:val="000000" w:themeColor="text1"/>
          <w:sz w:val="24"/>
          <w:szCs w:val="24"/>
        </w:rPr>
        <w:t xml:space="preserve"> </w:t>
      </w:r>
      <w:bookmarkStart w:id="81" w:name="_Toc31650537"/>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AC7A93">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1"/>
    </w:p>
    <w:p w14:paraId="7D6E7A70" w14:textId="125C1952" w:rsidR="004B7390" w:rsidRPr="00A07789" w:rsidRDefault="004B7390" w:rsidP="004B7390">
      <w:pPr>
        <w:rPr>
          <w:color w:val="000000" w:themeColor="text1"/>
        </w:rPr>
      </w:pPr>
    </w:p>
    <w:p w14:paraId="7244115D" w14:textId="385B0DED" w:rsidR="004B7390" w:rsidRPr="00A07789" w:rsidRDefault="004B7390" w:rsidP="004B7390">
      <w:pPr>
        <w:rPr>
          <w:color w:val="000000" w:themeColor="text1"/>
        </w:rPr>
      </w:pPr>
    </w:p>
    <w:p w14:paraId="183221BB" w14:textId="5644B43C" w:rsidR="004B7390" w:rsidRPr="00A07789" w:rsidRDefault="004B7390" w:rsidP="004B7390">
      <w:pPr>
        <w:rPr>
          <w:color w:val="000000" w:themeColor="text1"/>
        </w:rPr>
      </w:pPr>
    </w:p>
    <w:p w14:paraId="24C34F92" w14:textId="77777777" w:rsidR="004B7390" w:rsidRPr="00A07789" w:rsidRDefault="004B7390" w:rsidP="004B7390">
      <w:pPr>
        <w:rPr>
          <w:color w:val="000000" w:themeColor="text1"/>
        </w:rPr>
      </w:pPr>
    </w:p>
    <w:p w14:paraId="591E6480" w14:textId="77777777" w:rsidR="000D7F58" w:rsidRPr="00A07789" w:rsidRDefault="000B4741" w:rsidP="000D7F58">
      <w:pPr>
        <w:pStyle w:val="ListParagraph"/>
        <w:numPr>
          <w:ilvl w:val="0"/>
          <w:numId w:val="5"/>
        </w:numPr>
        <w:spacing w:after="120" w:line="360" w:lineRule="auto"/>
        <w:ind w:left="1843" w:right="850"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FC653C" w:rsidRPr="00A07789">
        <w:rPr>
          <w:color w:val="000000" w:themeColor="text1"/>
        </w:rPr>
        <w:t xml:space="preserve">      </w:t>
      </w:r>
    </w:p>
    <w:p w14:paraId="5979EAC4" w14:textId="2C736D2C" w:rsidR="000D7F58" w:rsidRPr="00A07789" w:rsidRDefault="000D7F58" w:rsidP="000D7F58">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Pr="00A07789">
        <w:rPr>
          <w:color w:val="000000" w:themeColor="text1"/>
          <w:sz w:val="22"/>
          <w:lang w:eastAsia="id-ID"/>
        </w:rPr>
        <w:t xml:space="preserve"> </w:t>
      </w:r>
    </w:p>
    <w:p w14:paraId="63300307" w14:textId="3DA04491" w:rsidR="00833495" w:rsidRPr="00A07789" w:rsidRDefault="000B4741" w:rsidP="0083349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 xml:space="preserve">melakukan proses sama sesuai </w:t>
      </w:r>
      <w:proofErr w:type="spellStart"/>
      <w:r w:rsidR="00833495" w:rsidRPr="00A07789">
        <w:rPr>
          <w:color w:val="000000" w:themeColor="text1"/>
        </w:rPr>
        <w:t>dengan</w:t>
      </w:r>
      <w:proofErr w:type="spellEnd"/>
      <w:r w:rsidR="00833495" w:rsidRPr="00A07789">
        <w:rPr>
          <w:color w:val="000000" w:themeColor="text1"/>
        </w:rPr>
        <w:t xml:space="preserve"> </w:t>
      </w:r>
      <w:proofErr w:type="spellStart"/>
      <w:r w:rsidR="00AC7A93">
        <w:rPr>
          <w:color w:val="000000" w:themeColor="text1"/>
        </w:rPr>
        <w:t>persamaan</w:t>
      </w:r>
      <w:proofErr w:type="spellEnd"/>
      <w:r w:rsidR="00833495" w:rsidRPr="00A07789">
        <w:rPr>
          <w:color w:val="000000" w:themeColor="text1"/>
        </w:rPr>
        <w:t xml:space="preserve"> </w:t>
      </w:r>
      <w:proofErr w:type="spellStart"/>
      <w:r w:rsidR="00833495" w:rsidRPr="00A07789">
        <w:rPr>
          <w:color w:val="000000" w:themeColor="text1"/>
        </w:rPr>
        <w:t>diatas</w:t>
      </w:r>
      <w:proofErr w:type="spellEnd"/>
      <w:r w:rsidR="00833495" w:rsidRPr="00A07789">
        <w:rPr>
          <w:color w:val="000000" w:themeColor="text1"/>
        </w:rPr>
        <w:t>.</w:t>
      </w:r>
    </w:p>
    <w:p w14:paraId="07E8351C" w14:textId="7487D33C" w:rsidR="0088139B" w:rsidRPr="00AC7A93" w:rsidRDefault="008C7985" w:rsidP="008C7985">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bookmarkStart w:id="82" w:name="_Toc31650538"/>
      <w:proofErr w:type="spellStart"/>
      <w:r w:rsidR="0088139B" w:rsidRPr="00AC7A93">
        <w:rPr>
          <w:i w:val="0"/>
          <w:iCs w:val="0"/>
          <w:color w:val="000000" w:themeColor="text1"/>
          <w:sz w:val="24"/>
          <w:szCs w:val="24"/>
        </w:rPr>
        <w:t>Tab</w:t>
      </w:r>
      <w:r w:rsidR="00AC7A93">
        <w:rPr>
          <w:i w:val="0"/>
          <w:iCs w:val="0"/>
          <w:color w:val="000000" w:themeColor="text1"/>
          <w:sz w:val="24"/>
          <w:szCs w:val="24"/>
        </w:rPr>
        <w:t>el</w:t>
      </w:r>
      <w:proofErr w:type="spellEnd"/>
      <w:r w:rsidR="0088139B" w:rsidRPr="00AC7A93">
        <w:rPr>
          <w:i w:val="0"/>
          <w:iCs w:val="0"/>
          <w:color w:val="000000" w:themeColor="text1"/>
          <w:sz w:val="24"/>
          <w:szCs w:val="24"/>
        </w:rPr>
        <w:t xml:space="preserve"> </w:t>
      </w:r>
      <w:r w:rsidR="0088139B" w:rsidRPr="00AC7A93">
        <w:rPr>
          <w:i w:val="0"/>
          <w:iCs w:val="0"/>
          <w:color w:val="000000" w:themeColor="text1"/>
          <w:sz w:val="24"/>
          <w:szCs w:val="24"/>
        </w:rPr>
        <w:fldChar w:fldCharType="begin"/>
      </w:r>
      <w:r w:rsidR="0088139B" w:rsidRPr="00AC7A93">
        <w:rPr>
          <w:i w:val="0"/>
          <w:iCs w:val="0"/>
          <w:color w:val="000000" w:themeColor="text1"/>
          <w:sz w:val="24"/>
          <w:szCs w:val="24"/>
        </w:rPr>
        <w:instrText xml:space="preserve"> SEQ Table \* ARABIC </w:instrText>
      </w:r>
      <w:r w:rsidR="0088139B" w:rsidRPr="00AC7A93">
        <w:rPr>
          <w:i w:val="0"/>
          <w:iCs w:val="0"/>
          <w:color w:val="000000" w:themeColor="text1"/>
          <w:sz w:val="24"/>
          <w:szCs w:val="24"/>
        </w:rPr>
        <w:fldChar w:fldCharType="separate"/>
      </w:r>
      <w:r w:rsidR="002F38BB" w:rsidRPr="00AC7A93">
        <w:rPr>
          <w:i w:val="0"/>
          <w:iCs w:val="0"/>
          <w:noProof/>
          <w:color w:val="000000" w:themeColor="text1"/>
          <w:sz w:val="24"/>
          <w:szCs w:val="24"/>
        </w:rPr>
        <w:t>12</w:t>
      </w:r>
      <w:r w:rsidR="0088139B" w:rsidRPr="00AC7A93">
        <w:rPr>
          <w:i w:val="0"/>
          <w:iCs w:val="0"/>
          <w:color w:val="000000" w:themeColor="text1"/>
          <w:sz w:val="24"/>
          <w:szCs w:val="24"/>
        </w:rPr>
        <w:fldChar w:fldCharType="end"/>
      </w:r>
      <w:r w:rsidR="0088139B" w:rsidRPr="00AC7A93">
        <w:rPr>
          <w:i w:val="0"/>
          <w:iCs w:val="0"/>
          <w:color w:val="000000" w:themeColor="text1"/>
          <w:sz w:val="24"/>
          <w:szCs w:val="24"/>
        </w:rPr>
        <w:t xml:space="preserve"> </w:t>
      </w:r>
      <w:r w:rsidR="00AC7A93">
        <w:rPr>
          <w:i w:val="0"/>
          <w:iCs w:val="0"/>
          <w:color w:val="000000" w:themeColor="text1"/>
          <w:sz w:val="24"/>
          <w:szCs w:val="24"/>
        </w:rPr>
        <w:t>H</w:t>
      </w:r>
      <w:r w:rsidR="0088139B" w:rsidRPr="00AC7A93">
        <w:rPr>
          <w:i w:val="0"/>
          <w:iCs w:val="0"/>
          <w:color w:val="000000" w:themeColor="text1"/>
          <w:sz w:val="24"/>
          <w:szCs w:val="24"/>
        </w:rPr>
        <w:t xml:space="preserve">asil proses </w:t>
      </w:r>
      <w:proofErr w:type="spellStart"/>
      <w:r w:rsidR="0088139B" w:rsidRPr="00AC7A93">
        <w:rPr>
          <w:i w:val="0"/>
          <w:iCs w:val="0"/>
          <w:color w:val="000000" w:themeColor="text1"/>
          <w:sz w:val="24"/>
          <w:szCs w:val="24"/>
        </w:rPr>
        <w:t>lapisan</w:t>
      </w:r>
      <w:proofErr w:type="spellEnd"/>
      <w:r w:rsidR="0088139B" w:rsidRPr="00AC7A93">
        <w:rPr>
          <w:i w:val="0"/>
          <w:iCs w:val="0"/>
          <w:color w:val="000000" w:themeColor="text1"/>
          <w:sz w:val="24"/>
          <w:szCs w:val="24"/>
        </w:rPr>
        <w:t xml:space="preserve"> tanh </w:t>
      </w:r>
      <w:r w:rsidRPr="00AC7A93">
        <w:rPr>
          <w:i w:val="0"/>
          <w:iCs w:val="0"/>
          <w:color w:val="000000" w:themeColor="text1"/>
          <w:sz w:val="24"/>
          <w:szCs w:val="24"/>
        </w:rPr>
        <w:t>candidate gate</w:t>
      </w:r>
      <w:bookmarkEnd w:id="82"/>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C81C9D" w:rsidRPr="00A07789" w14:paraId="3AECAD0D" w14:textId="77777777" w:rsidTr="004B7390">
        <w:trPr>
          <w:trHeight w:val="416"/>
        </w:trPr>
        <w:tc>
          <w:tcPr>
            <w:tcW w:w="567" w:type="dxa"/>
            <w:shd w:val="clear" w:color="auto" w:fill="FFFF00"/>
            <w:noWrap/>
            <w:vAlign w:val="center"/>
          </w:tcPr>
          <w:p w14:paraId="3365FE18" w14:textId="77777777" w:rsidR="00C81C9D" w:rsidRPr="00A07789" w:rsidRDefault="00C81C9D" w:rsidP="00E10CAA">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AD1AD9E" w14:textId="23C1F321"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08FE6A82" w14:textId="21CB0ADA"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2348A41E" w14:textId="1B6E17A4"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4CCD0CA" w14:textId="7CC4DFC4"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072B092" w14:textId="7557EFF0"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4B7390" w:rsidRPr="00A07789" w14:paraId="325C37A2" w14:textId="77777777" w:rsidTr="004B7390">
        <w:trPr>
          <w:trHeight w:val="416"/>
        </w:trPr>
        <w:tc>
          <w:tcPr>
            <w:tcW w:w="567" w:type="dxa"/>
            <w:shd w:val="clear" w:color="auto" w:fill="FFFF00"/>
            <w:noWrap/>
            <w:vAlign w:val="center"/>
          </w:tcPr>
          <w:p w14:paraId="24B7A7A9" w14:textId="1C866D40"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4A7D35D" w14:textId="53C3D78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25646FE0" w14:textId="78029A04"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1924BD18" w14:textId="16DB7B40"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3176F798" w14:textId="7D13FA06"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3C054CB3" w14:textId="2B0FB23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03838A29" w14:textId="78D952BB" w:rsidR="007F321D" w:rsidRPr="00A07789" w:rsidRDefault="007F321D" w:rsidP="000D7F58">
      <w:pPr>
        <w:pStyle w:val="ListParagraph"/>
        <w:spacing w:after="120" w:line="360" w:lineRule="auto"/>
        <w:ind w:left="1418" w:right="850" w:firstLine="0"/>
        <w:rPr>
          <w:color w:val="000000" w:themeColor="text1"/>
        </w:rPr>
      </w:pPr>
    </w:p>
    <w:p w14:paraId="4447B77C" w14:textId="0E56EB17" w:rsidR="008C7985" w:rsidRPr="00A07789" w:rsidRDefault="008C7985" w:rsidP="000D7F58">
      <w:pPr>
        <w:pStyle w:val="ListParagraph"/>
        <w:spacing w:after="120" w:line="360" w:lineRule="auto"/>
        <w:ind w:left="1418" w:right="850" w:firstLine="0"/>
        <w:rPr>
          <w:color w:val="000000" w:themeColor="text1"/>
        </w:rPr>
      </w:pPr>
    </w:p>
    <w:p w14:paraId="37857911" w14:textId="77777777" w:rsidR="008C7985" w:rsidRPr="00A07789" w:rsidRDefault="008C7985" w:rsidP="008C7985">
      <w:pPr>
        <w:pStyle w:val="ListParagraph"/>
        <w:spacing w:after="0" w:line="240" w:lineRule="auto"/>
        <w:ind w:left="1418" w:right="851" w:firstLine="0"/>
        <w:rPr>
          <w:color w:val="000000" w:themeColor="text1"/>
        </w:rPr>
      </w:pPr>
    </w:p>
    <w:p w14:paraId="49C4E064" w14:textId="79380890" w:rsidR="00FC653C" w:rsidRPr="00A07789" w:rsidRDefault="00FC653C" w:rsidP="004B7390">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sidR="00AC7A93">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74B3E7AF" w14:textId="0B326A60" w:rsidR="00592FA4" w:rsidRPr="00A07789" w:rsidRDefault="0088139B" w:rsidP="0088139B">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00592FA4" w:rsidRPr="00A07789">
        <w:rPr>
          <w:color w:val="000000" w:themeColor="text1"/>
        </w:rPr>
        <w:t>Keadaan</w:t>
      </w:r>
      <w:proofErr w:type="spellEnd"/>
      <w:r w:rsidR="00592FA4" w:rsidRPr="00A07789">
        <w:rPr>
          <w:i/>
          <w:color w:val="000000" w:themeColor="text1"/>
        </w:rPr>
        <w:t xml:space="preserve"> </w:t>
      </w:r>
      <w:proofErr w:type="spellStart"/>
      <w:r w:rsidR="00592FA4" w:rsidRPr="00A07789">
        <w:rPr>
          <w:color w:val="000000" w:themeColor="text1"/>
        </w:rPr>
        <w:t>penghubung</w:t>
      </w:r>
      <w:proofErr w:type="spellEnd"/>
      <w:r w:rsidR="00592FA4" w:rsidRPr="00A07789">
        <w:rPr>
          <w:color w:val="000000" w:themeColor="text1"/>
        </w:rPr>
        <w:t xml:space="preserve"> </w:t>
      </w:r>
      <w:r w:rsidR="00592FA4" w:rsidRPr="00A07789">
        <w:rPr>
          <w:i/>
          <w:color w:val="000000" w:themeColor="text1"/>
        </w:rPr>
        <w:t>(state cell</w:t>
      </w:r>
      <w:proofErr w:type="gramStart"/>
      <w:r w:rsidR="00592FA4" w:rsidRPr="00A07789">
        <w:rPr>
          <w:i/>
          <w:color w:val="000000" w:themeColor="text1"/>
        </w:rPr>
        <w:t>) :</w:t>
      </w:r>
      <w:proofErr w:type="gramEnd"/>
    </w:p>
    <w:p w14:paraId="732E0B76" w14:textId="2BD5FBA9" w:rsidR="000D7F58" w:rsidRPr="00A07789" w:rsidRDefault="00592FA4" w:rsidP="00FC653C">
      <w:pPr>
        <w:pStyle w:val="ListParagraph"/>
        <w:spacing w:after="120" w:line="360" w:lineRule="auto"/>
        <w:ind w:left="1560"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2A236091" w14:textId="73739DDA" w:rsidR="00C81C9D" w:rsidRPr="00A07789" w:rsidRDefault="00592FA4" w:rsidP="000D7F58">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0D7F58" w:rsidRPr="00A07789">
        <w:rPr>
          <w:color w:val="000000" w:themeColor="text1"/>
          <w:sz w:val="22"/>
          <w:lang w:eastAsia="id-ID"/>
        </w:rPr>
        <w:t xml:space="preserve"> </w:t>
      </w:r>
      <w:r w:rsidR="000D7F58" w:rsidRPr="00A07789">
        <w:rPr>
          <w:color w:val="000000" w:themeColor="text1"/>
        </w:rPr>
        <w:t xml:space="preserve"> </w:t>
      </w:r>
      <w:proofErr w:type="gramStart"/>
      <w:r w:rsidR="00833268" w:rsidRPr="00A07789">
        <w:rPr>
          <w:color w:val="000000" w:themeColor="text1"/>
        </w:rPr>
        <w:t>=</w:t>
      </w:r>
      <w:r w:rsidRPr="00A07789">
        <w:rPr>
          <w:color w:val="000000" w:themeColor="text1"/>
        </w:rPr>
        <w:t xml:space="preserve">  </w:t>
      </w:r>
      <w:r w:rsidR="00833268" w:rsidRPr="00A07789">
        <w:rPr>
          <w:rFonts w:ascii="Calibri" w:hAnsi="Calibri" w:cs="Calibri"/>
          <w:color w:val="000000" w:themeColor="text1"/>
          <w:sz w:val="22"/>
        </w:rPr>
        <w:t>0</w:t>
      </w:r>
      <w:proofErr w:type="gramEnd"/>
      <w:r w:rsidR="00833268" w:rsidRPr="00A07789">
        <w:rPr>
          <w:rFonts w:ascii="Calibri" w:hAnsi="Calibri" w:cs="Calibri"/>
          <w:color w:val="000000" w:themeColor="text1"/>
          <w:sz w:val="22"/>
        </w:rPr>
        <w:t>,071551</w:t>
      </w:r>
      <w:r w:rsidRPr="00A07789">
        <w:rPr>
          <w:color w:val="000000" w:themeColor="text1"/>
        </w:rPr>
        <w:t xml:space="preserve"> </w:t>
      </w:r>
    </w:p>
    <w:p w14:paraId="357BB6CC" w14:textId="55B9DC28" w:rsidR="00833495" w:rsidRPr="00A07789" w:rsidRDefault="000B4741" w:rsidP="00833495">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2A408197" w14:textId="3BCC4A2E" w:rsidR="008C7985" w:rsidRPr="00AC7A93" w:rsidRDefault="008C7985" w:rsidP="008C7985">
      <w:pPr>
        <w:pStyle w:val="Caption"/>
        <w:ind w:right="4"/>
        <w:rPr>
          <w:i w:val="0"/>
          <w:iCs w:val="0"/>
          <w:color w:val="000000" w:themeColor="text1"/>
          <w:sz w:val="24"/>
          <w:szCs w:val="24"/>
        </w:rPr>
      </w:pPr>
      <w:r w:rsidRPr="00A07789">
        <w:rPr>
          <w:color w:val="000000" w:themeColor="text1"/>
          <w:sz w:val="24"/>
          <w:szCs w:val="24"/>
        </w:rPr>
        <w:lastRenderedPageBreak/>
        <w:t xml:space="preserve">                      </w:t>
      </w:r>
      <w:r w:rsidR="0024481D" w:rsidRPr="00A07789">
        <w:rPr>
          <w:color w:val="000000" w:themeColor="text1"/>
          <w:sz w:val="24"/>
          <w:szCs w:val="24"/>
        </w:rPr>
        <w:t xml:space="preserve">              </w:t>
      </w:r>
      <w:r w:rsidRPr="00A07789">
        <w:rPr>
          <w:color w:val="000000" w:themeColor="text1"/>
          <w:sz w:val="24"/>
          <w:szCs w:val="24"/>
        </w:rPr>
        <w:t xml:space="preserve">  </w:t>
      </w:r>
      <w:bookmarkStart w:id="83" w:name="_Toc31650539"/>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83"/>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C81C9D" w:rsidRPr="00A07789" w14:paraId="34B7603C" w14:textId="77777777" w:rsidTr="004B7390">
        <w:trPr>
          <w:trHeight w:val="416"/>
        </w:trPr>
        <w:tc>
          <w:tcPr>
            <w:tcW w:w="567" w:type="dxa"/>
            <w:shd w:val="clear" w:color="auto" w:fill="FFFF00"/>
            <w:noWrap/>
            <w:vAlign w:val="center"/>
          </w:tcPr>
          <w:p w14:paraId="2A3C5126" w14:textId="77777777" w:rsidR="00C81C9D" w:rsidRPr="00A07789" w:rsidRDefault="00C81C9D" w:rsidP="00E10CAA">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701FAAA" w14:textId="03558232"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1FA401F" w14:textId="2D2A0534"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87AC27A" w14:textId="2A71B0FA"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6883744C" w14:textId="01A3BD12"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1611675F" w14:textId="06EFDC66" w:rsidR="00C81C9D" w:rsidRPr="00A07789" w:rsidRDefault="000B4741" w:rsidP="00E10CAA">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4B7390" w:rsidRPr="00A07789" w14:paraId="5278D725" w14:textId="77777777" w:rsidTr="004B7390">
        <w:trPr>
          <w:trHeight w:val="416"/>
        </w:trPr>
        <w:tc>
          <w:tcPr>
            <w:tcW w:w="567" w:type="dxa"/>
            <w:shd w:val="clear" w:color="auto" w:fill="FFFF00"/>
            <w:noWrap/>
            <w:vAlign w:val="center"/>
          </w:tcPr>
          <w:p w14:paraId="79F3A487" w14:textId="47651BB9"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12FBBADE" w14:textId="6DBC1FFF" w:rsidR="004B7390" w:rsidRPr="00A07789" w:rsidRDefault="004B7390" w:rsidP="004B7390">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5E3C98CF" w14:textId="59BCC0D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55BF25F3" w14:textId="3956CA9B"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211FB292" w14:textId="6F61EA63"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581255F7" w14:textId="1A69D5D9"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bookmarkStart w:id="84" w:name="_Hlk31551665"/>
            <w:r w:rsidRPr="00A07789">
              <w:rPr>
                <w:color w:val="000000" w:themeColor="text1"/>
              </w:rPr>
              <w:t>-0,1954</w:t>
            </w:r>
            <w:bookmarkEnd w:id="84"/>
          </w:p>
        </w:tc>
      </w:tr>
    </w:tbl>
    <w:p w14:paraId="7FFC85C1" w14:textId="77777777" w:rsidR="00C81C9D" w:rsidRPr="00A07789" w:rsidRDefault="00592FA4" w:rsidP="000D7F58">
      <w:pPr>
        <w:pStyle w:val="ListParagraph"/>
        <w:spacing w:after="120" w:line="360" w:lineRule="auto"/>
        <w:ind w:left="1560" w:right="4" w:firstLine="0"/>
        <w:rPr>
          <w:color w:val="000000" w:themeColor="text1"/>
        </w:rPr>
      </w:pPr>
      <w:r w:rsidRPr="00A07789">
        <w:rPr>
          <w:color w:val="000000" w:themeColor="text1"/>
        </w:rPr>
        <w:t xml:space="preserve">  </w:t>
      </w:r>
    </w:p>
    <w:p w14:paraId="2CF7272A" w14:textId="2F009F64" w:rsidR="00FC653C" w:rsidRPr="00A07789" w:rsidRDefault="00FC653C" w:rsidP="008C7985">
      <w:pPr>
        <w:spacing w:after="120" w:line="360" w:lineRule="auto"/>
        <w:ind w:left="0" w:right="4" w:firstLine="0"/>
        <w:rPr>
          <w:color w:val="000000" w:themeColor="text1"/>
        </w:rPr>
      </w:pPr>
    </w:p>
    <w:p w14:paraId="7BCE2E35" w14:textId="38F6D4CA" w:rsidR="00592FA4" w:rsidRPr="00A07789" w:rsidRDefault="0088139B" w:rsidP="0088139B">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00592FA4" w:rsidRPr="00A07789">
        <w:rPr>
          <w:color w:val="000000" w:themeColor="text1"/>
        </w:rPr>
        <w:t>Gerbang</w:t>
      </w:r>
      <w:proofErr w:type="spellEnd"/>
      <w:r w:rsidR="00592FA4" w:rsidRPr="00A07789">
        <w:rPr>
          <w:color w:val="000000" w:themeColor="text1"/>
        </w:rPr>
        <w:t xml:space="preserve"> </w:t>
      </w:r>
      <w:r w:rsidR="00592FA4" w:rsidRPr="00A07789">
        <w:rPr>
          <w:i/>
          <w:color w:val="000000" w:themeColor="text1"/>
        </w:rPr>
        <w:t>output</w:t>
      </w:r>
      <w:r w:rsidR="00592FA4" w:rsidRPr="00A07789">
        <w:rPr>
          <w:color w:val="000000" w:themeColor="text1"/>
        </w:rPr>
        <w:t xml:space="preserve"> </w:t>
      </w:r>
      <w:r w:rsidR="00592FA4" w:rsidRPr="00A07789">
        <w:rPr>
          <w:i/>
          <w:color w:val="000000" w:themeColor="text1"/>
        </w:rPr>
        <w:t>(output gate</w:t>
      </w:r>
      <w:proofErr w:type="gramStart"/>
      <w:r w:rsidR="00592FA4" w:rsidRPr="00A07789">
        <w:rPr>
          <w:i/>
          <w:color w:val="000000" w:themeColor="text1"/>
        </w:rPr>
        <w:t>) :</w:t>
      </w:r>
      <w:proofErr w:type="gramEnd"/>
    </w:p>
    <w:p w14:paraId="0E89F9A8" w14:textId="77777777" w:rsidR="00833268" w:rsidRPr="00A07789" w:rsidRDefault="000B4741" w:rsidP="00FC653C">
      <w:pPr>
        <w:pStyle w:val="ListParagraph"/>
        <w:spacing w:line="360" w:lineRule="auto"/>
        <w:ind w:left="170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592FA4" w:rsidRPr="00A07789">
        <w:rPr>
          <w:color w:val="000000" w:themeColor="text1"/>
        </w:rPr>
        <w:t xml:space="preserve">   </w:t>
      </w:r>
    </w:p>
    <w:p w14:paraId="3A495AE5" w14:textId="563FE09E" w:rsidR="00833268" w:rsidRPr="00A07789" w:rsidRDefault="00592FA4" w:rsidP="00833268">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00833268"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00833268" w:rsidRPr="00A07789">
        <w:rPr>
          <w:color w:val="000000" w:themeColor="text1"/>
        </w:rPr>
        <w:t xml:space="preserve"> </w:t>
      </w:r>
    </w:p>
    <w:p w14:paraId="6B98F16D" w14:textId="76949FBF" w:rsidR="00833495" w:rsidRPr="00A07789" w:rsidRDefault="000B4741" w:rsidP="00833495">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0E79A3A6" w14:textId="2C172095" w:rsidR="00C81C9D" w:rsidRPr="00AC7A93" w:rsidRDefault="008C7985" w:rsidP="008C7985">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bookmarkStart w:id="85" w:name="_Toc31650540"/>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85"/>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4B7390" w:rsidRPr="00A07789" w14:paraId="7FF98758" w14:textId="77777777" w:rsidTr="004B7390">
        <w:trPr>
          <w:trHeight w:val="416"/>
        </w:trPr>
        <w:tc>
          <w:tcPr>
            <w:tcW w:w="567" w:type="dxa"/>
            <w:shd w:val="clear" w:color="auto" w:fill="FFFF00"/>
            <w:noWrap/>
            <w:vAlign w:val="center"/>
          </w:tcPr>
          <w:p w14:paraId="0196F13B" w14:textId="77777777" w:rsidR="004B7390" w:rsidRPr="00A07789" w:rsidRDefault="004B7390" w:rsidP="004B7390">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6B12852"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5649AFF"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1F9AF960"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75D93B5"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7BF84EF2" w14:textId="77777777" w:rsidR="004B7390"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4B7390" w:rsidRPr="00A07789" w14:paraId="796E2BA8" w14:textId="77777777" w:rsidTr="004B7390">
        <w:trPr>
          <w:trHeight w:val="416"/>
        </w:trPr>
        <w:tc>
          <w:tcPr>
            <w:tcW w:w="567" w:type="dxa"/>
            <w:shd w:val="clear" w:color="auto" w:fill="FFFF00"/>
            <w:noWrap/>
            <w:vAlign w:val="center"/>
          </w:tcPr>
          <w:p w14:paraId="22CA3315" w14:textId="77777777"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421666B3"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706EB219"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61B35773"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382EC60C"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75708A15" w14:textId="77777777"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4B7286E8" w14:textId="72B38FF2" w:rsidR="0088139B" w:rsidRPr="00A07789" w:rsidRDefault="00592FA4" w:rsidP="004B7390">
      <w:pPr>
        <w:spacing w:line="360" w:lineRule="auto"/>
        <w:ind w:left="0" w:right="850" w:firstLine="0"/>
        <w:rPr>
          <w:color w:val="000000" w:themeColor="text1"/>
        </w:rPr>
      </w:pPr>
      <w:r w:rsidRPr="00A07789">
        <w:rPr>
          <w:color w:val="000000" w:themeColor="text1"/>
        </w:rPr>
        <w:t xml:space="preserve">                                       </w:t>
      </w:r>
    </w:p>
    <w:p w14:paraId="683C795C" w14:textId="1BA616C5" w:rsidR="00592FA4" w:rsidRPr="00A07789" w:rsidRDefault="0088139B" w:rsidP="0088139B">
      <w:pPr>
        <w:pStyle w:val="ListParagraph"/>
        <w:spacing w:before="240" w:line="360" w:lineRule="auto"/>
        <w:ind w:left="1134" w:right="851" w:firstLine="0"/>
        <w:rPr>
          <w:color w:val="000000" w:themeColor="text1"/>
        </w:rPr>
      </w:pPr>
      <w:r w:rsidRPr="00A07789">
        <w:rPr>
          <w:b/>
          <w:bCs/>
          <w:noProof/>
          <w:color w:val="000000" w:themeColor="text1"/>
        </w:rPr>
        <w:t>Langkah</w:t>
      </w:r>
      <w:r w:rsidR="004B7390" w:rsidRPr="00A07789">
        <w:rPr>
          <w:b/>
          <w:bCs/>
          <w:noProof/>
          <w:color w:val="000000" w:themeColor="text1"/>
        </w:rPr>
        <w:t xml:space="preserve"> </w:t>
      </w:r>
      <w:r w:rsidRPr="00A07789">
        <w:rPr>
          <w:b/>
          <w:bCs/>
          <w:noProof/>
          <w:color w:val="000000" w:themeColor="text1"/>
        </w:rPr>
        <w:t xml:space="preserve">5 </w:t>
      </w:r>
      <w:r w:rsidR="00010069" w:rsidRPr="00A07789">
        <w:rPr>
          <w:i/>
          <w:color w:val="000000" w:themeColor="text1"/>
        </w:rPr>
        <w:t>Block output</w:t>
      </w:r>
    </w:p>
    <w:p w14:paraId="58FB411A" w14:textId="77777777" w:rsidR="0088139B" w:rsidRPr="00A07789" w:rsidRDefault="000B4741" w:rsidP="00C81C9D">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88139B" w:rsidRPr="00A07789">
        <w:rPr>
          <w:rFonts w:ascii="Times New Roman" w:eastAsia="Times New Roman" w:hAnsi="Times New Roman" w:cs="Times New Roman"/>
          <w:i/>
          <w:color w:val="000000" w:themeColor="text1"/>
        </w:rPr>
        <w:t xml:space="preserve"> </w:t>
      </w:r>
    </w:p>
    <w:p w14:paraId="71E11423" w14:textId="3988AC7D" w:rsidR="00833268" w:rsidRPr="00A07789" w:rsidRDefault="000B4741" w:rsidP="00C81C9D">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88139B" w:rsidRPr="00A07789">
        <w:rPr>
          <w:rFonts w:ascii="Times New Roman" w:eastAsia="Times New Roman" w:hAnsi="Times New Roman" w:cs="Times New Roman"/>
          <w:iCs/>
          <w:color w:val="000000" w:themeColor="text1"/>
        </w:rPr>
        <w:t xml:space="preserve">didapat dari table </w:t>
      </w:r>
      <w:r w:rsidR="008C7985" w:rsidRPr="00A07789">
        <w:rPr>
          <w:rFonts w:ascii="Times New Roman" w:eastAsia="Times New Roman" w:hAnsi="Times New Roman" w:cs="Times New Roman"/>
          <w:i/>
          <w:color w:val="000000" w:themeColor="text1"/>
        </w:rPr>
        <w:t xml:space="preserve">13 </w:t>
      </w:r>
    </w:p>
    <w:p w14:paraId="25DDBF40" w14:textId="77777777" w:rsidR="00833495" w:rsidRPr="00A07789" w:rsidRDefault="000B4741" w:rsidP="00833495">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833268" w:rsidRPr="00A07789">
        <w:rPr>
          <w:color w:val="000000" w:themeColor="text1"/>
          <w:sz w:val="22"/>
          <w:lang w:eastAsia="id-ID"/>
        </w:rPr>
        <w:t xml:space="preserve"> </w:t>
      </w:r>
    </w:p>
    <w:p w14:paraId="1AAB3B4B" w14:textId="5204CD2C" w:rsidR="00833495" w:rsidRPr="00A07789" w:rsidRDefault="000B4741" w:rsidP="00833495">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29AEA3AF" w14:textId="319FE448" w:rsidR="008C7985" w:rsidRPr="00AC7A93" w:rsidRDefault="004B7390" w:rsidP="004B7390">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86" w:name="_Toc31650541"/>
      <w:proofErr w:type="spellStart"/>
      <w:r w:rsidR="008C7985" w:rsidRPr="00AC7A93">
        <w:rPr>
          <w:i w:val="0"/>
          <w:iCs w:val="0"/>
          <w:color w:val="000000" w:themeColor="text1"/>
          <w:sz w:val="24"/>
          <w:szCs w:val="24"/>
        </w:rPr>
        <w:t>Tabe</w:t>
      </w:r>
      <w:r w:rsidR="00AC7A93">
        <w:rPr>
          <w:i w:val="0"/>
          <w:iCs w:val="0"/>
          <w:color w:val="000000" w:themeColor="text1"/>
          <w:sz w:val="24"/>
          <w:szCs w:val="24"/>
        </w:rPr>
        <w:t>l</w:t>
      </w:r>
      <w:proofErr w:type="spellEnd"/>
      <w:r w:rsidR="008C7985" w:rsidRPr="00AC7A93">
        <w:rPr>
          <w:i w:val="0"/>
          <w:iCs w:val="0"/>
          <w:color w:val="000000" w:themeColor="text1"/>
          <w:sz w:val="24"/>
          <w:szCs w:val="24"/>
        </w:rPr>
        <w:t xml:space="preserve"> </w:t>
      </w:r>
      <w:r w:rsidR="008C7985" w:rsidRPr="00AC7A93">
        <w:rPr>
          <w:i w:val="0"/>
          <w:iCs w:val="0"/>
          <w:color w:val="000000" w:themeColor="text1"/>
          <w:sz w:val="24"/>
          <w:szCs w:val="24"/>
        </w:rPr>
        <w:fldChar w:fldCharType="begin"/>
      </w:r>
      <w:r w:rsidR="008C7985" w:rsidRPr="00AC7A93">
        <w:rPr>
          <w:i w:val="0"/>
          <w:iCs w:val="0"/>
          <w:color w:val="000000" w:themeColor="text1"/>
          <w:sz w:val="24"/>
          <w:szCs w:val="24"/>
        </w:rPr>
        <w:instrText xml:space="preserve"> SEQ Table \* ARABIC </w:instrText>
      </w:r>
      <w:r w:rsidR="008C7985" w:rsidRPr="00AC7A93">
        <w:rPr>
          <w:i w:val="0"/>
          <w:iCs w:val="0"/>
          <w:color w:val="000000" w:themeColor="text1"/>
          <w:sz w:val="24"/>
          <w:szCs w:val="24"/>
        </w:rPr>
        <w:fldChar w:fldCharType="separate"/>
      </w:r>
      <w:r w:rsidR="002F38BB" w:rsidRPr="00AC7A93">
        <w:rPr>
          <w:i w:val="0"/>
          <w:iCs w:val="0"/>
          <w:noProof/>
          <w:color w:val="000000" w:themeColor="text1"/>
          <w:sz w:val="24"/>
          <w:szCs w:val="24"/>
        </w:rPr>
        <w:t>15</w:t>
      </w:r>
      <w:r w:rsidR="008C7985" w:rsidRPr="00AC7A93">
        <w:rPr>
          <w:i w:val="0"/>
          <w:iCs w:val="0"/>
          <w:color w:val="000000" w:themeColor="text1"/>
          <w:sz w:val="24"/>
          <w:szCs w:val="24"/>
        </w:rPr>
        <w:fldChar w:fldCharType="end"/>
      </w:r>
      <w:r w:rsidR="008C7985" w:rsidRPr="00AC7A93">
        <w:rPr>
          <w:i w:val="0"/>
          <w:iCs w:val="0"/>
          <w:color w:val="000000" w:themeColor="text1"/>
          <w:sz w:val="24"/>
          <w:szCs w:val="24"/>
        </w:rPr>
        <w:t xml:space="preserve"> </w:t>
      </w:r>
      <w:r w:rsidR="00AC7A93">
        <w:rPr>
          <w:i w:val="0"/>
          <w:iCs w:val="0"/>
          <w:color w:val="000000" w:themeColor="text1"/>
          <w:sz w:val="24"/>
          <w:szCs w:val="24"/>
        </w:rPr>
        <w:t>H</w:t>
      </w:r>
      <w:r w:rsidR="008C7985"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6"/>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C81C9D" w:rsidRPr="00A07789" w14:paraId="391E370B" w14:textId="77777777" w:rsidTr="004B7390">
        <w:trPr>
          <w:trHeight w:val="416"/>
        </w:trPr>
        <w:tc>
          <w:tcPr>
            <w:tcW w:w="568" w:type="dxa"/>
            <w:shd w:val="clear" w:color="auto" w:fill="FFFF00"/>
            <w:noWrap/>
            <w:vAlign w:val="center"/>
          </w:tcPr>
          <w:p w14:paraId="672921DD" w14:textId="77777777" w:rsidR="00C81C9D" w:rsidRPr="00A07789" w:rsidRDefault="00C81C9D" w:rsidP="004B7390">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0051006" w14:textId="58D47FEA"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4D448FDE" w14:textId="7DE88197"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A5021BF" w14:textId="01DC20C5"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4F2B7E05" w14:textId="17FFA4C9"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528E534B" w14:textId="44D9A57B" w:rsidR="00C81C9D" w:rsidRPr="00A07789" w:rsidRDefault="000B4741" w:rsidP="004B7390">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4B7390" w:rsidRPr="00A07789" w14:paraId="5FD29070" w14:textId="77777777" w:rsidTr="004B7390">
        <w:trPr>
          <w:trHeight w:val="416"/>
        </w:trPr>
        <w:tc>
          <w:tcPr>
            <w:tcW w:w="568" w:type="dxa"/>
            <w:shd w:val="clear" w:color="auto" w:fill="FFFF00"/>
            <w:noWrap/>
            <w:vAlign w:val="center"/>
          </w:tcPr>
          <w:p w14:paraId="57326FD2" w14:textId="6A5EE946" w:rsidR="004B7390" w:rsidRPr="00A07789" w:rsidRDefault="000B4741" w:rsidP="004B7390">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4F8A86D" w14:textId="3073A052"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12622EF9" w14:textId="1973A56C"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5BB0C3F9" w14:textId="5EB98575"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275B062B" w14:textId="0AE8B8DE"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A0869DF" w14:textId="32C6C48F" w:rsidR="004B7390" w:rsidRPr="00A07789" w:rsidRDefault="004B7390" w:rsidP="004B7390">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64A70120" w14:textId="6EE7AEFA" w:rsidR="004852AE" w:rsidRPr="00A07789" w:rsidRDefault="004852AE" w:rsidP="009A104C">
      <w:pPr>
        <w:pStyle w:val="FirstParagraph"/>
        <w:spacing w:before="0" w:after="0" w:line="360" w:lineRule="auto"/>
        <w:ind w:right="850"/>
        <w:rPr>
          <w:rFonts w:ascii="Times New Roman" w:hAnsi="Times New Roman" w:cs="Times New Roman"/>
          <w:color w:val="000000" w:themeColor="text1"/>
        </w:rPr>
      </w:pPr>
    </w:p>
    <w:p w14:paraId="0EE1C227" w14:textId="583AD98D" w:rsidR="009A104C" w:rsidRPr="00A07789" w:rsidRDefault="009A104C" w:rsidP="00592FA4">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2FEE8D37" w14:textId="20790E76" w:rsidR="00776F5F" w:rsidRPr="00A07789" w:rsidRDefault="00776F5F" w:rsidP="00776F5F">
      <w:pPr>
        <w:pStyle w:val="BodyText"/>
        <w:ind w:left="426" w:right="4"/>
        <w:rPr>
          <w:color w:val="000000" w:themeColor="text1"/>
        </w:rPr>
      </w:pPr>
    </w:p>
    <w:p w14:paraId="77938545" w14:textId="52C18DC9" w:rsidR="00AD43F9" w:rsidRPr="00A07789" w:rsidRDefault="00DD44A1" w:rsidP="00AC7A93">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00AD43F9" w:rsidRPr="00A07789">
        <w:rPr>
          <w:iCs/>
          <w:color w:val="000000" w:themeColor="text1"/>
        </w:rPr>
        <w:t>dari</w:t>
      </w:r>
      <w:proofErr w:type="spellEnd"/>
      <w:r w:rsidR="00AD43F9" w:rsidRPr="00A07789">
        <w:rPr>
          <w:iCs/>
          <w:color w:val="000000" w:themeColor="text1"/>
        </w:rPr>
        <w:t xml:space="preserve"> proses </w:t>
      </w:r>
      <w:r w:rsidR="00AD43F9"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00F14152" w:rsidRPr="00A07789">
        <w:rPr>
          <w:i/>
          <w:color w:val="000000" w:themeColor="text1"/>
        </w:rPr>
        <w:t>.</w:t>
      </w:r>
      <w:r w:rsidR="00AD43F9" w:rsidRPr="00A07789">
        <w:rPr>
          <w:i/>
          <w:color w:val="000000" w:themeColor="text1"/>
        </w:rPr>
        <w:t xml:space="preserve"> </w:t>
      </w:r>
      <w:proofErr w:type="spellStart"/>
      <w:r w:rsidR="00F14152" w:rsidRPr="00A07789">
        <w:rPr>
          <w:iCs/>
          <w:color w:val="000000" w:themeColor="text1"/>
        </w:rPr>
        <w:t>J</w:t>
      </w:r>
      <w:r w:rsidRPr="00A07789">
        <w:rPr>
          <w:iCs/>
          <w:color w:val="000000" w:themeColor="text1"/>
        </w:rPr>
        <w:t>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w:t>
      </w:r>
      <w:r w:rsidR="00AD43F9" w:rsidRPr="00A07789">
        <w:rPr>
          <w:color w:val="000000" w:themeColor="text1"/>
        </w:rPr>
        <w:t xml:space="preserve"> </w:t>
      </w:r>
    </w:p>
    <w:p w14:paraId="4D381F31" w14:textId="4FE4F23D" w:rsidR="00DE5B1C" w:rsidRPr="00A07789" w:rsidRDefault="000B4741" w:rsidP="00DE5B1C">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DE5B1C" w:rsidRPr="00A07789">
        <w:rPr>
          <w:color w:val="000000" w:themeColor="text1"/>
        </w:rPr>
        <w:t xml:space="preserve"> = data asli  </w:t>
      </w:r>
    </w:p>
    <w:p w14:paraId="71018AEA" w14:textId="432DB7C2" w:rsidR="00AD43F9" w:rsidRPr="00A07789" w:rsidRDefault="000B4741" w:rsidP="00DD44A1">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AD43F9"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r w:rsidR="00AD43F9" w:rsidRPr="00A07789">
        <w:rPr>
          <w:color w:val="000000" w:themeColor="text1"/>
        </w:rPr>
        <w:t xml:space="preserve"> </w:t>
      </w:r>
    </w:p>
    <w:p w14:paraId="4BEF68BD" w14:textId="7A8CC37F" w:rsidR="00AD43F9" w:rsidRPr="00A07789" w:rsidRDefault="000B4741" w:rsidP="00DD44A1">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AD43F9"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AD43F9" w:rsidRPr="00A07789">
        <w:rPr>
          <w:color w:val="000000" w:themeColor="text1"/>
        </w:rPr>
        <w:t xml:space="preserve"> </w:t>
      </w:r>
    </w:p>
    <w:p w14:paraId="7AD27893" w14:textId="77777777" w:rsidR="001521B8" w:rsidRPr="00A07789" w:rsidRDefault="001521B8" w:rsidP="001521B8">
      <w:pPr>
        <w:pStyle w:val="BodyText"/>
        <w:ind w:left="0" w:right="4" w:firstLine="0"/>
        <w:rPr>
          <w:color w:val="000000" w:themeColor="text1"/>
        </w:rPr>
      </w:pPr>
    </w:p>
    <w:p w14:paraId="3FC89380" w14:textId="77777777" w:rsidR="00776F5F" w:rsidRPr="00A07789" w:rsidRDefault="00776F5F" w:rsidP="00AC7A93">
      <w:pPr>
        <w:pStyle w:val="BodyText"/>
        <w:spacing w:after="0" w:line="360" w:lineRule="auto"/>
        <w:ind w:left="414" w:right="6" w:firstLine="437"/>
        <w:rPr>
          <w:iCs/>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11.</w:t>
      </w:r>
    </w:p>
    <w:p w14:paraId="0D75A094" w14:textId="0F05F41B" w:rsidR="00AC7A93" w:rsidRPr="00A07789" w:rsidRDefault="00776F5F" w:rsidP="00AC7A93">
      <w:pPr>
        <w:pStyle w:val="BodyText"/>
        <w:spacing w:line="360" w:lineRule="auto"/>
        <w:ind w:left="426" w:right="4"/>
        <w:rPr>
          <w:color w:val="000000" w:themeColor="text1"/>
        </w:rPr>
      </w:pPr>
      <m:oMath>
        <m:r>
          <w:rPr>
            <w:rFonts w:ascii="Cambria Math" w:hAnsi="Cambria Math"/>
            <w:color w:val="000000" w:themeColor="text1"/>
          </w:rPr>
          <m:t>output block</m:t>
        </m:r>
      </m:oMath>
      <w:r w:rsidRPr="00A07789">
        <w:rPr>
          <w:color w:val="000000" w:themeColor="text1"/>
        </w:rPr>
        <w:t xml:space="preserve"> terakhir</w:t>
      </w:r>
      <w:r w:rsidR="00AA0FDE" w:rsidRPr="00A07789">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oMath>
      <w:r w:rsidR="00AA0FDE" w:rsidRPr="00A07789">
        <w:rPr>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output yang </w:t>
      </w:r>
      <w:proofErr w:type="spellStart"/>
      <w:r w:rsidRPr="00A07789">
        <w:rPr>
          <w:color w:val="000000" w:themeColor="text1"/>
        </w:rPr>
        <w:t>sesungguhny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1A304891" w14:textId="5FF6B88F" w:rsidR="009F6985" w:rsidRPr="00A07789" w:rsidRDefault="009F6985" w:rsidP="00346A3C">
      <w:pPr>
        <w:pStyle w:val="ListParagraph"/>
        <w:numPr>
          <w:ilvl w:val="0"/>
          <w:numId w:val="36"/>
        </w:numPr>
        <w:spacing w:line="360" w:lineRule="auto"/>
        <w:ind w:left="426" w:right="4" w:hanging="426"/>
        <w:rPr>
          <w:b/>
          <w:bCs/>
          <w:noProof/>
          <w:color w:val="000000" w:themeColor="text1"/>
          <w:szCs w:val="24"/>
        </w:rPr>
      </w:pPr>
      <w:r w:rsidRPr="00A07789">
        <w:rPr>
          <w:b/>
          <w:bCs/>
          <w:noProof/>
          <w:color w:val="000000" w:themeColor="text1"/>
          <w:szCs w:val="24"/>
        </w:rPr>
        <w:lastRenderedPageBreak/>
        <w:t>Fase kedua : Propagasi Balik</w:t>
      </w:r>
      <w:r w:rsidR="001C771B" w:rsidRPr="00A07789">
        <w:rPr>
          <w:b/>
          <w:bCs/>
          <w:noProof/>
          <w:color w:val="000000" w:themeColor="text1"/>
          <w:szCs w:val="24"/>
        </w:rPr>
        <w:t xml:space="preserve"> </w:t>
      </w:r>
      <w:r w:rsidR="001C771B" w:rsidRPr="00A07789">
        <w:rPr>
          <w:b/>
          <w:bCs/>
          <w:i/>
          <w:iCs/>
          <w:noProof/>
          <w:color w:val="000000" w:themeColor="text1"/>
          <w:szCs w:val="24"/>
        </w:rPr>
        <w:t>(backward)</w:t>
      </w:r>
    </w:p>
    <w:p w14:paraId="0332552A" w14:textId="3CC8AF6A" w:rsidR="001C771B" w:rsidRPr="00A07789" w:rsidRDefault="009F6985" w:rsidP="00F32D1C">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w:t>
      </w:r>
      <w:r w:rsidRPr="00A07789">
        <w:rPr>
          <w:noProof/>
          <w:color w:val="000000" w:themeColor="text1"/>
          <w:szCs w:val="24"/>
        </w:rPr>
        <w:t xml:space="preserve">dihitung </w:t>
      </w:r>
      <w:r w:rsidR="00025FE9" w:rsidRPr="00A07789">
        <w:rPr>
          <w:i/>
          <w:iCs/>
          <w:noProof/>
          <w:color w:val="000000" w:themeColor="text1"/>
          <w:szCs w:val="24"/>
        </w:rPr>
        <w:t>error</w:t>
      </w:r>
      <w:r w:rsidR="00025FE9" w:rsidRPr="00A07789">
        <w:rPr>
          <w:noProof/>
          <w:color w:val="000000" w:themeColor="text1"/>
          <w:szCs w:val="24"/>
        </w:rPr>
        <w:t xml:space="preserve"> </w:t>
      </w:r>
      <w:r w:rsidR="00025FE9" w:rsidRPr="00A07789">
        <w:rPr>
          <w:i/>
          <w:iCs/>
          <w:noProof/>
          <w:color w:val="000000" w:themeColor="text1"/>
          <w:szCs w:val="24"/>
        </w:rPr>
        <w:t>output</w:t>
      </w:r>
      <w:r w:rsidR="00025FE9"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0045124C" w:rsidRPr="00A07789">
        <w:rPr>
          <w:noProof/>
          <w:color w:val="000000" w:themeColor="text1"/>
        </w:rPr>
        <w:t xml:space="preserve">urutan terakhir </w:t>
      </w:r>
      <w:r w:rsidRPr="00A07789">
        <w:rPr>
          <w:rFonts w:eastAsiaTheme="minorEastAsia"/>
          <w:noProof/>
          <w:color w:val="000000" w:themeColor="text1"/>
          <w:szCs w:val="24"/>
        </w:rPr>
        <w:t xml:space="preserve">untuk modifikasi bobot </w:t>
      </w:r>
      <w:r w:rsidR="00025FE9" w:rsidRPr="00A07789">
        <w:rPr>
          <w:rFonts w:eastAsiaTheme="minorEastAsia"/>
          <w:noProof/>
          <w:color w:val="000000" w:themeColor="text1"/>
          <w:szCs w:val="24"/>
        </w:rPr>
        <w:t xml:space="preserve">dari ke </w:t>
      </w:r>
      <w:r w:rsidRPr="00A07789">
        <w:rPr>
          <w:noProof/>
          <w:color w:val="000000" w:themeColor="text1"/>
          <w:szCs w:val="24"/>
        </w:rPr>
        <w:t xml:space="preserve">semua unit tersembunyi </w:t>
      </w:r>
      <w:r w:rsidR="00025FE9" w:rsidRPr="00A07789">
        <w:rPr>
          <w:noProof/>
          <w:color w:val="000000" w:themeColor="text1"/>
          <w:szCs w:val="24"/>
        </w:rPr>
        <w:t>(</w:t>
      </w:r>
      <w:r w:rsidR="00025FE9" w:rsidRPr="00A07789">
        <w:rPr>
          <w:i/>
          <w:iCs/>
          <w:noProof/>
          <w:color w:val="000000" w:themeColor="text1"/>
          <w:szCs w:val="24"/>
        </w:rPr>
        <w:t>hidden layer</w:t>
      </w:r>
      <w:r w:rsidR="00025FE9" w:rsidRPr="00A07789">
        <w:rPr>
          <w:noProof/>
          <w:color w:val="000000" w:themeColor="text1"/>
          <w:szCs w:val="24"/>
        </w:rPr>
        <w:t xml:space="preserve">) </w:t>
      </w:r>
      <w:r w:rsidRPr="00A07789">
        <w:rPr>
          <w:noProof/>
          <w:color w:val="000000" w:themeColor="text1"/>
          <w:szCs w:val="24"/>
        </w:rPr>
        <w:t xml:space="preserve">hingga sampai ke unit masukan </w:t>
      </w:r>
      <w:r w:rsidR="00025FE9" w:rsidRPr="00A07789">
        <w:rPr>
          <w:noProof/>
          <w:color w:val="000000" w:themeColor="text1"/>
          <w:szCs w:val="24"/>
        </w:rPr>
        <w:t xml:space="preserve">pertama </w:t>
      </w:r>
      <w:r w:rsidRPr="00A07789">
        <w:rPr>
          <w:noProof/>
          <w:color w:val="000000" w:themeColor="text1"/>
          <w:szCs w:val="24"/>
        </w:rPr>
        <w:t>dihitung.</w:t>
      </w:r>
    </w:p>
    <w:p w14:paraId="79FE5629" w14:textId="780E8DBF" w:rsidR="00AA0FDE" w:rsidRPr="00A07789" w:rsidRDefault="00AA0FDE" w:rsidP="00AA0FDE">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22FABF39" w14:textId="69B2FFF6" w:rsidR="00C84096" w:rsidRPr="00A07789" w:rsidRDefault="0045124C" w:rsidP="00C73C78">
      <w:pPr>
        <w:pStyle w:val="ListParagraph"/>
        <w:spacing w:line="360" w:lineRule="auto"/>
        <w:ind w:left="426" w:right="4"/>
        <w:rPr>
          <w:noProof/>
          <w:color w:val="000000" w:themeColor="text1"/>
        </w:rPr>
      </w:pPr>
      <w:r w:rsidRPr="00A07789">
        <w:rPr>
          <w:noProof/>
          <w:color w:val="000000" w:themeColor="text1"/>
          <w:szCs w:val="24"/>
        </w:rPr>
        <w:t>Dari fase forward, didapat</w:t>
      </w:r>
      <w:r w:rsidR="00C84096"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00C84096" w:rsidRPr="00AC7A93">
        <w:rPr>
          <w:i/>
          <w:iCs/>
          <w:noProof/>
          <w:color w:val="000000" w:themeColor="text1"/>
        </w:rPr>
        <w:t>error</w:t>
      </w:r>
      <w:r w:rsidR="00C84096"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00AA0FDE" w:rsidRPr="00A07789">
        <w:rPr>
          <w:noProof/>
          <w:color w:val="000000" w:themeColor="text1"/>
        </w:rPr>
        <w:t xml:space="preserve"> dan t dimulai dari angka 5 karena 5 proses urutan paling akhir.</w:t>
      </w:r>
    </w:p>
    <w:p w14:paraId="2A7961DE" w14:textId="131509BB" w:rsidR="00C84096" w:rsidRPr="00A07789" w:rsidRDefault="00776F5F" w:rsidP="00346A3C">
      <w:pPr>
        <w:pStyle w:val="ListParagraph"/>
        <w:numPr>
          <w:ilvl w:val="0"/>
          <w:numId w:val="37"/>
        </w:numPr>
        <w:spacing w:line="360" w:lineRule="auto"/>
        <w:ind w:right="4"/>
        <w:rPr>
          <w:noProof/>
          <w:color w:val="000000" w:themeColor="text1"/>
          <w:szCs w:val="24"/>
        </w:rPr>
      </w:pPr>
      <w:r w:rsidRPr="00A07789">
        <w:rPr>
          <w:i/>
          <w:iCs/>
          <w:noProof/>
          <w:color w:val="000000" w:themeColor="text1"/>
          <w:szCs w:val="24"/>
        </w:rPr>
        <w:t>Error</w:t>
      </w:r>
      <w:r w:rsidR="00DE5B1C" w:rsidRPr="00A07789">
        <w:rPr>
          <w:i/>
          <w:iCs/>
          <w:noProof/>
          <w:color w:val="000000" w:themeColor="text1"/>
          <w:szCs w:val="24"/>
        </w:rPr>
        <w:t xml:space="preserve"> </w:t>
      </w:r>
      <w:r w:rsidR="00C84096" w:rsidRPr="00A07789">
        <w:rPr>
          <w:i/>
          <w:iCs/>
          <w:noProof/>
          <w:color w:val="000000" w:themeColor="text1"/>
          <w:szCs w:val="24"/>
        </w:rPr>
        <w:t>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C84096" w:rsidRPr="00A07789">
        <w:rPr>
          <w:noProof/>
          <w:color w:val="000000" w:themeColor="text1"/>
          <w:szCs w:val="24"/>
        </w:rPr>
        <w:t xml:space="preserve"> </w:t>
      </w:r>
    </w:p>
    <w:p w14:paraId="79B5429A" w14:textId="0480AE93" w:rsidR="004A3402" w:rsidRPr="00A07789" w:rsidRDefault="00776F5F" w:rsidP="005027E3">
      <w:pPr>
        <w:pStyle w:val="ListParagraph"/>
        <w:spacing w:line="360" w:lineRule="auto"/>
        <w:ind w:left="1080" w:right="4" w:firstLine="0"/>
        <w:rPr>
          <w:noProof/>
          <w:color w:val="000000" w:themeColor="text1"/>
        </w:rPr>
      </w:pPr>
      <w:r w:rsidRPr="00A07789">
        <w:rPr>
          <w:noProof/>
          <w:color w:val="000000" w:themeColor="text1"/>
          <w:szCs w:val="24"/>
        </w:rPr>
        <w:t xml:space="preserve">Dari proses </w:t>
      </w:r>
      <w:r w:rsidR="007F0B85" w:rsidRPr="00A07789">
        <w:rPr>
          <w:noProof/>
          <w:color w:val="000000" w:themeColor="text1"/>
          <w:szCs w:val="24"/>
        </w:rPr>
        <w:t>forward</w:t>
      </w:r>
      <w:r w:rsidRPr="00A07789">
        <w:rPr>
          <w:noProof/>
          <w:color w:val="000000" w:themeColor="text1"/>
          <w:szCs w:val="24"/>
        </w:rPr>
        <w:t xml:space="preserve"> didapat </w:t>
      </w:r>
      <w:r w:rsidR="007F0B85" w:rsidRPr="00A07789">
        <w:rPr>
          <w:i/>
          <w:iCs/>
          <w:noProof/>
          <w:color w:val="000000" w:themeColor="text1"/>
          <w:szCs w:val="24"/>
        </w:rPr>
        <w:t xml:space="preserve">block Output layer </w:t>
      </w:r>
      <w:r w:rsidR="007F0B85" w:rsidRPr="00A07789">
        <w:rPr>
          <w:noProof/>
          <w:color w:val="000000" w:themeColor="text1"/>
          <w:szCs w:val="24"/>
        </w:rPr>
        <w:t xml:space="preserve">atau output prediksi </w:t>
      </w:r>
      <w:r w:rsidR="00601479" w:rsidRPr="00A07789">
        <w:rPr>
          <w:noProof/>
          <w:color w:val="000000" w:themeColor="text1"/>
          <w:szCs w:val="24"/>
        </w:rPr>
        <w:t xml:space="preserve">dimulai dari </w:t>
      </w:r>
      <w:r w:rsidR="00601479"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007F0B85" w:rsidRPr="00A07789">
        <w:rPr>
          <w:noProof/>
          <w:color w:val="000000" w:themeColor="text1"/>
        </w:rPr>
        <w:t xml:space="preserve"> dapat dilihat pada table 15</w:t>
      </w:r>
      <w:r w:rsidR="00800E65" w:rsidRPr="00A07789">
        <w:rPr>
          <w:noProof/>
          <w:color w:val="000000" w:themeColor="text1"/>
        </w:rPr>
        <w:t xml:space="preserve"> dan untukmembandingkan dengan data aktual dapat dilihat pada table 5</w:t>
      </w:r>
      <w:r w:rsidR="007F0B85"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004A3402" w:rsidRPr="00A07789">
        <w:rPr>
          <w:noProof/>
          <w:color w:val="000000" w:themeColor="text1"/>
        </w:rPr>
        <w:t xml:space="preserve"> = 0 </w:t>
      </w:r>
    </w:p>
    <w:p w14:paraId="22F6A6D5" w14:textId="50548003" w:rsidR="00B15D89" w:rsidRPr="00A07789" w:rsidRDefault="00196999" w:rsidP="00776F5F">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601479" w:rsidRPr="00A07789">
        <w:rPr>
          <w:b/>
          <w:bCs/>
          <w:noProof/>
          <w:color w:val="000000" w:themeColor="text1"/>
        </w:rPr>
        <w:t>1</w:t>
      </w:r>
      <w:r w:rsidR="00601479" w:rsidRPr="00A07789">
        <w:rPr>
          <w:noProof/>
          <w:color w:val="000000" w:themeColor="text1"/>
        </w:rPr>
        <w:t xml:space="preserve"> Menghitung </w:t>
      </w:r>
      <w:r w:rsidR="004A3402" w:rsidRPr="00A07789">
        <w:rPr>
          <w:noProof/>
          <w:color w:val="000000" w:themeColor="text1"/>
        </w:rPr>
        <w:t>Error dari data real dengan prediksi</w:t>
      </w:r>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szCs w:val="24"/>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00601479" w:rsidRPr="00A07789">
        <w:rPr>
          <w:noProof/>
          <w:color w:val="000000" w:themeColor="text1"/>
        </w:rPr>
        <w:t xml:space="preserve"> :</w:t>
      </w:r>
    </w:p>
    <w:p w14:paraId="2DE34194" w14:textId="774981C5" w:rsidR="00702657" w:rsidRPr="00A07789" w:rsidRDefault="00601479" w:rsidP="0070265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4A3402" w:rsidRPr="00A07789">
        <w:rPr>
          <w:noProof/>
          <w:color w:val="000000" w:themeColor="text1"/>
        </w:rPr>
        <w:t xml:space="preserve">   </w:t>
      </w:r>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49BA178A" w14:textId="61329035" w:rsidR="00601479" w:rsidRPr="00A07789" w:rsidRDefault="00601479" w:rsidP="00776F5F">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4A3402" w:rsidRPr="00A07789">
        <w:rPr>
          <w:noProof/>
          <w:color w:val="000000" w:themeColor="text1"/>
        </w:rPr>
        <w:t xml:space="preserve">    = data asli </w:t>
      </w:r>
    </w:p>
    <w:p w14:paraId="0518600F" w14:textId="0299FADA" w:rsidR="00702657" w:rsidRPr="00A07789" w:rsidRDefault="004A3402" w:rsidP="0070265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68393457" w14:textId="72727A5C" w:rsidR="00702657" w:rsidRDefault="000B4741" w:rsidP="00702657">
      <w:pPr>
        <w:pStyle w:val="ListParagraph"/>
        <w:spacing w:line="360" w:lineRule="auto"/>
        <w:ind w:left="1080" w:right="4" w:firstLine="360"/>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70265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p>
    <w:p w14:paraId="2CCD115C" w14:textId="77777777" w:rsidR="00AC7A93" w:rsidRPr="00A07789" w:rsidRDefault="00AC7A93" w:rsidP="00702657">
      <w:pPr>
        <w:pStyle w:val="ListParagraph"/>
        <w:spacing w:line="360" w:lineRule="auto"/>
        <w:ind w:left="1080" w:right="4" w:firstLine="360"/>
        <w:rPr>
          <w:noProof/>
          <w:color w:val="000000" w:themeColor="text1"/>
        </w:rPr>
      </w:pPr>
    </w:p>
    <w:p w14:paraId="59BED2DC" w14:textId="57BD6373" w:rsidR="00601479" w:rsidRPr="00AC7A93" w:rsidRDefault="00601479" w:rsidP="007725E9">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009B2AA1" w:rsidRPr="00A07789">
        <w:rPr>
          <w:noProof/>
          <w:color w:val="000000" w:themeColor="text1"/>
          <w:sz w:val="24"/>
          <w:szCs w:val="24"/>
        </w:rPr>
        <w:t xml:space="preserve">                 </w:t>
      </w:r>
      <w:r w:rsidR="00F32D1C" w:rsidRPr="00A07789">
        <w:rPr>
          <w:noProof/>
          <w:color w:val="000000" w:themeColor="text1"/>
          <w:sz w:val="24"/>
          <w:szCs w:val="24"/>
        </w:rPr>
        <w:t xml:space="preserve">  </w:t>
      </w:r>
      <w:r w:rsidR="009B2AA1" w:rsidRPr="00A07789">
        <w:rPr>
          <w:noProof/>
          <w:color w:val="000000" w:themeColor="text1"/>
          <w:sz w:val="24"/>
          <w:szCs w:val="24"/>
        </w:rPr>
        <w:t xml:space="preserve"> </w:t>
      </w:r>
      <w:r w:rsidR="009B2AA1" w:rsidRPr="00AC7A93">
        <w:rPr>
          <w:i w:val="0"/>
          <w:iCs w:val="0"/>
          <w:noProof/>
          <w:color w:val="000000" w:themeColor="text1"/>
          <w:sz w:val="24"/>
          <w:szCs w:val="24"/>
        </w:rPr>
        <w:t xml:space="preserve"> </w:t>
      </w:r>
      <w:bookmarkStart w:id="87" w:name="_Toc31650542"/>
      <w:proofErr w:type="spellStart"/>
      <w:r w:rsidR="00785F35" w:rsidRPr="00AC7A93">
        <w:rPr>
          <w:i w:val="0"/>
          <w:iCs w:val="0"/>
          <w:color w:val="000000" w:themeColor="text1"/>
          <w:sz w:val="24"/>
          <w:szCs w:val="24"/>
        </w:rPr>
        <w:t>Tab</w:t>
      </w:r>
      <w:r w:rsidR="00AC7A93">
        <w:rPr>
          <w:i w:val="0"/>
          <w:iCs w:val="0"/>
          <w:color w:val="000000" w:themeColor="text1"/>
          <w:sz w:val="24"/>
          <w:szCs w:val="24"/>
        </w:rPr>
        <w:t>el</w:t>
      </w:r>
      <w:proofErr w:type="spellEnd"/>
      <w:r w:rsidR="00785F35" w:rsidRPr="00AC7A93">
        <w:rPr>
          <w:i w:val="0"/>
          <w:iCs w:val="0"/>
          <w:color w:val="000000" w:themeColor="text1"/>
          <w:sz w:val="24"/>
          <w:szCs w:val="24"/>
        </w:rPr>
        <w:t xml:space="preserve"> </w:t>
      </w:r>
      <w:r w:rsidR="00785F35" w:rsidRPr="00AC7A93">
        <w:rPr>
          <w:i w:val="0"/>
          <w:iCs w:val="0"/>
          <w:color w:val="000000" w:themeColor="text1"/>
          <w:sz w:val="24"/>
          <w:szCs w:val="24"/>
        </w:rPr>
        <w:fldChar w:fldCharType="begin"/>
      </w:r>
      <w:r w:rsidR="00785F35" w:rsidRPr="00AC7A93">
        <w:rPr>
          <w:i w:val="0"/>
          <w:iCs w:val="0"/>
          <w:color w:val="000000" w:themeColor="text1"/>
          <w:sz w:val="24"/>
          <w:szCs w:val="24"/>
        </w:rPr>
        <w:instrText xml:space="preserve"> SEQ Table \* ARABIC </w:instrText>
      </w:r>
      <w:r w:rsidR="00785F35" w:rsidRPr="00AC7A93">
        <w:rPr>
          <w:i w:val="0"/>
          <w:iCs w:val="0"/>
          <w:color w:val="000000" w:themeColor="text1"/>
          <w:sz w:val="24"/>
          <w:szCs w:val="24"/>
        </w:rPr>
        <w:fldChar w:fldCharType="separate"/>
      </w:r>
      <w:r w:rsidR="002F38BB" w:rsidRPr="00AC7A93">
        <w:rPr>
          <w:i w:val="0"/>
          <w:iCs w:val="0"/>
          <w:noProof/>
          <w:color w:val="000000" w:themeColor="text1"/>
          <w:sz w:val="24"/>
          <w:szCs w:val="24"/>
        </w:rPr>
        <w:t>16</w:t>
      </w:r>
      <w:r w:rsidR="00785F35" w:rsidRPr="00AC7A93">
        <w:rPr>
          <w:i w:val="0"/>
          <w:iCs w:val="0"/>
          <w:color w:val="000000" w:themeColor="text1"/>
          <w:sz w:val="24"/>
          <w:szCs w:val="24"/>
        </w:rPr>
        <w:fldChar w:fldCharType="end"/>
      </w:r>
      <w:r w:rsidR="00785F35" w:rsidRPr="00AC7A93">
        <w:rPr>
          <w:i w:val="0"/>
          <w:iCs w:val="0"/>
          <w:color w:val="000000" w:themeColor="text1"/>
          <w:sz w:val="24"/>
          <w:szCs w:val="24"/>
        </w:rPr>
        <w:t xml:space="preserve"> </w:t>
      </w:r>
      <w:r w:rsidR="00AC7A93">
        <w:rPr>
          <w:i w:val="0"/>
          <w:iCs w:val="0"/>
          <w:color w:val="000000" w:themeColor="text1"/>
          <w:sz w:val="24"/>
          <w:szCs w:val="24"/>
        </w:rPr>
        <w:t>H</w:t>
      </w:r>
      <w:r w:rsidR="00785F35" w:rsidRPr="00AC7A93">
        <w:rPr>
          <w:i w:val="0"/>
          <w:iCs w:val="0"/>
          <w:color w:val="000000" w:themeColor="text1"/>
          <w:sz w:val="24"/>
          <w:szCs w:val="24"/>
        </w:rPr>
        <w:t xml:space="preserve">asil proses </w:t>
      </w:r>
      <w:r w:rsidR="007725E9" w:rsidRPr="00AC7A93">
        <w:rPr>
          <w:i w:val="0"/>
          <w:iCs w:val="0"/>
          <w:noProof/>
          <w:color w:val="000000" w:themeColor="text1"/>
          <w:sz w:val="24"/>
          <w:szCs w:val="24"/>
        </w:rPr>
        <w:t>Menghitung Error</w:t>
      </w:r>
      <w:r w:rsidR="004A3402" w:rsidRPr="00AC7A93">
        <w:rPr>
          <w:i w:val="0"/>
          <w:iCs w:val="0"/>
          <w:noProof/>
          <w:color w:val="000000" w:themeColor="text1"/>
          <w:sz w:val="36"/>
          <w:szCs w:val="36"/>
        </w:rPr>
        <w:t xml:space="preserve"> </w:t>
      </w:r>
      <w:r w:rsidR="004A3402" w:rsidRPr="00AC7A93">
        <w:rPr>
          <w:i w:val="0"/>
          <w:iCs w:val="0"/>
          <w:noProof/>
          <w:color w:val="000000" w:themeColor="text1"/>
          <w:sz w:val="24"/>
          <w:szCs w:val="24"/>
        </w:rPr>
        <w:t>dari data real dengan prediksi</w:t>
      </w:r>
      <w:bookmarkEnd w:id="87"/>
      <w:r w:rsidR="00785F35"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4B2A6B" w:rsidRPr="00A07789" w14:paraId="04579C8A" w14:textId="77777777" w:rsidTr="005027E3">
        <w:trPr>
          <w:trHeight w:val="270"/>
        </w:trPr>
        <w:tc>
          <w:tcPr>
            <w:tcW w:w="1231" w:type="dxa"/>
            <w:shd w:val="clear" w:color="auto" w:fill="FFFF00"/>
            <w:noWrap/>
            <w:vAlign w:val="center"/>
          </w:tcPr>
          <w:p w14:paraId="1A343B7B" w14:textId="77777777" w:rsidR="00F32D1C" w:rsidRPr="00A07789" w:rsidRDefault="00F32D1C" w:rsidP="00F32D1C">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60DA9581"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3CA65C11"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5526C8B9"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4BEF4529"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3D1B93" w14:textId="77777777" w:rsidR="00F32D1C" w:rsidRPr="00A07789" w:rsidRDefault="000B4741" w:rsidP="00F32D1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4B2A6B" w:rsidRPr="00A07789" w14:paraId="346A1DDE" w14:textId="77777777" w:rsidTr="00F32D1C">
        <w:trPr>
          <w:trHeight w:val="416"/>
        </w:trPr>
        <w:tc>
          <w:tcPr>
            <w:tcW w:w="1231" w:type="dxa"/>
            <w:shd w:val="clear" w:color="auto" w:fill="FFFF00"/>
            <w:noWrap/>
            <w:vAlign w:val="center"/>
          </w:tcPr>
          <w:p w14:paraId="301D0E36" w14:textId="77777777" w:rsidR="00F32D1C" w:rsidRPr="00A07789" w:rsidRDefault="000B4741" w:rsidP="00F32D1C">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65B6EA4F"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3547B77C"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1B56E146"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F0CEA02"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D7A35AD" w14:textId="77777777" w:rsidR="00F32D1C" w:rsidRPr="00A07789" w:rsidRDefault="00F32D1C" w:rsidP="00F32D1C">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36B9F5F7" w14:textId="77777777" w:rsidR="00601479" w:rsidRPr="00A07789" w:rsidRDefault="00601479" w:rsidP="00601479">
      <w:pPr>
        <w:pStyle w:val="FirstParagraph"/>
        <w:spacing w:before="0" w:after="0" w:line="360" w:lineRule="auto"/>
        <w:ind w:right="850"/>
        <w:rPr>
          <w:rFonts w:ascii="Times New Roman" w:hAnsi="Times New Roman" w:cs="Times New Roman"/>
          <w:color w:val="000000" w:themeColor="text1"/>
        </w:rPr>
      </w:pPr>
    </w:p>
    <w:p w14:paraId="6397FC8B" w14:textId="179D1456" w:rsidR="00F32D1C" w:rsidRDefault="00601479" w:rsidP="00F32D1C">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0021EDC1" w14:textId="77777777" w:rsidR="00AC7A93" w:rsidRPr="00A07789" w:rsidRDefault="00AC7A93" w:rsidP="00F32D1C">
      <w:pPr>
        <w:pStyle w:val="BodyText"/>
        <w:rPr>
          <w:color w:val="000000" w:themeColor="text1"/>
        </w:rPr>
      </w:pPr>
    </w:p>
    <w:p w14:paraId="1FE2B679" w14:textId="77777777" w:rsidR="0097090E" w:rsidRPr="00A07789" w:rsidRDefault="007725E9" w:rsidP="00346A3C">
      <w:pPr>
        <w:pStyle w:val="ListParagraph"/>
        <w:numPr>
          <w:ilvl w:val="0"/>
          <w:numId w:val="37"/>
        </w:numPr>
        <w:spacing w:before="24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9B2AA1" w:rsidRPr="00A07789">
        <w:rPr>
          <w:color w:val="000000" w:themeColor="text1"/>
        </w:rPr>
        <w:t xml:space="preserve"> </w:t>
      </w:r>
    </w:p>
    <w:p w14:paraId="76E3888D" w14:textId="098AE558" w:rsidR="00785F35" w:rsidRPr="00A07789" w:rsidRDefault="00785F35" w:rsidP="00785F35">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2</w:t>
      </w:r>
      <w:r w:rsidR="00996562"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w:t>
      </w:r>
      <w:r w:rsidR="00996562" w:rsidRPr="00A07789">
        <w:rPr>
          <w:noProof/>
          <w:color w:val="000000" w:themeColor="text1"/>
        </w:rPr>
        <w:t xml:space="preserve"> </w:t>
      </w:r>
    </w:p>
    <w:p w14:paraId="54C6F878" w14:textId="132A15F8" w:rsidR="002173E8" w:rsidRPr="00AC7A93" w:rsidRDefault="002173E8" w:rsidP="00800E65">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00800E65" w:rsidRPr="00A07789">
        <w:rPr>
          <w:color w:val="000000" w:themeColor="text1"/>
          <w:sz w:val="24"/>
          <w:szCs w:val="24"/>
        </w:rPr>
        <w:t xml:space="preserve">       </w:t>
      </w:r>
      <w:r w:rsidR="00800E65" w:rsidRPr="00AC7A93">
        <w:rPr>
          <w:i w:val="0"/>
          <w:iCs w:val="0"/>
          <w:color w:val="000000" w:themeColor="text1"/>
          <w:sz w:val="24"/>
          <w:szCs w:val="24"/>
        </w:rPr>
        <w:t xml:space="preserve"> </w:t>
      </w:r>
      <w:bookmarkStart w:id="88" w:name="_Toc31650543"/>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AC7A93">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88"/>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2173E8" w:rsidRPr="00A07789" w14:paraId="6DD11C61" w14:textId="77777777" w:rsidTr="00800E65">
        <w:trPr>
          <w:trHeight w:val="416"/>
        </w:trPr>
        <w:tc>
          <w:tcPr>
            <w:tcW w:w="568" w:type="dxa"/>
            <w:shd w:val="clear" w:color="auto" w:fill="FFFF00"/>
            <w:noWrap/>
            <w:vAlign w:val="center"/>
          </w:tcPr>
          <w:p w14:paraId="7036FFB6" w14:textId="7A200651" w:rsidR="002173E8" w:rsidRPr="00A07789" w:rsidRDefault="002173E8" w:rsidP="0070265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8FCED72" w14:textId="64E2BD76"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6A2DD97F" w14:textId="3ACEBCA7"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7BFDC7FB" w14:textId="3C025488"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51EDE922" w14:textId="68809DFC"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2F15AE6B" w14:textId="099CD49B" w:rsidR="002173E8" w:rsidRPr="00A07789" w:rsidRDefault="000B4741" w:rsidP="0070265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2173E8" w:rsidRPr="00A07789" w14:paraId="0A1DBA8D" w14:textId="77777777" w:rsidTr="00800E65">
        <w:trPr>
          <w:trHeight w:val="416"/>
        </w:trPr>
        <w:tc>
          <w:tcPr>
            <w:tcW w:w="568" w:type="dxa"/>
            <w:shd w:val="clear" w:color="auto" w:fill="FFFF00"/>
            <w:noWrap/>
            <w:vAlign w:val="center"/>
          </w:tcPr>
          <w:p w14:paraId="0A3AA975" w14:textId="5E356879" w:rsidR="002173E8" w:rsidRPr="00A07789" w:rsidRDefault="00800E65" w:rsidP="0070265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783967E" w14:textId="321DAEF3"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E3120F6" w14:textId="5F898160"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1DCA5842" w14:textId="393537E9"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76A89C1D" w14:textId="49AEBF09" w:rsidR="002173E8" w:rsidRPr="00A07789" w:rsidRDefault="00800E65" w:rsidP="0070265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D79F0F5" w14:textId="5B99F7CE" w:rsidR="002173E8"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4EAD3925" w14:textId="06E6869D" w:rsidR="00996562" w:rsidRPr="00A07789" w:rsidRDefault="00996562" w:rsidP="00785F35">
      <w:pPr>
        <w:pStyle w:val="ListParagraph"/>
        <w:spacing w:line="360" w:lineRule="auto"/>
        <w:ind w:left="1080" w:right="4" w:firstLine="0"/>
        <w:rPr>
          <w:noProof/>
          <w:color w:val="000000" w:themeColor="text1"/>
        </w:rPr>
      </w:pPr>
    </w:p>
    <w:p w14:paraId="01789F71" w14:textId="3D81C60F" w:rsidR="002173E8" w:rsidRPr="00A07789" w:rsidRDefault="002173E8" w:rsidP="002173E8">
      <w:pPr>
        <w:spacing w:line="360" w:lineRule="auto"/>
        <w:ind w:left="0" w:right="4" w:firstLine="0"/>
        <w:rPr>
          <w:noProof/>
          <w:color w:val="000000" w:themeColor="text1"/>
        </w:rPr>
      </w:pPr>
    </w:p>
    <w:p w14:paraId="369807C7" w14:textId="5913D83E" w:rsidR="002173E8" w:rsidRPr="00A07789" w:rsidRDefault="002173E8" w:rsidP="002173E8">
      <w:pPr>
        <w:spacing w:line="360" w:lineRule="auto"/>
        <w:ind w:left="0" w:right="4" w:firstLine="0"/>
        <w:rPr>
          <w:noProof/>
          <w:color w:val="000000" w:themeColor="text1"/>
        </w:rPr>
      </w:pPr>
    </w:p>
    <w:p w14:paraId="695B99E3" w14:textId="30AAB5AB" w:rsidR="00F32D1C" w:rsidRDefault="00F32D1C" w:rsidP="002173E8">
      <w:pPr>
        <w:spacing w:line="360" w:lineRule="auto"/>
        <w:ind w:left="0" w:right="4" w:firstLine="0"/>
        <w:rPr>
          <w:noProof/>
          <w:color w:val="000000" w:themeColor="text1"/>
        </w:rPr>
      </w:pPr>
    </w:p>
    <w:p w14:paraId="20082F93" w14:textId="77777777" w:rsidR="00AC7A93" w:rsidRPr="00A07789" w:rsidRDefault="00AC7A93" w:rsidP="002173E8">
      <w:pPr>
        <w:spacing w:line="360" w:lineRule="auto"/>
        <w:ind w:left="0" w:right="4" w:firstLine="0"/>
        <w:rPr>
          <w:noProof/>
          <w:color w:val="000000" w:themeColor="text1"/>
        </w:rPr>
      </w:pPr>
    </w:p>
    <w:p w14:paraId="13612343" w14:textId="348F1306" w:rsidR="00800E65" w:rsidRPr="00AC7A93" w:rsidRDefault="00800E65" w:rsidP="00800E65">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89" w:name="_Toc31650544"/>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4B2A6B" w:rsidRPr="00AC7A93">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89"/>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800E65" w:rsidRPr="00A07789" w14:paraId="30F65134" w14:textId="77777777" w:rsidTr="00800E65">
        <w:trPr>
          <w:trHeight w:val="416"/>
        </w:trPr>
        <w:tc>
          <w:tcPr>
            <w:tcW w:w="699" w:type="dxa"/>
            <w:shd w:val="clear" w:color="auto" w:fill="FFFF00"/>
            <w:noWrap/>
            <w:vAlign w:val="center"/>
          </w:tcPr>
          <w:p w14:paraId="55AB1C38" w14:textId="399F52AE" w:rsidR="00800E65" w:rsidRPr="00A07789" w:rsidRDefault="00800E65" w:rsidP="00800E65">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0667FEA"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1745F93F"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72779311"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7051E151"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103DE13B" w14:textId="77777777" w:rsidR="00800E65" w:rsidRPr="00A07789" w:rsidRDefault="000B4741" w:rsidP="00800E65">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800E65" w:rsidRPr="00A07789" w14:paraId="060D945B" w14:textId="77777777" w:rsidTr="00800E65">
        <w:trPr>
          <w:trHeight w:val="416"/>
        </w:trPr>
        <w:tc>
          <w:tcPr>
            <w:tcW w:w="699" w:type="dxa"/>
            <w:shd w:val="clear" w:color="auto" w:fill="FFFF00"/>
            <w:noWrap/>
            <w:vAlign w:val="center"/>
          </w:tcPr>
          <w:p w14:paraId="7495F747" w14:textId="0E73431E" w:rsidR="00800E65" w:rsidRPr="00A07789" w:rsidRDefault="00800E65" w:rsidP="00800E65">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83C5242" w14:textId="58A4B95D"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7D2C845E" w14:textId="4267FA6E"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2FDEF48C" w14:textId="29FF190A"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17587601" w14:textId="3A706E9F"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7B3C15B" w14:textId="0650A960" w:rsidR="00800E65" w:rsidRPr="00A07789" w:rsidRDefault="00800E65" w:rsidP="00800E65">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30482662" w14:textId="5AF543B2" w:rsidR="002173E8" w:rsidRPr="00A07789" w:rsidRDefault="002173E8" w:rsidP="00776F5F">
      <w:pPr>
        <w:pStyle w:val="ListParagraph"/>
        <w:spacing w:line="360" w:lineRule="auto"/>
        <w:ind w:left="1080" w:right="4" w:firstLine="0"/>
        <w:rPr>
          <w:noProof/>
          <w:color w:val="000000" w:themeColor="text1"/>
        </w:rPr>
      </w:pPr>
    </w:p>
    <w:p w14:paraId="0E32EDCE" w14:textId="52D9A372" w:rsidR="002173E8" w:rsidRPr="00A07789" w:rsidRDefault="002173E8" w:rsidP="00776F5F">
      <w:pPr>
        <w:pStyle w:val="ListParagraph"/>
        <w:spacing w:line="360" w:lineRule="auto"/>
        <w:ind w:left="1080" w:right="4" w:firstLine="0"/>
        <w:rPr>
          <w:noProof/>
          <w:color w:val="000000" w:themeColor="text1"/>
        </w:rPr>
      </w:pPr>
    </w:p>
    <w:p w14:paraId="1AE72EE1" w14:textId="31FE1C45" w:rsidR="002173E8" w:rsidRPr="00A07789" w:rsidRDefault="002173E8" w:rsidP="00DE5B1C">
      <w:pPr>
        <w:spacing w:line="360" w:lineRule="auto"/>
        <w:ind w:left="0" w:right="4" w:firstLine="0"/>
        <w:rPr>
          <w:noProof/>
          <w:color w:val="000000" w:themeColor="text1"/>
        </w:rPr>
      </w:pPr>
    </w:p>
    <w:p w14:paraId="052FA518" w14:textId="4A2E1747" w:rsidR="00B34B57" w:rsidRPr="00A07789" w:rsidRDefault="00800E65" w:rsidP="00B34B57">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3</w:t>
      </w:r>
      <w:r w:rsidR="002932CE" w:rsidRPr="00A07789">
        <w:rPr>
          <w:noProof/>
          <w:color w:val="000000" w:themeColor="text1"/>
        </w:rPr>
        <w:t xml:space="preserve"> Menghitung</w:t>
      </w:r>
      <w:r w:rsidR="004525A9" w:rsidRPr="00A07789">
        <w:rPr>
          <w:noProof/>
          <w:color w:val="000000" w:themeColor="text1"/>
        </w:rPr>
        <w:t xml:space="preserve"> </w:t>
      </w:r>
      <w:proofErr w:type="spellStart"/>
      <w:r w:rsidR="004525A9" w:rsidRPr="00A07789">
        <w:rPr>
          <w:color w:val="000000" w:themeColor="text1"/>
          <w:szCs w:val="24"/>
        </w:rPr>
        <w:t>informasi</w:t>
      </w:r>
      <w:proofErr w:type="spellEnd"/>
      <w:r w:rsidR="002932CE" w:rsidRPr="00A07789">
        <w:rPr>
          <w:noProof/>
          <w:color w:val="000000" w:themeColor="text1"/>
        </w:rPr>
        <w:t xml:space="preserve"> </w:t>
      </w:r>
      <w:r w:rsidR="002932CE" w:rsidRPr="00A07789">
        <w:rPr>
          <w:i/>
          <w:iCs/>
          <w:noProof/>
          <w:color w:val="000000" w:themeColor="text1"/>
        </w:rPr>
        <w:t>Error block Output layer</w:t>
      </w:r>
      <w:r w:rsidR="002932CE"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2932CE" w:rsidRPr="00A07789">
        <w:rPr>
          <w:noProof/>
          <w:color w:val="000000" w:themeColor="text1"/>
        </w:rPr>
        <w:t>).</w:t>
      </w:r>
    </w:p>
    <w:p w14:paraId="4115F48C" w14:textId="44753B4F" w:rsidR="0009402D" w:rsidRPr="00A07789" w:rsidRDefault="0009402D" w:rsidP="00734C5C">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w:t>
      </w:r>
      <w:r w:rsidR="00734C5C" w:rsidRPr="00A07789">
        <w:rPr>
          <w:noProof/>
          <w:color w:val="000000" w:themeColor="text1"/>
        </w:rPr>
        <w:t xml:space="preserve"> </w:t>
      </w:r>
      <w:r w:rsidRPr="00A07789">
        <w:rPr>
          <w:noProof/>
          <w:color w:val="000000" w:themeColor="text1"/>
        </w:rPr>
        <w:t>dari</w:t>
      </w:r>
      <w:r w:rsidRPr="00A07789">
        <w:rPr>
          <w:i/>
          <w:iCs/>
          <w:noProof/>
          <w:color w:val="000000" w:themeColor="text1"/>
          <w:szCs w:val="24"/>
        </w:rPr>
        <w:t xml:space="preserve"> Error block Output layer </w:t>
      </w:r>
      <w:r w:rsidRPr="00A07789">
        <w:rPr>
          <w:noProof/>
          <w:color w:val="000000" w:themeColor="text1"/>
          <w:szCs w:val="24"/>
        </w:rPr>
        <w:t>sebelumnya belum ada</w:t>
      </w:r>
      <w:r w:rsidR="009804BE" w:rsidRPr="00A07789">
        <w:rPr>
          <w:noProof/>
          <w:color w:val="000000" w:themeColor="text1"/>
          <w:szCs w:val="24"/>
        </w:rPr>
        <w:t xml:space="preserve"> dan </w:t>
      </w:r>
      <w:r w:rsidRPr="00A07789">
        <w:rPr>
          <w:noProof/>
          <w:color w:val="000000" w:themeColor="text1"/>
          <w:szCs w:val="24"/>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009804BE" w:rsidRPr="00A07789">
        <w:rPr>
          <w:noProof/>
          <w:color w:val="000000" w:themeColor="text1"/>
        </w:rPr>
        <w:t xml:space="preserve"> juga 0 </w:t>
      </w:r>
    </w:p>
    <w:p w14:paraId="569D4B7A" w14:textId="5099992B" w:rsidR="009804BE" w:rsidRDefault="009804BE" w:rsidP="00AA0FDE">
      <w:pPr>
        <w:spacing w:after="120" w:line="360" w:lineRule="auto"/>
        <w:ind w:left="1735" w:right="6" w:hanging="34"/>
        <w:rPr>
          <w:noProof/>
          <w:color w:val="000000" w:themeColor="text1"/>
          <w:szCs w:val="24"/>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 Proses </w:t>
      </w:r>
      <w:r w:rsidRPr="00A07789">
        <w:rPr>
          <w:i/>
          <w:iCs/>
          <w:noProof/>
          <w:color w:val="000000" w:themeColor="text1"/>
          <w:szCs w:val="24"/>
        </w:rPr>
        <w:t xml:space="preserve">Error block Output layer </w:t>
      </w:r>
      <w:r w:rsidRPr="00A07789">
        <w:rPr>
          <w:noProof/>
          <w:color w:val="000000" w:themeColor="text1"/>
          <w:szCs w:val="24"/>
        </w:rPr>
        <w:t xml:space="preserve">sebelumnya. </w:t>
      </w:r>
    </w:p>
    <w:p w14:paraId="2F95EACD" w14:textId="77777777" w:rsidR="00AC7A93" w:rsidRPr="00A07789" w:rsidRDefault="00AC7A93" w:rsidP="00AA0FDE">
      <w:pPr>
        <w:spacing w:after="120" w:line="360" w:lineRule="auto"/>
        <w:ind w:left="1735" w:right="6" w:hanging="34"/>
        <w:rPr>
          <w:noProof/>
          <w:color w:val="000000" w:themeColor="text1"/>
          <w:szCs w:val="24"/>
        </w:rPr>
      </w:pPr>
    </w:p>
    <w:p w14:paraId="79255980" w14:textId="0D80F326" w:rsidR="00AA0FDE" w:rsidRPr="00AC7A93" w:rsidRDefault="00AA0FDE" w:rsidP="00A57CD4">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00A57CD4" w:rsidRPr="00A07789">
        <w:rPr>
          <w:color w:val="000000" w:themeColor="text1"/>
          <w:sz w:val="24"/>
          <w:szCs w:val="24"/>
        </w:rPr>
        <w:t xml:space="preserve">             </w:t>
      </w:r>
      <w:r w:rsidR="00A57CD4" w:rsidRPr="00AC7A93">
        <w:rPr>
          <w:i w:val="0"/>
          <w:iCs w:val="0"/>
          <w:color w:val="000000" w:themeColor="text1"/>
          <w:sz w:val="24"/>
          <w:szCs w:val="24"/>
        </w:rPr>
        <w:t xml:space="preserve"> </w:t>
      </w:r>
      <w:bookmarkStart w:id="90" w:name="_Toc31650545"/>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4B2A6B" w:rsidRPr="00AC7A93">
        <w:rPr>
          <w:i w:val="0"/>
          <w:iCs w:val="0"/>
          <w:color w:val="000000" w:themeColor="text1"/>
          <w:sz w:val="24"/>
          <w:szCs w:val="24"/>
        </w:rPr>
        <w:t>H</w:t>
      </w:r>
      <w:r w:rsidR="00A57CD4" w:rsidRPr="00AC7A93">
        <w:rPr>
          <w:i w:val="0"/>
          <w:iCs w:val="0"/>
          <w:color w:val="000000" w:themeColor="text1"/>
          <w:sz w:val="24"/>
          <w:szCs w:val="24"/>
        </w:rPr>
        <w:t xml:space="preserve">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00A57CD4" w:rsidRPr="00AC7A93">
        <w:rPr>
          <w:i w:val="0"/>
          <w:iCs w:val="0"/>
          <w:color w:val="000000" w:themeColor="text1"/>
          <w:sz w:val="24"/>
          <w:szCs w:val="24"/>
        </w:rPr>
        <w:t xml:space="preserve"> </w:t>
      </w:r>
      <w:r w:rsidR="00A57CD4" w:rsidRPr="00AC7A93">
        <w:rPr>
          <w:i w:val="0"/>
          <w:iCs w:val="0"/>
          <w:noProof/>
          <w:color w:val="000000" w:themeColor="text1"/>
          <w:sz w:val="24"/>
          <w:szCs w:val="36"/>
        </w:rPr>
        <w:t>backward</w:t>
      </w:r>
      <w:bookmarkEnd w:id="90"/>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A57CD4" w:rsidRPr="00A07789" w14:paraId="7FE05181" w14:textId="51AA2E31" w:rsidTr="0024481D">
        <w:trPr>
          <w:trHeight w:val="416"/>
        </w:trPr>
        <w:tc>
          <w:tcPr>
            <w:tcW w:w="804" w:type="dxa"/>
            <w:shd w:val="clear" w:color="auto" w:fill="FFFF00"/>
            <w:noWrap/>
            <w:vAlign w:val="center"/>
          </w:tcPr>
          <w:p w14:paraId="3018899E" w14:textId="77777777" w:rsidR="008A702F" w:rsidRPr="00A07789" w:rsidRDefault="008A702F" w:rsidP="008A702F">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86438E8" w14:textId="0115F58F"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77E7F332" w14:textId="5F7F6430"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1869B9FB" w14:textId="10874533"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2B108C8E" w14:textId="498D3E33"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34ECEA2B" w14:textId="44AA3ECB" w:rsidR="008A702F" w:rsidRPr="00A07789" w:rsidRDefault="008A702F" w:rsidP="008A702F">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08BAE7A5" w14:textId="54C0C9DC" w:rsidR="008A702F" w:rsidRPr="00A07789" w:rsidRDefault="008A702F" w:rsidP="008A702F">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24481D" w:rsidRPr="00A07789" w14:paraId="058C6BF0" w14:textId="05555041" w:rsidTr="0024481D">
        <w:trPr>
          <w:trHeight w:val="416"/>
        </w:trPr>
        <w:tc>
          <w:tcPr>
            <w:tcW w:w="804" w:type="dxa"/>
            <w:shd w:val="clear" w:color="auto" w:fill="FFFF00"/>
            <w:noWrap/>
            <w:vAlign w:val="center"/>
          </w:tcPr>
          <w:p w14:paraId="5BA3B28E" w14:textId="3B8BE47D" w:rsidR="0024481D" w:rsidRPr="00A07789" w:rsidRDefault="0024481D" w:rsidP="0024481D">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205D29F" w14:textId="2353F1C5"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246DD9DB" w14:textId="666EC6A4"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254B73F6" w14:textId="42C764A2"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5AAC7031" w14:textId="766C79A2"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2459011D" w14:textId="3A833370"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34F480A4" w14:textId="565925A1" w:rsidR="0024481D" w:rsidRPr="00A07789" w:rsidRDefault="0024481D" w:rsidP="0024481D">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0F9158F8" w14:textId="255D8EB2" w:rsidR="00AA0FDE" w:rsidRDefault="00AA0FDE" w:rsidP="008A702F">
      <w:pPr>
        <w:spacing w:line="360" w:lineRule="auto"/>
        <w:ind w:left="0" w:right="4" w:firstLine="0"/>
        <w:rPr>
          <w:noProof/>
          <w:color w:val="000000" w:themeColor="text1"/>
          <w:szCs w:val="24"/>
        </w:rPr>
      </w:pPr>
    </w:p>
    <w:p w14:paraId="1137FC70" w14:textId="2BDC09E3" w:rsidR="00AC7A93" w:rsidRDefault="00AC7A93" w:rsidP="008A702F">
      <w:pPr>
        <w:spacing w:line="360" w:lineRule="auto"/>
        <w:ind w:left="0" w:right="4" w:firstLine="0"/>
        <w:rPr>
          <w:noProof/>
          <w:color w:val="000000" w:themeColor="text1"/>
          <w:szCs w:val="24"/>
        </w:rPr>
      </w:pPr>
    </w:p>
    <w:p w14:paraId="337421F5" w14:textId="77777777" w:rsidR="00AC7A93" w:rsidRPr="00A07789" w:rsidRDefault="00AC7A93" w:rsidP="008A702F">
      <w:pPr>
        <w:spacing w:line="360" w:lineRule="auto"/>
        <w:ind w:left="0" w:right="4" w:firstLine="0"/>
        <w:rPr>
          <w:noProof/>
          <w:color w:val="000000" w:themeColor="text1"/>
          <w:szCs w:val="24"/>
        </w:rPr>
      </w:pPr>
    </w:p>
    <w:p w14:paraId="7B441B41" w14:textId="021CD24F" w:rsidR="001E0B77" w:rsidRPr="00A07789" w:rsidRDefault="008E4FF9" w:rsidP="001E0B77">
      <w:pPr>
        <w:pStyle w:val="ListParagraph"/>
        <w:numPr>
          <w:ilvl w:val="2"/>
          <w:numId w:val="10"/>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4598CB06" w14:textId="7AB4A72B" w:rsidR="008E4FF9" w:rsidRPr="00A07789" w:rsidRDefault="008E4FF9" w:rsidP="001E0B7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p>
    <w:p w14:paraId="23E07671" w14:textId="40644871" w:rsidR="00E9448A" w:rsidRPr="00A07789" w:rsidRDefault="00E9448A" w:rsidP="00E9448A">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C5E9756" w14:textId="2184637D" w:rsidR="00E9448A" w:rsidRPr="00A07789" w:rsidRDefault="00E9448A" w:rsidP="00E9448A">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00355969" w:rsidRPr="00A07789">
        <w:rPr>
          <w:noProof/>
          <w:color w:val="000000" w:themeColor="text1"/>
        </w:rPr>
        <w:t xml:space="preserve"> = </w:t>
      </w:r>
      <w:r w:rsidR="00355969" w:rsidRPr="00A07789">
        <w:rPr>
          <w:rFonts w:ascii="Calibri" w:hAnsi="Calibri" w:cs="Calibri"/>
          <w:color w:val="000000" w:themeColor="text1"/>
          <w:sz w:val="22"/>
          <w:lang w:eastAsia="id-ID"/>
        </w:rPr>
        <w:t>-0,5</w:t>
      </w:r>
    </w:p>
    <w:p w14:paraId="7A8D16E9" w14:textId="17AB17AE" w:rsidR="001E0B77" w:rsidRPr="00A07789" w:rsidRDefault="001E0B77" w:rsidP="004B2A6B">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91" w:name="_Toc31650546"/>
      <w:r w:rsidRPr="00A07789">
        <w:rPr>
          <w:i/>
          <w:iCs/>
          <w:color w:val="000000" w:themeColor="text1"/>
        </w:rPr>
        <w:t xml:space="preserve">Table </w:t>
      </w:r>
      <w:r w:rsidRPr="00A07789">
        <w:rPr>
          <w:i/>
          <w:iCs/>
          <w:color w:val="000000" w:themeColor="text1"/>
        </w:rPr>
        <w:fldChar w:fldCharType="begin"/>
      </w:r>
      <w:r w:rsidRPr="00A07789">
        <w:rPr>
          <w:i/>
          <w:iCs/>
          <w:color w:val="000000" w:themeColor="text1"/>
        </w:rPr>
        <w:instrText xml:space="preserve"> SEQ Table \* ARABIC </w:instrText>
      </w:r>
      <w:r w:rsidRPr="00A07789">
        <w:rPr>
          <w:i/>
          <w:iCs/>
          <w:color w:val="000000" w:themeColor="text1"/>
        </w:rPr>
        <w:fldChar w:fldCharType="separate"/>
      </w:r>
      <w:r w:rsidR="002F38BB" w:rsidRPr="00A07789">
        <w:rPr>
          <w:i/>
          <w:iCs/>
          <w:noProof/>
          <w:color w:val="000000" w:themeColor="text1"/>
        </w:rPr>
        <w:t>20</w:t>
      </w:r>
      <w:r w:rsidRPr="00A07789">
        <w:rPr>
          <w:i/>
          <w:iCs/>
          <w:color w:val="000000" w:themeColor="text1"/>
        </w:rPr>
        <w:fldChar w:fldCharType="end"/>
      </w:r>
      <w:r w:rsidRPr="00A07789">
        <w:rPr>
          <w:color w:val="000000" w:themeColor="text1"/>
        </w:rPr>
        <w:t xml:space="preserve"> </w:t>
      </w:r>
      <w:r w:rsidR="004B2A6B" w:rsidRPr="00A07789">
        <w:rPr>
          <w:color w:val="000000" w:themeColor="text1"/>
        </w:rPr>
        <w:t>P</w:t>
      </w:r>
      <w:r w:rsidRPr="00A07789">
        <w:rPr>
          <w:color w:val="000000" w:themeColor="text1"/>
        </w:rPr>
        <w:t xml:space="preserve">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91"/>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E9448A" w:rsidRPr="00A07789" w14:paraId="6D54BCC4" w14:textId="77777777" w:rsidTr="008E4FF9">
        <w:trPr>
          <w:trHeight w:val="416"/>
        </w:trPr>
        <w:tc>
          <w:tcPr>
            <w:tcW w:w="699" w:type="dxa"/>
            <w:shd w:val="clear" w:color="auto" w:fill="FFFF00"/>
            <w:noWrap/>
            <w:vAlign w:val="center"/>
          </w:tcPr>
          <w:p w14:paraId="61D79913" w14:textId="77777777" w:rsidR="00E9448A" w:rsidRPr="00A07789" w:rsidRDefault="00E9448A" w:rsidP="00E9448A">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7185C0D" w14:textId="4AE82584"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6C901E1C" w14:textId="1E42333F"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6FE00BA2" w14:textId="6B721132"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012B429D" w14:textId="3A69346B"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73A71EC7" w14:textId="121626F5" w:rsidR="00E9448A" w:rsidRPr="00A07789" w:rsidRDefault="00E9448A" w:rsidP="00E9448A">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6B1DC23" w14:textId="77777777" w:rsidTr="00141EFF">
        <w:trPr>
          <w:trHeight w:val="416"/>
        </w:trPr>
        <w:tc>
          <w:tcPr>
            <w:tcW w:w="699" w:type="dxa"/>
            <w:shd w:val="clear" w:color="auto" w:fill="FFFF00"/>
            <w:noWrap/>
            <w:vAlign w:val="center"/>
          </w:tcPr>
          <w:p w14:paraId="66DA95F9" w14:textId="360D6DCA" w:rsidR="00141EFF" w:rsidRPr="00A07789" w:rsidRDefault="00141EFF" w:rsidP="00141EFF">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6AB86B83" w14:textId="11507000"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40017CAC" w14:textId="55E56AF8"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1418A489" w14:textId="5D45840F"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106CCB47" w14:textId="4EE816BB"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38BF1C6A" w14:textId="38BCD143"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31A82A42" w14:textId="41407A3B" w:rsidR="008E4FF9" w:rsidRPr="00A07789" w:rsidRDefault="008E4FF9" w:rsidP="008E4FF9">
      <w:pPr>
        <w:pStyle w:val="ListParagraph"/>
        <w:spacing w:before="120" w:line="360" w:lineRule="auto"/>
        <w:ind w:left="1702" w:right="6" w:firstLine="0"/>
        <w:rPr>
          <w:noProof/>
          <w:color w:val="000000" w:themeColor="text1"/>
          <w:szCs w:val="24"/>
        </w:rPr>
      </w:pPr>
    </w:p>
    <w:p w14:paraId="619DF40F" w14:textId="26FCB396" w:rsidR="001E0B77" w:rsidRDefault="001E0B77" w:rsidP="008E4FF9">
      <w:pPr>
        <w:pStyle w:val="ListParagraph"/>
        <w:spacing w:before="120" w:line="360" w:lineRule="auto"/>
        <w:ind w:left="1702" w:right="6" w:firstLine="0"/>
        <w:rPr>
          <w:noProof/>
          <w:color w:val="000000" w:themeColor="text1"/>
          <w:szCs w:val="24"/>
        </w:rPr>
      </w:pPr>
    </w:p>
    <w:p w14:paraId="47825B38" w14:textId="77777777" w:rsidR="00AC7A93" w:rsidRPr="00A07789" w:rsidRDefault="00AC7A93" w:rsidP="008E4FF9">
      <w:pPr>
        <w:pStyle w:val="ListParagraph"/>
        <w:spacing w:before="120" w:line="360" w:lineRule="auto"/>
        <w:ind w:left="1702" w:right="6" w:firstLine="0"/>
        <w:rPr>
          <w:noProof/>
          <w:color w:val="000000" w:themeColor="text1"/>
          <w:szCs w:val="24"/>
        </w:rPr>
      </w:pPr>
    </w:p>
    <w:p w14:paraId="5B5A7978" w14:textId="05451A87" w:rsidR="008E4FF9" w:rsidRPr="00A07789" w:rsidRDefault="008E4FF9" w:rsidP="0022433D">
      <w:pPr>
        <w:pStyle w:val="ListParagraph"/>
        <w:numPr>
          <w:ilvl w:val="2"/>
          <w:numId w:val="10"/>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w:r w:rsidR="00AD305C" w:rsidRPr="00A07789">
        <w:rPr>
          <w:i/>
          <w:noProof/>
          <w:color w:val="000000" w:themeColor="text1"/>
          <w:szCs w:val="24"/>
        </w:rPr>
        <w:t>&lt;</w:t>
      </w:r>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7A96E9A6" w14:textId="2A7FF397" w:rsidR="001E0B77" w:rsidRPr="00A07789" w:rsidRDefault="001E0B77" w:rsidP="001E0B7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p>
    <w:p w14:paraId="31890FCD" w14:textId="31A2B90D" w:rsidR="00E9448A" w:rsidRPr="00A07789" w:rsidRDefault="00E9448A" w:rsidP="00E9448A">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93C102C" w14:textId="4EFC2397" w:rsidR="00355969" w:rsidRDefault="00355969" w:rsidP="00355969">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39EE3751" w14:textId="77777777" w:rsidR="00AC7A93" w:rsidRPr="00A07789" w:rsidRDefault="00AC7A93" w:rsidP="00355969">
      <w:pPr>
        <w:spacing w:after="120" w:line="240" w:lineRule="auto"/>
        <w:ind w:left="1701" w:right="6" w:firstLine="0"/>
        <w:rPr>
          <w:noProof/>
          <w:color w:val="000000" w:themeColor="text1"/>
        </w:rPr>
      </w:pPr>
    </w:p>
    <w:p w14:paraId="0B9D4F01" w14:textId="77777777" w:rsidR="00AC7A93" w:rsidRDefault="0097090E" w:rsidP="0097090E">
      <w:pPr>
        <w:pStyle w:val="Caption"/>
        <w:spacing w:after="0"/>
        <w:ind w:left="295" w:right="6" w:hanging="11"/>
        <w:rPr>
          <w:color w:val="000000" w:themeColor="text1"/>
          <w:szCs w:val="24"/>
        </w:rPr>
      </w:pPr>
      <w:r w:rsidRPr="00A07789">
        <w:rPr>
          <w:color w:val="000000" w:themeColor="text1"/>
          <w:szCs w:val="24"/>
        </w:rPr>
        <w:t xml:space="preserve">                    </w:t>
      </w:r>
    </w:p>
    <w:p w14:paraId="38BD56AB" w14:textId="1E918085" w:rsidR="0097090E" w:rsidRPr="00AC7A93" w:rsidRDefault="0097090E" w:rsidP="00AC7A93">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r w:rsidR="004B2A6B" w:rsidRPr="00AC7A93">
        <w:rPr>
          <w:i w:val="0"/>
          <w:iCs w:val="0"/>
          <w:color w:val="000000" w:themeColor="text1"/>
          <w:szCs w:val="24"/>
        </w:rPr>
        <w:t xml:space="preserve">     </w:t>
      </w:r>
      <w:bookmarkStart w:id="92" w:name="_Toc31650547"/>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004B2A6B" w:rsidRPr="00AC7A93">
        <w:rPr>
          <w:i w:val="0"/>
          <w:iCs w:val="0"/>
          <w:color w:val="000000" w:themeColor="text1"/>
          <w:sz w:val="24"/>
          <w:szCs w:val="24"/>
        </w:rPr>
        <w:t>P</w:t>
      </w:r>
      <w:r w:rsidR="001E0B77" w:rsidRPr="00AC7A93">
        <w:rPr>
          <w:i w:val="0"/>
          <w:iCs w:val="0"/>
          <w:color w:val="000000" w:themeColor="text1"/>
          <w:sz w:val="24"/>
          <w:szCs w:val="24"/>
        </w:rPr>
        <w:t xml:space="preserve">roses </w:t>
      </w:r>
      <w:r w:rsidR="001E0B77"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001E0B77"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001E0B77"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92"/>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4B2A6B" w:rsidRPr="00A07789" w14:paraId="1207B55B" w14:textId="77777777" w:rsidTr="004B2A6B">
        <w:trPr>
          <w:trHeight w:val="416"/>
        </w:trPr>
        <w:tc>
          <w:tcPr>
            <w:tcW w:w="704" w:type="dxa"/>
            <w:shd w:val="clear" w:color="auto" w:fill="FFFF00"/>
            <w:noWrap/>
            <w:vAlign w:val="center"/>
          </w:tcPr>
          <w:p w14:paraId="2984D0F7" w14:textId="77777777" w:rsidR="004B2A6B" w:rsidRPr="00A07789" w:rsidRDefault="004B2A6B" w:rsidP="004B2A6B">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675153CB"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36087833"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DF8141D"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128A9B4"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0319F6" w14:textId="77777777" w:rsidR="004B2A6B" w:rsidRPr="00A07789" w:rsidRDefault="004B2A6B" w:rsidP="004B2A6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76EE722" w14:textId="77777777" w:rsidTr="00141EFF">
        <w:trPr>
          <w:trHeight w:val="416"/>
        </w:trPr>
        <w:tc>
          <w:tcPr>
            <w:tcW w:w="704" w:type="dxa"/>
            <w:shd w:val="clear" w:color="auto" w:fill="FFFF00"/>
            <w:noWrap/>
            <w:vAlign w:val="center"/>
          </w:tcPr>
          <w:p w14:paraId="4CC5265F" w14:textId="77777777" w:rsidR="00141EFF" w:rsidRPr="00A07789" w:rsidRDefault="00141EFF" w:rsidP="00141EFF">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425DE8A9" w14:textId="3C972EAC" w:rsidR="00141EFF" w:rsidRPr="00A07789" w:rsidRDefault="00141EFF" w:rsidP="00141EFF">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27B36AF8" w14:textId="0EE653EE"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291B8230" w14:textId="352E83F7"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1F5E39F7" w14:textId="54895E8A"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7CE279FD" w14:textId="34FCBCBC" w:rsidR="00141EFF" w:rsidRPr="00A07789" w:rsidRDefault="00141EFF" w:rsidP="00141EFF">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7B99181D" w14:textId="77777777" w:rsidR="001E0B77" w:rsidRPr="00A07789" w:rsidRDefault="001E0B77" w:rsidP="00B34B5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6DAF93A8" w14:textId="4B3C6C73" w:rsidR="0097090E" w:rsidRPr="00A07789" w:rsidRDefault="0097090E" w:rsidP="00AA0FDE">
      <w:pPr>
        <w:spacing w:line="360" w:lineRule="auto"/>
        <w:ind w:left="0" w:right="4" w:firstLine="0"/>
        <w:rPr>
          <w:noProof/>
          <w:color w:val="000000" w:themeColor="text1"/>
          <w:szCs w:val="24"/>
        </w:rPr>
      </w:pPr>
    </w:p>
    <w:p w14:paraId="771DD167" w14:textId="6F22FA24" w:rsidR="003D55A1" w:rsidRPr="00A07789" w:rsidRDefault="003D55A1" w:rsidP="00AA0FDE">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2BE31E8E" w14:textId="68D92117" w:rsidR="00F14152" w:rsidRPr="00A07789" w:rsidRDefault="00F14152" w:rsidP="00734C5C">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2034001" w14:textId="709B8D52" w:rsidR="007F35D2" w:rsidRPr="00A07789" w:rsidRDefault="007F0B85" w:rsidP="00346A3C">
      <w:pPr>
        <w:pStyle w:val="ListParagraph"/>
        <w:numPr>
          <w:ilvl w:val="0"/>
          <w:numId w:val="37"/>
        </w:numPr>
        <w:spacing w:line="360" w:lineRule="auto"/>
        <w:ind w:right="4"/>
        <w:rPr>
          <w:i/>
          <w:color w:val="000000" w:themeColor="text1"/>
        </w:rPr>
      </w:pPr>
      <w:r w:rsidRPr="00A07789">
        <w:rPr>
          <w:noProof/>
          <w:color w:val="000000" w:themeColor="text1"/>
        </w:rPr>
        <w:lastRenderedPageBreak/>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00466ED9" w:rsidRPr="00A07789">
        <w:rPr>
          <w:noProof/>
          <w:color w:val="000000" w:themeColor="text1"/>
        </w:rPr>
        <w:t>pada forwa</w:t>
      </w:r>
      <w:r w:rsidR="00D262CE" w:rsidRPr="00A07789">
        <w:rPr>
          <w:noProof/>
          <w:color w:val="000000" w:themeColor="text1"/>
        </w:rPr>
        <w:t xml:space="preserve">rd </w:t>
      </w:r>
      <w:r w:rsidRPr="00A07789">
        <w:rPr>
          <w:noProof/>
          <w:color w:val="000000" w:themeColor="text1"/>
        </w:rPr>
        <w:t xml:space="preserve">ditemukan rumus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oMath>
      <w:r w:rsidR="00D262CE" w:rsidRPr="00A07789">
        <w:rPr>
          <w:noProof/>
          <w:color w:val="000000" w:themeColor="text1"/>
        </w:rPr>
        <w:t xml:space="preserve"> 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69C0B1FA" w14:textId="6717F87B" w:rsidR="00D262CE" w:rsidRPr="00A07789" w:rsidRDefault="00855B49" w:rsidP="00855B49">
      <w:pPr>
        <w:spacing w:line="360" w:lineRule="auto"/>
        <w:ind w:right="4"/>
        <w:rPr>
          <w:iCs/>
          <w:noProof/>
          <w:color w:val="000000" w:themeColor="text1"/>
        </w:rPr>
      </w:pPr>
      <w:r w:rsidRPr="00A07789">
        <w:rPr>
          <w:b/>
          <w:bCs/>
          <w:noProof/>
          <w:color w:val="000000" w:themeColor="text1"/>
          <w:szCs w:val="24"/>
        </w:rPr>
        <w:t xml:space="preserve">             Langkah </w:t>
      </w:r>
      <w:r w:rsidR="001834B5" w:rsidRPr="00A07789">
        <w:rPr>
          <w:b/>
          <w:bCs/>
          <w:noProof/>
          <w:color w:val="000000" w:themeColor="text1"/>
          <w:szCs w:val="24"/>
        </w:rPr>
        <w:t>4</w:t>
      </w:r>
      <w:r w:rsidRPr="00A07789">
        <w:rPr>
          <w:noProof/>
          <w:color w:val="000000" w:themeColor="text1"/>
          <w:szCs w:val="24"/>
        </w:rPr>
        <w:t xml:space="preserve"> </w:t>
      </w:r>
      <w:r w:rsidR="004B2A6B" w:rsidRPr="00A07789">
        <w:rPr>
          <w:noProof/>
          <w:color w:val="000000" w:themeColor="text1"/>
          <w:szCs w:val="24"/>
        </w:rPr>
        <w:t>Menghitung</w:t>
      </w:r>
      <w:r w:rsidR="004525A9" w:rsidRPr="00A07789">
        <w:rPr>
          <w:noProof/>
          <w:color w:val="000000" w:themeColor="text1"/>
          <w:szCs w:val="24"/>
        </w:rPr>
        <w:t xml:space="preserve"> </w:t>
      </w:r>
      <w:proofErr w:type="spellStart"/>
      <w:r w:rsidR="004525A9" w:rsidRPr="00A07789">
        <w:rPr>
          <w:color w:val="000000" w:themeColor="text1"/>
          <w:szCs w:val="24"/>
        </w:rPr>
        <w:t>informasi</w:t>
      </w:r>
      <w:proofErr w:type="spellEnd"/>
      <w:r w:rsidR="004B2A6B" w:rsidRPr="00A07789">
        <w:rPr>
          <w:i/>
          <w:iCs/>
          <w:noProof/>
          <w:color w:val="000000" w:themeColor="text1"/>
          <w:szCs w:val="24"/>
        </w:rPr>
        <w:t xml:space="preserve"> </w:t>
      </w:r>
      <w:r w:rsidR="00D262CE" w:rsidRPr="00A07789">
        <w:rPr>
          <w:i/>
          <w:iCs/>
          <w:noProof/>
          <w:color w:val="000000" w:themeColor="text1"/>
          <w:szCs w:val="24"/>
        </w:rPr>
        <w:t xml:space="preserve">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p>
    <w:p w14:paraId="60229D94" w14:textId="6FEFC2A1" w:rsidR="00F32D1C" w:rsidRPr="00A07789" w:rsidRDefault="00F32D1C" w:rsidP="00855B49">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6EA1117B" w14:textId="1CEAF2F3" w:rsidR="007F35D2" w:rsidRPr="00A07789" w:rsidRDefault="004B2A6B" w:rsidP="00855B49">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007F35D2" w:rsidRPr="00A07789">
        <w:rPr>
          <w:color w:val="000000" w:themeColor="text1"/>
        </w:rPr>
        <w:t xml:space="preserve"> </w:t>
      </w:r>
    </w:p>
    <w:p w14:paraId="4850FB15" w14:textId="755A6142" w:rsidR="00F32D1C" w:rsidRPr="00A07789" w:rsidRDefault="000B4741" w:rsidP="00855B49">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7F35D2" w:rsidRPr="00A07789">
        <w:rPr>
          <w:color w:val="000000" w:themeColor="text1"/>
        </w:rPr>
        <w:t xml:space="preserve"> = </w:t>
      </w:r>
      <w:proofErr w:type="spellStart"/>
      <w:r w:rsidR="007F35D2" w:rsidRPr="00A07789">
        <w:rPr>
          <w:color w:val="000000" w:themeColor="text1"/>
        </w:rPr>
        <w:t>dapat</w:t>
      </w:r>
      <w:proofErr w:type="spellEnd"/>
      <w:r w:rsidR="007F35D2" w:rsidRPr="00A07789">
        <w:rPr>
          <w:color w:val="000000" w:themeColor="text1"/>
        </w:rPr>
        <w:t xml:space="preserve"> </w:t>
      </w:r>
      <w:proofErr w:type="spellStart"/>
      <w:r w:rsidR="007F35D2" w:rsidRPr="00A07789">
        <w:rPr>
          <w:color w:val="000000" w:themeColor="text1"/>
        </w:rPr>
        <w:t>dilihat</w:t>
      </w:r>
      <w:proofErr w:type="spellEnd"/>
      <w:r w:rsidR="007F35D2" w:rsidRPr="00A07789">
        <w:rPr>
          <w:color w:val="000000" w:themeColor="text1"/>
        </w:rPr>
        <w:t xml:space="preserve"> pada </w:t>
      </w:r>
      <w:r w:rsidR="00F32D1C" w:rsidRPr="00A07789">
        <w:rPr>
          <w:i/>
          <w:iCs/>
          <w:color w:val="000000" w:themeColor="text1"/>
        </w:rPr>
        <w:t>T</w:t>
      </w:r>
      <w:r w:rsidR="007F35D2" w:rsidRPr="00A07789">
        <w:rPr>
          <w:i/>
          <w:iCs/>
          <w:color w:val="000000" w:themeColor="text1"/>
        </w:rPr>
        <w:t>able</w:t>
      </w:r>
      <w:r w:rsidR="007F35D2" w:rsidRPr="00A07789">
        <w:rPr>
          <w:color w:val="000000" w:themeColor="text1"/>
        </w:rPr>
        <w:t xml:space="preserve"> </w:t>
      </w:r>
      <w:r w:rsidR="007F35D2" w:rsidRPr="00A07789">
        <w:rPr>
          <w:i/>
          <w:iCs/>
          <w:color w:val="000000" w:themeColor="text1"/>
        </w:rPr>
        <w:t>13,</w:t>
      </w:r>
      <w:r w:rsidR="007F35D2" w:rsidRPr="00A07789">
        <w:rPr>
          <w:color w:val="000000" w:themeColor="text1"/>
        </w:rPr>
        <w:t xml:space="preserve"> </w:t>
      </w:r>
    </w:p>
    <w:p w14:paraId="363E4C81" w14:textId="7E6BAAD6" w:rsidR="00F14152" w:rsidRDefault="007F35D2" w:rsidP="00355969">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00F32D1C" w:rsidRPr="00A07789">
        <w:rPr>
          <w:rFonts w:ascii="Calibri" w:hAnsi="Calibri" w:cs="Calibri"/>
          <w:color w:val="000000" w:themeColor="text1"/>
        </w:rPr>
        <w:t xml:space="preserve">-0,1954) = 0,09647763 </w:t>
      </w:r>
    </w:p>
    <w:p w14:paraId="0385DDD7" w14:textId="77777777" w:rsidR="00AC7A93" w:rsidRPr="00A07789" w:rsidRDefault="00AC7A93" w:rsidP="00355969">
      <w:pPr>
        <w:pStyle w:val="ListParagraph"/>
        <w:spacing w:line="360" w:lineRule="auto"/>
        <w:ind w:left="1418" w:right="4" w:firstLine="0"/>
        <w:rPr>
          <w:rFonts w:ascii="Calibri" w:hAnsi="Calibri" w:cs="Calibri"/>
          <w:color w:val="000000" w:themeColor="text1"/>
        </w:rPr>
      </w:pPr>
    </w:p>
    <w:p w14:paraId="34371AC1" w14:textId="1F73A115" w:rsidR="00F32D1C" w:rsidRPr="00AC7A93" w:rsidRDefault="004B2A6B" w:rsidP="001834B5">
      <w:pPr>
        <w:spacing w:after="0" w:line="240" w:lineRule="auto"/>
        <w:ind w:left="295" w:right="6" w:firstLine="425"/>
        <w:rPr>
          <w:noProof/>
          <w:color w:val="000000" w:themeColor="text1"/>
        </w:rPr>
      </w:pPr>
      <w:r w:rsidRPr="00A07789">
        <w:rPr>
          <w:color w:val="000000" w:themeColor="text1"/>
        </w:rPr>
        <w:t xml:space="preserve">                                      </w:t>
      </w:r>
      <w:bookmarkStart w:id="93" w:name="_Toc31650548"/>
      <w:proofErr w:type="spellStart"/>
      <w:r w:rsidR="00F32D1C" w:rsidRPr="00AC7A93">
        <w:rPr>
          <w:color w:val="000000" w:themeColor="text1"/>
        </w:rPr>
        <w:t>Tab</w:t>
      </w:r>
      <w:r w:rsidR="00AC7A93">
        <w:rPr>
          <w:color w:val="000000" w:themeColor="text1"/>
        </w:rPr>
        <w:t>el</w:t>
      </w:r>
      <w:proofErr w:type="spellEnd"/>
      <w:r w:rsidR="00F32D1C" w:rsidRPr="00AC7A93">
        <w:rPr>
          <w:color w:val="000000" w:themeColor="text1"/>
        </w:rPr>
        <w:t xml:space="preserve"> </w:t>
      </w:r>
      <w:r w:rsidR="00F32D1C" w:rsidRPr="00AC7A93">
        <w:rPr>
          <w:color w:val="000000" w:themeColor="text1"/>
        </w:rPr>
        <w:fldChar w:fldCharType="begin"/>
      </w:r>
      <w:r w:rsidR="00F32D1C" w:rsidRPr="00AC7A93">
        <w:rPr>
          <w:color w:val="000000" w:themeColor="text1"/>
        </w:rPr>
        <w:instrText xml:space="preserve"> SEQ Table \* ARABIC </w:instrText>
      </w:r>
      <w:r w:rsidR="00F32D1C" w:rsidRPr="00AC7A93">
        <w:rPr>
          <w:color w:val="000000" w:themeColor="text1"/>
        </w:rPr>
        <w:fldChar w:fldCharType="separate"/>
      </w:r>
      <w:r w:rsidR="002F38BB" w:rsidRPr="00AC7A93">
        <w:rPr>
          <w:noProof/>
          <w:color w:val="000000" w:themeColor="text1"/>
        </w:rPr>
        <w:t>22</w:t>
      </w:r>
      <w:r w:rsidR="00F32D1C" w:rsidRPr="00AC7A93">
        <w:rPr>
          <w:color w:val="000000" w:themeColor="text1"/>
        </w:rPr>
        <w:fldChar w:fldCharType="end"/>
      </w:r>
      <w:r w:rsidR="00F32D1C" w:rsidRPr="00AC7A93">
        <w:rPr>
          <w:color w:val="000000" w:themeColor="text1"/>
        </w:rPr>
        <w:t xml:space="preserve"> </w:t>
      </w:r>
      <w:r w:rsidR="00AC7A93">
        <w:rPr>
          <w:color w:val="000000" w:themeColor="text1"/>
          <w:szCs w:val="24"/>
        </w:rPr>
        <w:t>P</w:t>
      </w:r>
      <w:r w:rsidR="00F32D1C" w:rsidRPr="00AC7A93">
        <w:rPr>
          <w:color w:val="000000" w:themeColor="text1"/>
          <w:szCs w:val="24"/>
        </w:rPr>
        <w:t xml:space="preserve">roses </w:t>
      </w:r>
      <w:r w:rsidR="00F32D1C" w:rsidRPr="00AC7A93">
        <w:rPr>
          <w:i/>
          <w:iCs/>
          <w:noProof/>
          <w:color w:val="000000" w:themeColor="text1"/>
          <w:szCs w:val="24"/>
        </w:rPr>
        <w:t>error</w:t>
      </w:r>
      <w:r w:rsidRPr="00AC7A93">
        <w:rPr>
          <w:i/>
          <w:iCs/>
          <w:noProof/>
          <w:color w:val="000000" w:themeColor="text1"/>
          <w:szCs w:val="24"/>
        </w:rPr>
        <w:t xml:space="preserve">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93"/>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4B2A6B" w:rsidRPr="00A07789" w14:paraId="563EAAC8" w14:textId="77777777" w:rsidTr="00F32D1C">
        <w:trPr>
          <w:trHeight w:val="416"/>
        </w:trPr>
        <w:tc>
          <w:tcPr>
            <w:tcW w:w="704" w:type="dxa"/>
            <w:shd w:val="clear" w:color="auto" w:fill="FFFF00"/>
            <w:noWrap/>
            <w:vAlign w:val="center"/>
          </w:tcPr>
          <w:p w14:paraId="72B50735" w14:textId="77777777" w:rsidR="00F32D1C" w:rsidRPr="00A07789" w:rsidRDefault="00F32D1C" w:rsidP="00F32D1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25E2714B" w14:textId="247720AA"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B211998" w14:textId="17DB5C2F"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3FDFC3C5" w14:textId="5107CE0E"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666379C" w14:textId="3A09318F"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A700363" w14:textId="733D6134" w:rsidR="00F32D1C" w:rsidRPr="00A07789" w:rsidRDefault="00F32D1C" w:rsidP="00F32D1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044296" w:rsidRPr="00A07789" w14:paraId="08896D24" w14:textId="77777777" w:rsidTr="00044296">
        <w:trPr>
          <w:trHeight w:val="416"/>
        </w:trPr>
        <w:tc>
          <w:tcPr>
            <w:tcW w:w="704" w:type="dxa"/>
            <w:shd w:val="clear" w:color="auto" w:fill="FFFF00"/>
            <w:noWrap/>
            <w:vAlign w:val="center"/>
          </w:tcPr>
          <w:p w14:paraId="3D2A8EE0" w14:textId="30B407E1"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24B80783" w14:textId="2A584162" w:rsidR="00044296" w:rsidRPr="00A07789" w:rsidRDefault="00044296" w:rsidP="00044296">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4304E1CA" w14:textId="16D11057"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D56DAE0" w14:textId="6D6C94DF"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78178AB4" w14:textId="799822D9"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3A311899" w14:textId="5C7DD824" w:rsidR="00044296" w:rsidRPr="00A07789" w:rsidRDefault="00044296" w:rsidP="00044296">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1AB86FE8" w14:textId="64C98898" w:rsidR="00D262CE" w:rsidRPr="00A07789" w:rsidRDefault="00D262CE" w:rsidP="00D262CE">
      <w:pPr>
        <w:pStyle w:val="ListParagraph"/>
        <w:spacing w:line="360" w:lineRule="auto"/>
        <w:ind w:left="1080" w:right="4" w:firstLine="0"/>
        <w:rPr>
          <w:iCs/>
          <w:noProof/>
          <w:color w:val="000000" w:themeColor="text1"/>
        </w:rPr>
      </w:pPr>
    </w:p>
    <w:p w14:paraId="228A120D" w14:textId="1B9E1EA4" w:rsidR="00F32D1C" w:rsidRPr="00A07789" w:rsidRDefault="00F32D1C" w:rsidP="00D262CE">
      <w:pPr>
        <w:pStyle w:val="ListParagraph"/>
        <w:spacing w:line="360" w:lineRule="auto"/>
        <w:ind w:left="1080" w:right="4" w:firstLine="0"/>
        <w:rPr>
          <w:iCs/>
          <w:noProof/>
          <w:color w:val="000000" w:themeColor="text1"/>
        </w:rPr>
      </w:pPr>
    </w:p>
    <w:p w14:paraId="1C0A4B7A" w14:textId="0F09C0F7" w:rsidR="00855B49" w:rsidRPr="00A07789" w:rsidRDefault="00855B49" w:rsidP="00D262CE">
      <w:pPr>
        <w:pStyle w:val="ListParagraph"/>
        <w:spacing w:line="360" w:lineRule="auto"/>
        <w:ind w:left="1080" w:right="4" w:firstLine="0"/>
        <w:rPr>
          <w:iCs/>
          <w:noProof/>
          <w:color w:val="000000" w:themeColor="text1"/>
        </w:rPr>
      </w:pPr>
    </w:p>
    <w:p w14:paraId="043C7DE1" w14:textId="356A340D" w:rsidR="00F14152" w:rsidRPr="00A07789" w:rsidRDefault="00F14152" w:rsidP="00F14152">
      <w:pPr>
        <w:spacing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465BB595" w14:textId="57A9E1CD" w:rsidR="004525A9" w:rsidRPr="00A07789" w:rsidRDefault="004525A9" w:rsidP="00F14152">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2469323A" w14:textId="31F75A60" w:rsidR="00855B49" w:rsidRDefault="001834B5" w:rsidP="00F14152">
      <w:pPr>
        <w:spacing w:line="360" w:lineRule="auto"/>
        <w:ind w:left="1080" w:firstLine="0"/>
        <w:rPr>
          <w:iCs/>
          <w:noProof/>
          <w:color w:val="000000" w:themeColor="text1"/>
        </w:rPr>
      </w:pPr>
      <w:r w:rsidRPr="00A07789">
        <w:rPr>
          <w:b/>
          <w:bCs/>
          <w:noProof/>
          <w:color w:val="000000" w:themeColor="text1"/>
          <w:szCs w:val="24"/>
        </w:rPr>
        <w:t xml:space="preserve">Langkah 5 </w:t>
      </w:r>
      <w:r w:rsidR="00855B49" w:rsidRPr="00A07789">
        <w:rPr>
          <w:iCs/>
          <w:noProof/>
          <w:color w:val="000000" w:themeColor="text1"/>
        </w:rPr>
        <w:t xml:space="preserve">Menghitung </w:t>
      </w:r>
      <w:proofErr w:type="spellStart"/>
      <w:r w:rsidR="004525A9" w:rsidRPr="00A07789">
        <w:rPr>
          <w:color w:val="000000" w:themeColor="text1"/>
          <w:szCs w:val="24"/>
        </w:rPr>
        <w:t>informasi</w:t>
      </w:r>
      <w:proofErr w:type="spellEnd"/>
      <w:r w:rsidR="004525A9" w:rsidRPr="00A07789">
        <w:rPr>
          <w:iCs/>
          <w:noProof/>
          <w:color w:val="000000" w:themeColor="text1"/>
        </w:rPr>
        <w:t xml:space="preserve"> </w:t>
      </w:r>
      <w:r w:rsidR="00855B49" w:rsidRPr="00A07789">
        <w:rPr>
          <w:iCs/>
          <w:noProof/>
          <w:color w:val="000000" w:themeColor="text1"/>
        </w:rPr>
        <w:t>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00855B49" w:rsidRPr="00A07789">
        <w:rPr>
          <w:iCs/>
          <w:noProof/>
          <w:color w:val="000000" w:themeColor="text1"/>
        </w:rPr>
        <w:t>)</w:t>
      </w:r>
    </w:p>
    <w:p w14:paraId="7952F41B" w14:textId="77777777" w:rsidR="00AC7A93" w:rsidRPr="00A07789" w:rsidRDefault="00AC7A93" w:rsidP="00F14152">
      <w:pPr>
        <w:spacing w:line="360" w:lineRule="auto"/>
        <w:ind w:left="1080" w:firstLine="0"/>
        <w:rPr>
          <w:iCs/>
          <w:noProof/>
          <w:color w:val="000000" w:themeColor="text1"/>
        </w:rPr>
      </w:pPr>
    </w:p>
    <w:p w14:paraId="6E56906A" w14:textId="75CB4F21" w:rsidR="00F14152" w:rsidRPr="00AC7A93" w:rsidRDefault="00F14152" w:rsidP="00F14152">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r w:rsidR="00734C5C" w:rsidRPr="00AC7A93">
        <w:rPr>
          <w:i w:val="0"/>
          <w:iCs w:val="0"/>
          <w:noProof/>
          <w:color w:val="000000" w:themeColor="text1"/>
        </w:rPr>
        <w:t xml:space="preserve">         </w:t>
      </w:r>
      <w:bookmarkStart w:id="94" w:name="_Toc31650549"/>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94"/>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F14152" w:rsidRPr="00A07789" w14:paraId="7C18A7E3" w14:textId="77777777" w:rsidTr="00734C5C">
        <w:trPr>
          <w:trHeight w:val="416"/>
        </w:trPr>
        <w:tc>
          <w:tcPr>
            <w:tcW w:w="824" w:type="dxa"/>
            <w:shd w:val="clear" w:color="auto" w:fill="FFFF00"/>
            <w:noWrap/>
            <w:vAlign w:val="center"/>
          </w:tcPr>
          <w:p w14:paraId="63459F8E" w14:textId="77777777" w:rsidR="00F14152" w:rsidRPr="00A07789" w:rsidRDefault="00F14152" w:rsidP="00734C5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0701BA" w14:textId="4249D120"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04D9E8B5" w14:textId="0A83E2AE"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36C11AB5" w14:textId="340DBC7F"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292A6482" w14:textId="761554C2"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5A5EA624" w14:textId="59D5C345" w:rsidR="00F14152" w:rsidRPr="00A07789" w:rsidRDefault="00F14152"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044296" w:rsidRPr="00A07789" w14:paraId="52C7F3D0" w14:textId="77777777" w:rsidTr="00044296">
        <w:trPr>
          <w:trHeight w:val="416"/>
        </w:trPr>
        <w:tc>
          <w:tcPr>
            <w:tcW w:w="824" w:type="dxa"/>
            <w:shd w:val="clear" w:color="auto" w:fill="FFFF00"/>
            <w:noWrap/>
            <w:vAlign w:val="center"/>
          </w:tcPr>
          <w:p w14:paraId="58EDB67C" w14:textId="7B8715A1"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27E992D" w14:textId="49371394" w:rsidR="00044296" w:rsidRPr="00A07789" w:rsidRDefault="00044296" w:rsidP="00044296">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DC71CED" w14:textId="7B151199"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1AAD982D" w14:textId="7251172F"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10B3B54A" w14:textId="2BF368F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93EA189" w14:textId="340EFEE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0E20DBD5" w14:textId="77777777" w:rsidR="00F14152" w:rsidRPr="00A07789" w:rsidRDefault="00F14152" w:rsidP="001834B5">
      <w:pPr>
        <w:ind w:left="1080" w:firstLine="0"/>
        <w:rPr>
          <w:iCs/>
          <w:noProof/>
          <w:color w:val="000000" w:themeColor="text1"/>
        </w:rPr>
      </w:pPr>
    </w:p>
    <w:p w14:paraId="05B02427" w14:textId="77777777" w:rsidR="00F14152" w:rsidRPr="00A07789" w:rsidRDefault="00855B49" w:rsidP="00855B49">
      <w:pPr>
        <w:ind w:left="1080" w:firstLine="0"/>
        <w:rPr>
          <w:iCs/>
          <w:noProof/>
          <w:color w:val="000000" w:themeColor="text1"/>
        </w:rPr>
      </w:pPr>
      <w:r w:rsidRPr="00A07789">
        <w:rPr>
          <w:iCs/>
          <w:noProof/>
          <w:color w:val="000000" w:themeColor="text1"/>
        </w:rPr>
        <w:t xml:space="preserve">      </w:t>
      </w:r>
      <w:r w:rsidR="00F14152" w:rsidRPr="00A07789">
        <w:rPr>
          <w:iCs/>
          <w:noProof/>
          <w:color w:val="000000" w:themeColor="text1"/>
        </w:rPr>
        <w:t xml:space="preserve">     </w:t>
      </w:r>
    </w:p>
    <w:p w14:paraId="1092210A" w14:textId="38E37F94" w:rsidR="00F14152" w:rsidRPr="00A07789" w:rsidRDefault="00F14152" w:rsidP="00855B49">
      <w:pPr>
        <w:ind w:left="1080" w:firstLine="0"/>
        <w:rPr>
          <w:iCs/>
          <w:noProof/>
          <w:color w:val="000000" w:themeColor="text1"/>
        </w:rPr>
      </w:pPr>
      <w:r w:rsidRPr="00A07789">
        <w:rPr>
          <w:iCs/>
          <w:noProof/>
          <w:color w:val="000000" w:themeColor="text1"/>
        </w:rPr>
        <w:t xml:space="preserve">  </w:t>
      </w:r>
    </w:p>
    <w:p w14:paraId="1B185F89" w14:textId="4E3713E5" w:rsidR="00F32D1C" w:rsidRPr="00A07789" w:rsidRDefault="000B4741" w:rsidP="00F14152">
      <w:pPr>
        <w:spacing w:before="240" w:line="259" w:lineRule="auto"/>
        <w:ind w:left="0" w:right="6" w:firstLine="0"/>
        <w:rPr>
          <w:iCs/>
          <w:noProof/>
          <w:color w:val="000000" w:themeColor="text1"/>
        </w:rPr>
      </w:pPr>
      <m:oMathPara>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m:oMathPara>
    </w:p>
    <w:p w14:paraId="6A7F59E1" w14:textId="5EF59F73" w:rsidR="00855B49" w:rsidRPr="00A07789" w:rsidRDefault="00855B49" w:rsidP="00544A0D">
      <w:pPr>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1B0D5D2C" w14:textId="0C6E6942" w:rsidR="001834B5" w:rsidRPr="00A07789" w:rsidRDefault="001834B5" w:rsidP="001834B5">
      <w:pPr>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02C8AFA5" w14:textId="13A7AE7C" w:rsidR="001834B5" w:rsidRDefault="001834B5" w:rsidP="001834B5">
      <w:pPr>
        <w:spacing w:after="120" w:line="259"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22DD8A83" w14:textId="77777777" w:rsidR="00AC7A93" w:rsidRPr="00A07789" w:rsidRDefault="00AC7A93" w:rsidP="001834B5">
      <w:pPr>
        <w:spacing w:after="120" w:line="259" w:lineRule="auto"/>
        <w:ind w:left="1077" w:right="6" w:firstLine="0"/>
        <w:rPr>
          <w:iCs/>
          <w:noProof/>
          <w:color w:val="000000" w:themeColor="text1"/>
        </w:rPr>
      </w:pPr>
    </w:p>
    <w:p w14:paraId="5873EFC7" w14:textId="0B4ADA49" w:rsidR="001834B5" w:rsidRPr="00A07789" w:rsidRDefault="00855B49" w:rsidP="001834B5">
      <w:pPr>
        <w:pStyle w:val="Caption"/>
        <w:spacing w:after="120"/>
        <w:ind w:left="295" w:right="6" w:hanging="11"/>
        <w:rPr>
          <w:noProof/>
          <w:color w:val="000000" w:themeColor="text1"/>
          <w:sz w:val="24"/>
          <w:szCs w:val="24"/>
        </w:rPr>
      </w:pPr>
      <w:r w:rsidRPr="00A07789">
        <w:rPr>
          <w:noProof/>
          <w:color w:val="000000" w:themeColor="text1"/>
        </w:rPr>
        <w:t xml:space="preserve">       </w:t>
      </w:r>
      <w:r w:rsidR="001834B5" w:rsidRPr="00A07789">
        <w:rPr>
          <w:noProof/>
          <w:color w:val="000000" w:themeColor="text1"/>
        </w:rPr>
        <w:t xml:space="preserve">                            </w:t>
      </w:r>
      <w:r w:rsidR="00734C5C" w:rsidRPr="00A07789">
        <w:rPr>
          <w:noProof/>
          <w:color w:val="000000" w:themeColor="text1"/>
        </w:rPr>
        <w:t xml:space="preserve">               </w:t>
      </w:r>
      <w:r w:rsidR="001834B5" w:rsidRPr="00A07789">
        <w:rPr>
          <w:noProof/>
          <w:color w:val="000000" w:themeColor="text1"/>
        </w:rPr>
        <w:t xml:space="preserve"> </w:t>
      </w:r>
      <w:bookmarkStart w:id="95" w:name="_Toc31650550"/>
      <w:proofErr w:type="spellStart"/>
      <w:r w:rsidR="001834B5" w:rsidRPr="00AC7A93">
        <w:rPr>
          <w:i w:val="0"/>
          <w:iCs w:val="0"/>
          <w:color w:val="000000" w:themeColor="text1"/>
          <w:sz w:val="24"/>
          <w:szCs w:val="24"/>
        </w:rPr>
        <w:t>Tabe</w:t>
      </w:r>
      <w:r w:rsidR="00AC7A93">
        <w:rPr>
          <w:i w:val="0"/>
          <w:iCs w:val="0"/>
          <w:color w:val="000000" w:themeColor="text1"/>
          <w:sz w:val="24"/>
          <w:szCs w:val="24"/>
        </w:rPr>
        <w:t>l</w:t>
      </w:r>
      <w:proofErr w:type="spellEnd"/>
      <w:r w:rsidR="001834B5" w:rsidRPr="00AC7A93">
        <w:rPr>
          <w:i w:val="0"/>
          <w:iCs w:val="0"/>
          <w:color w:val="000000" w:themeColor="text1"/>
          <w:sz w:val="24"/>
          <w:szCs w:val="24"/>
        </w:rPr>
        <w:t xml:space="preserve"> </w:t>
      </w:r>
      <w:r w:rsidR="001834B5" w:rsidRPr="00AC7A93">
        <w:rPr>
          <w:i w:val="0"/>
          <w:iCs w:val="0"/>
          <w:color w:val="000000" w:themeColor="text1"/>
          <w:sz w:val="24"/>
          <w:szCs w:val="24"/>
        </w:rPr>
        <w:fldChar w:fldCharType="begin"/>
      </w:r>
      <w:r w:rsidR="001834B5" w:rsidRPr="00AC7A93">
        <w:rPr>
          <w:i w:val="0"/>
          <w:iCs w:val="0"/>
          <w:color w:val="000000" w:themeColor="text1"/>
          <w:sz w:val="24"/>
          <w:szCs w:val="24"/>
        </w:rPr>
        <w:instrText xml:space="preserve"> SEQ Table \* ARABIC </w:instrText>
      </w:r>
      <w:r w:rsidR="001834B5" w:rsidRPr="00AC7A93">
        <w:rPr>
          <w:i w:val="0"/>
          <w:iCs w:val="0"/>
          <w:color w:val="000000" w:themeColor="text1"/>
          <w:sz w:val="24"/>
          <w:szCs w:val="24"/>
        </w:rPr>
        <w:fldChar w:fldCharType="separate"/>
      </w:r>
      <w:r w:rsidR="002F38BB" w:rsidRPr="00AC7A93">
        <w:rPr>
          <w:i w:val="0"/>
          <w:iCs w:val="0"/>
          <w:noProof/>
          <w:color w:val="000000" w:themeColor="text1"/>
          <w:sz w:val="24"/>
          <w:szCs w:val="24"/>
        </w:rPr>
        <w:t>24</w:t>
      </w:r>
      <w:r w:rsidR="001834B5" w:rsidRPr="00AC7A93">
        <w:rPr>
          <w:i w:val="0"/>
          <w:iCs w:val="0"/>
          <w:color w:val="000000" w:themeColor="text1"/>
          <w:sz w:val="24"/>
          <w:szCs w:val="24"/>
        </w:rPr>
        <w:fldChar w:fldCharType="end"/>
      </w:r>
      <w:r w:rsidR="001834B5" w:rsidRPr="00AC7A93">
        <w:rPr>
          <w:i w:val="0"/>
          <w:iCs w:val="0"/>
          <w:color w:val="000000" w:themeColor="text1"/>
          <w:sz w:val="24"/>
          <w:szCs w:val="24"/>
        </w:rPr>
        <w:t xml:space="preserve"> </w:t>
      </w:r>
      <w:r w:rsidR="00AC7A93">
        <w:rPr>
          <w:i w:val="0"/>
          <w:iCs w:val="0"/>
          <w:color w:val="000000" w:themeColor="text1"/>
          <w:sz w:val="24"/>
          <w:szCs w:val="24"/>
        </w:rPr>
        <w:t>P</w:t>
      </w:r>
      <w:r w:rsidR="001834B5" w:rsidRPr="00AC7A93">
        <w:rPr>
          <w:i w:val="0"/>
          <w:iCs w:val="0"/>
          <w:color w:val="000000" w:themeColor="text1"/>
          <w:sz w:val="24"/>
          <w:szCs w:val="24"/>
        </w:rPr>
        <w:t xml:space="preserve">roses </w:t>
      </w:r>
      <w:r w:rsidR="001834B5" w:rsidRPr="00AC7A93">
        <w:rPr>
          <w:i w:val="0"/>
          <w:iCs w:val="0"/>
          <w:noProof/>
          <w:color w:val="000000" w:themeColor="text1"/>
          <w:sz w:val="24"/>
          <w:szCs w:val="24"/>
        </w:rPr>
        <w:t xml:space="preserve">Menghitung </w:t>
      </w:r>
      <w:r w:rsidR="001834B5" w:rsidRPr="00A07789">
        <w:rPr>
          <w:noProof/>
          <w:color w:val="000000" w:themeColor="text1"/>
          <w:sz w:val="24"/>
          <w:szCs w:val="24"/>
        </w:rPr>
        <w:t xml:space="preserve">Error </w:t>
      </w:r>
      <w:r w:rsidR="00356DE2" w:rsidRPr="00A07789">
        <w:rPr>
          <w:noProof/>
          <w:color w:val="000000" w:themeColor="text1"/>
          <w:sz w:val="24"/>
          <w:szCs w:val="24"/>
        </w:rPr>
        <w:t xml:space="preserve">cell state </w:t>
      </w:r>
      <w:r w:rsidR="001834B5"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001834B5" w:rsidRPr="00A07789">
        <w:rPr>
          <w:color w:val="000000" w:themeColor="text1"/>
          <w:sz w:val="24"/>
          <w:szCs w:val="24"/>
        </w:rPr>
        <w:t>)</w:t>
      </w:r>
      <w:bookmarkEnd w:id="95"/>
      <w:r w:rsidR="001834B5"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1834B5" w:rsidRPr="00A07789" w14:paraId="00C4FB26" w14:textId="77777777" w:rsidTr="00734C5C">
        <w:trPr>
          <w:trHeight w:val="416"/>
        </w:trPr>
        <w:tc>
          <w:tcPr>
            <w:tcW w:w="704" w:type="dxa"/>
            <w:shd w:val="clear" w:color="auto" w:fill="FFFF00"/>
            <w:noWrap/>
            <w:vAlign w:val="center"/>
          </w:tcPr>
          <w:p w14:paraId="4595A9B0" w14:textId="77777777" w:rsidR="001834B5" w:rsidRPr="00A07789" w:rsidRDefault="001834B5" w:rsidP="00734C5C">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99B9BC8" w14:textId="4F7182FC"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01B40F24" w14:textId="29FFCCFC"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3B5967E" w14:textId="04D8B851"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185B4562" w14:textId="38D72724"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81707C" w14:textId="39555BAE" w:rsidR="001834B5" w:rsidRPr="00A07789" w:rsidRDefault="001834B5"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044296" w:rsidRPr="00A07789" w14:paraId="67038EAA" w14:textId="77777777" w:rsidTr="00044296">
        <w:trPr>
          <w:trHeight w:val="416"/>
        </w:trPr>
        <w:tc>
          <w:tcPr>
            <w:tcW w:w="704" w:type="dxa"/>
            <w:shd w:val="clear" w:color="auto" w:fill="FFFF00"/>
            <w:noWrap/>
            <w:vAlign w:val="center"/>
          </w:tcPr>
          <w:p w14:paraId="1FE399D4" w14:textId="161494E0"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99121C1" w14:textId="0C39B24E"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4FC8E276" w14:textId="1C7A160E"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8A495F7" w14:textId="12ACE803"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0D1A216A" w14:textId="0E4D752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3E809C93" w14:textId="4C9476F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2C78E1D6" w14:textId="61BF6F14" w:rsidR="004B2A6B" w:rsidRPr="00A07789" w:rsidRDefault="004B2A6B" w:rsidP="00855B49">
      <w:pPr>
        <w:ind w:left="1080" w:firstLine="0"/>
        <w:rPr>
          <w:noProof/>
          <w:color w:val="000000" w:themeColor="text1"/>
        </w:rPr>
      </w:pPr>
    </w:p>
    <w:p w14:paraId="08154103" w14:textId="326BD566" w:rsidR="001834B5" w:rsidRPr="00A07789" w:rsidRDefault="001834B5" w:rsidP="00855B49">
      <w:pPr>
        <w:ind w:left="1080" w:firstLine="0"/>
        <w:rPr>
          <w:noProof/>
          <w:color w:val="000000" w:themeColor="text1"/>
        </w:rPr>
      </w:pPr>
    </w:p>
    <w:p w14:paraId="6DE68491" w14:textId="3F7898B3" w:rsidR="001834B5" w:rsidRPr="00A07789" w:rsidRDefault="001834B5" w:rsidP="00855B49">
      <w:pPr>
        <w:ind w:left="1080" w:firstLine="0"/>
        <w:rPr>
          <w:noProof/>
          <w:color w:val="000000" w:themeColor="text1"/>
        </w:rPr>
      </w:pPr>
    </w:p>
    <w:p w14:paraId="55730E1A" w14:textId="77777777" w:rsidR="003A2724" w:rsidRPr="00A07789" w:rsidRDefault="003A2724" w:rsidP="003A2724">
      <w:pPr>
        <w:spacing w:after="0" w:line="240" w:lineRule="auto"/>
        <w:ind w:left="1134" w:right="6" w:firstLine="0"/>
        <w:rPr>
          <w:noProof/>
          <w:color w:val="000000" w:themeColor="text1"/>
          <w:szCs w:val="24"/>
        </w:rPr>
      </w:pPr>
    </w:p>
    <w:p w14:paraId="6BB70319" w14:textId="6183FF48" w:rsidR="003A2724" w:rsidRPr="00A07789" w:rsidRDefault="003A2724" w:rsidP="003A2724">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731B782F" w14:textId="69455BDD" w:rsidR="00544A0D" w:rsidRPr="00A07789" w:rsidRDefault="00544A0D" w:rsidP="00346A3C">
      <w:pPr>
        <w:pStyle w:val="ListParagraph"/>
        <w:numPr>
          <w:ilvl w:val="0"/>
          <w:numId w:val="3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dan ditemukan   </w:t>
      </w:r>
    </w:p>
    <w:p w14:paraId="7FDE909E" w14:textId="3E1481AF" w:rsidR="00544A0D" w:rsidRPr="00A07789" w:rsidRDefault="00544A0D" w:rsidP="004525A9">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33BFE28D" w14:textId="10018C96" w:rsidR="00DF16FA" w:rsidRPr="00A07789" w:rsidRDefault="000B4741" w:rsidP="004525A9">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DF16FA" w:rsidRPr="00A07789">
        <w:rPr>
          <w:color w:val="000000" w:themeColor="text1"/>
          <w:szCs w:val="24"/>
        </w:rPr>
        <w:t xml:space="preserve">:  </w:t>
      </w:r>
      <w:r w:rsidR="00DF16FA"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DF16FA" w:rsidRPr="00A07789">
        <w:rPr>
          <w:rFonts w:eastAsia="Cambria Math"/>
          <w:color w:val="000000" w:themeColor="text1"/>
          <w:szCs w:val="24"/>
        </w:rPr>
        <w:t xml:space="preserve"> </w:t>
      </w:r>
      <w:r w:rsidR="00DF16FA" w:rsidRPr="00A07789">
        <w:rPr>
          <w:color w:val="000000" w:themeColor="text1"/>
          <w:szCs w:val="24"/>
        </w:rPr>
        <w:t xml:space="preserve"> </w:t>
      </w:r>
    </w:p>
    <w:p w14:paraId="308ACE80" w14:textId="3817E6BB" w:rsidR="00756B90" w:rsidRPr="00A07789" w:rsidRDefault="00544A0D" w:rsidP="004525A9">
      <w:pPr>
        <w:spacing w:line="360" w:lineRule="auto"/>
        <w:ind w:left="1134" w:right="1"/>
        <w:rPr>
          <w:color w:val="000000" w:themeColor="text1"/>
          <w:szCs w:val="24"/>
        </w:rPr>
      </w:pPr>
      <w:r w:rsidRPr="00A07789">
        <w:rPr>
          <w:b/>
          <w:bCs/>
          <w:noProof/>
          <w:color w:val="000000" w:themeColor="text1"/>
        </w:rPr>
        <w:t xml:space="preserve">Langkah 6 </w:t>
      </w:r>
      <w:proofErr w:type="spellStart"/>
      <w:r w:rsidR="00756B90" w:rsidRPr="00A07789">
        <w:rPr>
          <w:color w:val="000000" w:themeColor="text1"/>
          <w:szCs w:val="24"/>
        </w:rPr>
        <w:t>Hitung</w:t>
      </w:r>
      <w:proofErr w:type="spellEnd"/>
      <w:r w:rsidR="00756B90" w:rsidRPr="00A07789">
        <w:rPr>
          <w:color w:val="000000" w:themeColor="text1"/>
          <w:szCs w:val="24"/>
        </w:rPr>
        <w:t xml:space="preserve"> </w:t>
      </w:r>
      <w:proofErr w:type="spellStart"/>
      <w:r w:rsidR="00756B90" w:rsidRPr="00A07789">
        <w:rPr>
          <w:color w:val="000000" w:themeColor="text1"/>
          <w:szCs w:val="24"/>
        </w:rPr>
        <w:t>informasi</w:t>
      </w:r>
      <w:proofErr w:type="spellEnd"/>
      <w:r w:rsidR="00756B90" w:rsidRPr="00A07789">
        <w:rPr>
          <w:color w:val="000000" w:themeColor="text1"/>
          <w:szCs w:val="24"/>
        </w:rPr>
        <w:t xml:space="preserve"> </w:t>
      </w:r>
      <w:r w:rsidR="00756B90" w:rsidRPr="00AC7A93">
        <w:rPr>
          <w:i/>
          <w:iCs/>
          <w:color w:val="000000" w:themeColor="text1"/>
          <w:szCs w:val="24"/>
        </w:rPr>
        <w:t>error</w:t>
      </w:r>
      <w:r w:rsidR="00756B90" w:rsidRPr="00A07789">
        <w:rPr>
          <w:color w:val="000000" w:themeColor="text1"/>
          <w:szCs w:val="24"/>
        </w:rPr>
        <w:t xml:space="preserve"> </w:t>
      </w:r>
      <w:proofErr w:type="spellStart"/>
      <w:r w:rsidR="00756B90" w:rsidRPr="00A07789">
        <w:rPr>
          <w:color w:val="000000" w:themeColor="text1"/>
          <w:szCs w:val="24"/>
        </w:rPr>
        <w:t>gerbang</w:t>
      </w:r>
      <w:proofErr w:type="spellEnd"/>
      <w:r w:rsidR="00756B90" w:rsidRPr="00A07789">
        <w:rPr>
          <w:color w:val="000000" w:themeColor="text1"/>
          <w:szCs w:val="24"/>
        </w:rPr>
        <w:t xml:space="preserve"> input (</w:t>
      </w:r>
      <w:r w:rsidR="00756B90" w:rsidRPr="00A07789">
        <w:rPr>
          <w:i/>
          <w:color w:val="000000" w:themeColor="text1"/>
          <w:szCs w:val="24"/>
        </w:rPr>
        <w:t>input gate</w:t>
      </w:r>
      <w:r w:rsidR="00756B90"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756B90" w:rsidRPr="00A07789">
        <w:rPr>
          <w:color w:val="000000" w:themeColor="text1"/>
          <w:szCs w:val="24"/>
        </w:rPr>
        <w:t xml:space="preserve"> : </w:t>
      </w:r>
    </w:p>
    <w:p w14:paraId="7EAFFAAB" w14:textId="223265F1" w:rsidR="0022433D" w:rsidRPr="00A07789" w:rsidRDefault="0022433D" w:rsidP="004525A9">
      <w:pPr>
        <w:spacing w:line="360" w:lineRule="auto"/>
        <w:ind w:left="1134" w:right="1"/>
        <w:rPr>
          <w:color w:val="000000" w:themeColor="text1"/>
          <w:szCs w:val="24"/>
        </w:rPr>
      </w:pPr>
      <w:r w:rsidRPr="00A07789">
        <w:rPr>
          <w:color w:val="000000" w:themeColor="text1"/>
          <w:szCs w:val="24"/>
        </w:rPr>
        <w:t xml:space="preserve">  </w:t>
      </w:r>
      <w:r w:rsidR="00DF16FA" w:rsidRPr="00A07789">
        <w:rPr>
          <w:color w:val="000000" w:themeColor="text1"/>
          <w:szCs w:val="24"/>
        </w:rPr>
        <w:t xml:space="preserve">  </w:t>
      </w: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sidRPr="00A07789">
        <w:rPr>
          <w:color w:val="000000" w:themeColor="text1"/>
          <w:szCs w:val="24"/>
        </w:rPr>
        <w:t xml:space="preserve">                                             </w:t>
      </w:r>
    </w:p>
    <w:p w14:paraId="1086E5C5" w14:textId="416ED53B" w:rsidR="001834B5" w:rsidRPr="00A07789" w:rsidRDefault="0022433D" w:rsidP="004525A9">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29A51BDE" w14:textId="4F8FEFD4" w:rsidR="001834B5" w:rsidRPr="00A07789" w:rsidRDefault="0022433D" w:rsidP="004525A9">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00DF16FA" w:rsidRPr="00A07789">
        <w:rPr>
          <w:noProof/>
          <w:color w:val="000000" w:themeColor="text1"/>
          <w:szCs w:val="24"/>
        </w:rPr>
        <w:t>-0,1954 = 0,082146426</w:t>
      </w:r>
    </w:p>
    <w:p w14:paraId="5ABBA530" w14:textId="62109FFA" w:rsidR="00DF16FA" w:rsidRPr="00A07789" w:rsidRDefault="00DF16FA" w:rsidP="004525A9">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6BBD1932" w14:textId="195BBDAB" w:rsidR="00DF16FA" w:rsidRPr="00A07789" w:rsidRDefault="00DF16FA" w:rsidP="004525A9">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sidRPr="00A07789">
        <w:rPr>
          <w:color w:val="000000" w:themeColor="text1"/>
          <w:szCs w:val="24"/>
        </w:rPr>
        <w:t xml:space="preserve">                                             </w:t>
      </w:r>
    </w:p>
    <w:p w14:paraId="507C8F8B" w14:textId="18899943" w:rsidR="00DF16FA" w:rsidRPr="00A07789" w:rsidRDefault="00DF16FA" w:rsidP="004525A9">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559BB56A" w14:textId="295C4423" w:rsidR="00DF16FA" w:rsidRPr="00A07789" w:rsidRDefault="00DF16FA" w:rsidP="004525A9">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73D255AC" w14:textId="2B485C0D" w:rsidR="004525A9" w:rsidRPr="00A07789" w:rsidRDefault="004525A9" w:rsidP="004525A9">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27391D9A" w14:textId="2518D2C2" w:rsidR="004525A9" w:rsidRPr="00A07789" w:rsidRDefault="004525A9" w:rsidP="004525A9">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6543D27B" w14:textId="2681E913" w:rsidR="004525A9" w:rsidRPr="00A07789" w:rsidRDefault="004525A9" w:rsidP="004525A9">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rPr>
        <w:t xml:space="preserve">    </w:t>
      </w:r>
    </w:p>
    <w:p w14:paraId="35A09976" w14:textId="3E7C3AA6" w:rsidR="004525A9" w:rsidRPr="00A07789" w:rsidRDefault="004525A9" w:rsidP="004525A9">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0CC29474" w14:textId="7D93E949" w:rsidR="00306790" w:rsidRPr="00A07789" w:rsidRDefault="004525A9" w:rsidP="004525A9">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00306790" w:rsidRPr="00A07789">
        <w:rPr>
          <w:color w:val="000000" w:themeColor="text1"/>
        </w:rPr>
        <w:t>-0,0536 = 0,018080133</w:t>
      </w:r>
    </w:p>
    <w:p w14:paraId="0199EF62" w14:textId="0A56EDF1" w:rsidR="00DF16FA" w:rsidRPr="00A07789" w:rsidRDefault="004525A9" w:rsidP="004525A9">
      <w:pPr>
        <w:spacing w:line="360" w:lineRule="auto"/>
        <w:ind w:left="993" w:right="1"/>
        <w:rPr>
          <w:b/>
          <w:bCs/>
          <w:i/>
          <w:color w:val="000000" w:themeColor="text1"/>
        </w:rPr>
      </w:pPr>
      <w:r w:rsidRPr="00A07789">
        <w:rPr>
          <w:color w:val="000000" w:themeColor="text1"/>
        </w:rPr>
        <w:t xml:space="preserve"> </w:t>
      </w:r>
      <w:r w:rsidR="00306790" w:rsidRPr="00A07789">
        <w:rPr>
          <w:noProof/>
          <w:color w:val="000000" w:themeColor="text1"/>
          <w:szCs w:val="24"/>
        </w:rPr>
        <w:t xml:space="preserve">Langkah 8 adalah proses </w:t>
      </w:r>
      <w:r w:rsidR="00306790" w:rsidRPr="00A07789">
        <w:rPr>
          <w:i/>
          <w:color w:val="000000" w:themeColor="text1"/>
        </w:rPr>
        <w:t>Keep gate</w:t>
      </w:r>
    </w:p>
    <w:p w14:paraId="43F2F079" w14:textId="206508A4" w:rsidR="00306790" w:rsidRPr="00A07789" w:rsidRDefault="00306790" w:rsidP="00306790">
      <w:pPr>
        <w:spacing w:line="360" w:lineRule="auto"/>
        <w:ind w:left="851" w:right="1"/>
        <w:rPr>
          <w:color w:val="000000" w:themeColor="text1"/>
        </w:rPr>
      </w:pPr>
      <w:r w:rsidRPr="00A07789">
        <w:rPr>
          <w:b/>
          <w:bCs/>
          <w:color w:val="000000" w:themeColor="text1"/>
          <w:szCs w:val="24"/>
        </w:rPr>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090E3620" w14:textId="5891C2DA" w:rsidR="00306790" w:rsidRPr="00A07789" w:rsidRDefault="00306790" w:rsidP="00306790">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p>
    <w:p w14:paraId="013F2832" w14:textId="19BA3A70" w:rsidR="00306790" w:rsidRPr="00A07789" w:rsidRDefault="00306790" w:rsidP="00306790">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6EF5ACF9" w14:textId="05A6AD9A" w:rsidR="00306790" w:rsidRPr="00A07789" w:rsidRDefault="00306790" w:rsidP="00306790">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5F09368C" w14:textId="0F3ECDB0" w:rsidR="00306790" w:rsidRPr="00A07789" w:rsidRDefault="00306790" w:rsidP="00306790">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t>
      </w:r>
      <w:r w:rsidR="0092451B" w:rsidRPr="00A07789">
        <w:rPr>
          <w:i/>
          <w:iCs/>
          <w:color w:val="000000" w:themeColor="text1"/>
        </w:rPr>
        <w:t>ward</w:t>
      </w:r>
    </w:p>
    <w:p w14:paraId="48BFCF0E" w14:textId="3B472582" w:rsidR="0092451B" w:rsidRPr="00A07789" w:rsidRDefault="0092451B" w:rsidP="00734C5C">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r w:rsidR="00734C5C" w:rsidRPr="00A07789">
        <w:rPr>
          <w:noProof/>
          <w:color w:val="000000" w:themeColor="text1"/>
          <w:sz w:val="24"/>
          <w:szCs w:val="24"/>
        </w:rPr>
        <w:t xml:space="preserve">           </w:t>
      </w:r>
      <w:r w:rsidR="003C49AC" w:rsidRPr="00A07789">
        <w:rPr>
          <w:noProof/>
          <w:color w:val="000000" w:themeColor="text1"/>
          <w:sz w:val="24"/>
          <w:szCs w:val="24"/>
        </w:rPr>
        <w:t xml:space="preserve">  </w:t>
      </w:r>
      <w:bookmarkStart w:id="96" w:name="_Toc31650551"/>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96"/>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92451B" w:rsidRPr="00A07789" w14:paraId="32D15F40" w14:textId="77777777" w:rsidTr="00734C5C">
        <w:trPr>
          <w:trHeight w:val="416"/>
        </w:trPr>
        <w:tc>
          <w:tcPr>
            <w:tcW w:w="795" w:type="dxa"/>
            <w:shd w:val="clear" w:color="auto" w:fill="FFFF00"/>
            <w:noWrap/>
            <w:vAlign w:val="center"/>
          </w:tcPr>
          <w:p w14:paraId="01773750" w14:textId="15B18761" w:rsidR="0092451B" w:rsidRPr="00A07789" w:rsidRDefault="0092451B" w:rsidP="00734C5C">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5591A8C4" w14:textId="4CDBBC28" w:rsidR="0092451B" w:rsidRPr="00A07789" w:rsidRDefault="00E12DF8"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50044397" w14:textId="3C869702"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4EA1DBBC" w14:textId="6E0B50FA"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32779A02" w14:textId="671F0F9E"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315C08FB" w14:textId="7C394C8A" w:rsidR="0092451B" w:rsidRPr="00A07789" w:rsidRDefault="0092451B" w:rsidP="00734C5C">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044296" w:rsidRPr="00A07789" w14:paraId="7B9ED9AA" w14:textId="77777777" w:rsidTr="00044296">
        <w:trPr>
          <w:trHeight w:val="416"/>
        </w:trPr>
        <w:tc>
          <w:tcPr>
            <w:tcW w:w="795" w:type="dxa"/>
            <w:shd w:val="clear" w:color="auto" w:fill="FFFF00"/>
            <w:noWrap/>
            <w:vAlign w:val="center"/>
          </w:tcPr>
          <w:p w14:paraId="253FDA77" w14:textId="484426F7"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1DACD442" w14:textId="46AC66D2"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0A57B754" w14:textId="5EF15C9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6220D2B4" w14:textId="6C7A89B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20401E48" w14:textId="3402F2E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56D6704B" w14:textId="702E2AD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044296" w:rsidRPr="00A07789" w14:paraId="1145F6E8" w14:textId="77777777" w:rsidTr="00044296">
        <w:trPr>
          <w:trHeight w:val="416"/>
        </w:trPr>
        <w:tc>
          <w:tcPr>
            <w:tcW w:w="795" w:type="dxa"/>
            <w:shd w:val="clear" w:color="auto" w:fill="FFFF00"/>
            <w:noWrap/>
            <w:vAlign w:val="center"/>
          </w:tcPr>
          <w:p w14:paraId="0A0DFC13" w14:textId="706AF5C1"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558C1C33" w14:textId="6E491523"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7B22AC50" w14:textId="04BCDD4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7C396674" w14:textId="5C82709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411C77D6" w14:textId="1325613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7C2E24C8" w14:textId="1C0F3C1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044296" w:rsidRPr="00A07789" w14:paraId="0CB8BB1F" w14:textId="77777777" w:rsidTr="00044296">
        <w:trPr>
          <w:trHeight w:val="416"/>
        </w:trPr>
        <w:tc>
          <w:tcPr>
            <w:tcW w:w="795" w:type="dxa"/>
            <w:shd w:val="clear" w:color="auto" w:fill="FFFF00"/>
            <w:noWrap/>
            <w:vAlign w:val="center"/>
          </w:tcPr>
          <w:p w14:paraId="19DFB54C" w14:textId="01E7B141"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63AD1F1" w14:textId="1E6644A8"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0994E046" w14:textId="5464AA9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F6C891D" w14:textId="34F20AC0"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71D4F366" w14:textId="449326B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18A9667" w14:textId="5C401DF4"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044296" w:rsidRPr="00A07789" w14:paraId="119CF66B" w14:textId="77777777" w:rsidTr="00044296">
        <w:trPr>
          <w:trHeight w:val="416"/>
        </w:trPr>
        <w:tc>
          <w:tcPr>
            <w:tcW w:w="795" w:type="dxa"/>
            <w:shd w:val="clear" w:color="auto" w:fill="FFFF00"/>
            <w:noWrap/>
            <w:vAlign w:val="center"/>
          </w:tcPr>
          <w:p w14:paraId="1DAA7648" w14:textId="01E6B06F"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2F8859AF" w14:textId="28AC58C6"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1CE56AE3" w14:textId="76D66DF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284257EA" w14:textId="1B453B8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1433707F" w14:textId="4A0976B2"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F6C5D" w14:textId="681B5D8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765A0CB" w14:textId="6A1AB02E" w:rsidR="0092451B" w:rsidRPr="00A07789" w:rsidRDefault="0092451B" w:rsidP="00306790">
      <w:pPr>
        <w:spacing w:line="360" w:lineRule="auto"/>
        <w:ind w:right="1"/>
        <w:rPr>
          <w:b/>
          <w:bCs/>
          <w:color w:val="000000" w:themeColor="text1"/>
          <w:szCs w:val="24"/>
        </w:rPr>
      </w:pPr>
    </w:p>
    <w:p w14:paraId="1CE5C10F" w14:textId="352C28F4" w:rsidR="0092451B" w:rsidRPr="00A07789" w:rsidRDefault="0092451B" w:rsidP="00306790">
      <w:pPr>
        <w:spacing w:line="360" w:lineRule="auto"/>
        <w:ind w:right="1"/>
        <w:rPr>
          <w:b/>
          <w:bCs/>
          <w:color w:val="000000" w:themeColor="text1"/>
          <w:szCs w:val="24"/>
        </w:rPr>
      </w:pPr>
    </w:p>
    <w:p w14:paraId="7A2BDD92" w14:textId="7FE02E6F" w:rsidR="0092451B" w:rsidRPr="00A07789" w:rsidRDefault="0092451B" w:rsidP="00306790">
      <w:pPr>
        <w:spacing w:line="360" w:lineRule="auto"/>
        <w:ind w:right="1"/>
        <w:rPr>
          <w:b/>
          <w:bCs/>
          <w:color w:val="000000" w:themeColor="text1"/>
          <w:szCs w:val="24"/>
        </w:rPr>
      </w:pPr>
    </w:p>
    <w:p w14:paraId="56625707" w14:textId="14A43EE3" w:rsidR="0092451B" w:rsidRPr="00A07789" w:rsidRDefault="0092451B" w:rsidP="00306790">
      <w:pPr>
        <w:spacing w:line="360" w:lineRule="auto"/>
        <w:ind w:right="1"/>
        <w:rPr>
          <w:b/>
          <w:bCs/>
          <w:color w:val="000000" w:themeColor="text1"/>
          <w:szCs w:val="24"/>
        </w:rPr>
      </w:pPr>
    </w:p>
    <w:p w14:paraId="7C0D3F23" w14:textId="233C1628" w:rsidR="0092451B" w:rsidRPr="00A07789" w:rsidRDefault="0092451B" w:rsidP="00306790">
      <w:pPr>
        <w:spacing w:line="360" w:lineRule="auto"/>
        <w:ind w:right="1"/>
        <w:rPr>
          <w:b/>
          <w:bCs/>
          <w:color w:val="000000" w:themeColor="text1"/>
          <w:szCs w:val="24"/>
        </w:rPr>
      </w:pPr>
    </w:p>
    <w:p w14:paraId="504A2123" w14:textId="46E61807" w:rsidR="0092451B" w:rsidRPr="00A07789" w:rsidRDefault="0092451B" w:rsidP="0092451B">
      <w:pPr>
        <w:spacing w:line="360" w:lineRule="auto"/>
        <w:ind w:left="0" w:right="1" w:firstLine="0"/>
        <w:rPr>
          <w:b/>
          <w:bCs/>
          <w:color w:val="000000" w:themeColor="text1"/>
          <w:szCs w:val="24"/>
        </w:rPr>
      </w:pPr>
    </w:p>
    <w:p w14:paraId="360134CA" w14:textId="244B7F72" w:rsidR="0092451B" w:rsidRPr="00A07789" w:rsidRDefault="00734C5C" w:rsidP="0092451B">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0092451B" w:rsidRPr="00A07789">
        <w:rPr>
          <w:b/>
          <w:bCs/>
          <w:color w:val="000000" w:themeColor="text1"/>
          <w:szCs w:val="24"/>
        </w:rPr>
        <w:t xml:space="preserve"> </w:t>
      </w:r>
      <w:proofErr w:type="spellStart"/>
      <w:r w:rsidR="0092451B" w:rsidRPr="00A07789">
        <w:rPr>
          <w:color w:val="000000" w:themeColor="text1"/>
          <w:szCs w:val="24"/>
        </w:rPr>
        <w:t>dalam</w:t>
      </w:r>
      <w:proofErr w:type="spellEnd"/>
      <w:r w:rsidR="0092451B" w:rsidRPr="00A07789">
        <w:rPr>
          <w:color w:val="000000" w:themeColor="text1"/>
          <w:szCs w:val="24"/>
        </w:rPr>
        <w:t xml:space="preserve"> </w:t>
      </w:r>
      <w:proofErr w:type="spellStart"/>
      <w:r w:rsidR="0092451B" w:rsidRPr="00A07789">
        <w:rPr>
          <w:color w:val="000000" w:themeColor="text1"/>
          <w:szCs w:val="24"/>
        </w:rPr>
        <w:t>mencari</w:t>
      </w:r>
      <w:proofErr w:type="spellEnd"/>
      <w:r w:rsidR="0092451B"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92451B" w:rsidRPr="00A07789">
        <w:rPr>
          <w:color w:val="000000" w:themeColor="text1"/>
          <w:szCs w:val="24"/>
        </w:rPr>
        <w:t xml:space="preserve"> </w:t>
      </w:r>
      <w:proofErr w:type="spellStart"/>
      <w:r w:rsidR="0092451B" w:rsidRPr="00A07789">
        <w:rPr>
          <w:color w:val="000000" w:themeColor="text1"/>
        </w:rPr>
        <w:t>dilakukan</w:t>
      </w:r>
      <w:proofErr w:type="spellEnd"/>
      <w:r w:rsidR="0092451B" w:rsidRPr="00A07789">
        <w:rPr>
          <w:color w:val="000000" w:themeColor="text1"/>
        </w:rPr>
        <w:t xml:space="preserve"> proses </w:t>
      </w:r>
      <w:proofErr w:type="spellStart"/>
      <w:r w:rsidR="0092451B" w:rsidRPr="00A07789">
        <w:rPr>
          <w:color w:val="000000" w:themeColor="text1"/>
        </w:rPr>
        <w:t>sama</w:t>
      </w:r>
      <w:proofErr w:type="spellEnd"/>
      <w:r w:rsidR="0092451B" w:rsidRPr="00A07789">
        <w:rPr>
          <w:color w:val="000000" w:themeColor="text1"/>
        </w:rPr>
        <w:t xml:space="preserve"> </w:t>
      </w:r>
      <w:proofErr w:type="spellStart"/>
      <w:r w:rsidR="0092451B" w:rsidRPr="00A07789">
        <w:rPr>
          <w:color w:val="000000" w:themeColor="text1"/>
        </w:rPr>
        <w:t>sesuai</w:t>
      </w:r>
      <w:proofErr w:type="spellEnd"/>
      <w:r w:rsidR="0092451B" w:rsidRPr="00A07789">
        <w:rPr>
          <w:color w:val="000000" w:themeColor="text1"/>
        </w:rPr>
        <w:t xml:space="preserve"> </w:t>
      </w:r>
      <w:proofErr w:type="spellStart"/>
      <w:r w:rsidR="0092451B" w:rsidRPr="00A07789">
        <w:rPr>
          <w:color w:val="000000" w:themeColor="text1"/>
        </w:rPr>
        <w:t>dengan</w:t>
      </w:r>
      <w:proofErr w:type="spellEnd"/>
      <w:r w:rsidR="0092451B" w:rsidRPr="00A07789">
        <w:rPr>
          <w:color w:val="000000" w:themeColor="text1"/>
        </w:rPr>
        <w:t xml:space="preserve"> </w:t>
      </w:r>
      <w:proofErr w:type="spellStart"/>
      <w:r w:rsidR="00AC7A93">
        <w:rPr>
          <w:color w:val="000000" w:themeColor="text1"/>
        </w:rPr>
        <w:t>persamaan</w:t>
      </w:r>
      <w:proofErr w:type="spellEnd"/>
      <w:r w:rsidR="0092451B" w:rsidRPr="00A07789">
        <w:rPr>
          <w:color w:val="000000" w:themeColor="text1"/>
        </w:rPr>
        <w:t xml:space="preserve"> </w:t>
      </w:r>
      <w:proofErr w:type="spellStart"/>
      <w:r w:rsidR="0092451B" w:rsidRPr="00A07789">
        <w:rPr>
          <w:color w:val="000000" w:themeColor="text1"/>
        </w:rPr>
        <w:t>diatas</w:t>
      </w:r>
      <w:proofErr w:type="spellEnd"/>
      <w:r w:rsidR="0092451B" w:rsidRPr="00A07789">
        <w:rPr>
          <w:color w:val="000000" w:themeColor="text1"/>
        </w:rPr>
        <w:t>.</w:t>
      </w:r>
      <w:r w:rsidR="00A141BF"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A141BF" w:rsidRPr="00A07789">
        <w:rPr>
          <w:color w:val="000000" w:themeColor="text1"/>
          <w:szCs w:val="24"/>
        </w:rPr>
        <w:t xml:space="preserve"> </w:t>
      </w:r>
      <w:proofErr w:type="spellStart"/>
      <w:r w:rsidR="00A141BF" w:rsidRPr="00A07789">
        <w:rPr>
          <w:color w:val="000000" w:themeColor="text1"/>
          <w:szCs w:val="24"/>
        </w:rPr>
        <w:t>nantinya</w:t>
      </w:r>
      <w:proofErr w:type="spellEnd"/>
      <w:r w:rsidR="00A141BF" w:rsidRPr="00A07789">
        <w:rPr>
          <w:color w:val="000000" w:themeColor="text1"/>
          <w:szCs w:val="24"/>
        </w:rPr>
        <w:t xml:space="preserve"> </w:t>
      </w:r>
      <w:proofErr w:type="spellStart"/>
      <w:r w:rsidR="00A141BF" w:rsidRPr="00A07789">
        <w:rPr>
          <w:color w:val="000000" w:themeColor="text1"/>
          <w:szCs w:val="24"/>
        </w:rPr>
        <w:t>akan</w:t>
      </w:r>
      <w:proofErr w:type="spellEnd"/>
      <w:r w:rsidR="00A141BF" w:rsidRPr="00A07789">
        <w:rPr>
          <w:color w:val="000000" w:themeColor="text1"/>
          <w:szCs w:val="24"/>
        </w:rPr>
        <w:t xml:space="preserve"> </w:t>
      </w:r>
      <w:proofErr w:type="spellStart"/>
      <w:r w:rsidR="00A141BF" w:rsidRPr="00A07789">
        <w:rPr>
          <w:color w:val="000000" w:themeColor="text1"/>
          <w:szCs w:val="24"/>
        </w:rPr>
        <w:t>dibawa</w:t>
      </w:r>
      <w:proofErr w:type="spellEnd"/>
      <w:r w:rsidR="00A141BF" w:rsidRPr="00A07789">
        <w:rPr>
          <w:color w:val="000000" w:themeColor="text1"/>
          <w:szCs w:val="24"/>
        </w:rPr>
        <w:t xml:space="preserve"> </w:t>
      </w:r>
      <w:proofErr w:type="spellStart"/>
      <w:r w:rsidR="00A141BF" w:rsidRPr="00A07789">
        <w:rPr>
          <w:color w:val="000000" w:themeColor="text1"/>
          <w:szCs w:val="24"/>
        </w:rPr>
        <w:t>ke</w:t>
      </w:r>
      <w:proofErr w:type="spellEnd"/>
      <w:r w:rsidR="00A141BF" w:rsidRPr="00A07789">
        <w:rPr>
          <w:color w:val="000000" w:themeColor="text1"/>
          <w:szCs w:val="24"/>
        </w:rPr>
        <w:t xml:space="preserve"> </w:t>
      </w:r>
      <w:r w:rsidR="00A141BF" w:rsidRPr="00AC7A93">
        <w:rPr>
          <w:i/>
          <w:iCs/>
          <w:color w:val="000000" w:themeColor="text1"/>
          <w:szCs w:val="24"/>
        </w:rPr>
        <w:t xml:space="preserve">hidden layer </w:t>
      </w:r>
      <w:proofErr w:type="spellStart"/>
      <w:r w:rsidR="00A141BF" w:rsidRPr="00A07789">
        <w:rPr>
          <w:color w:val="000000" w:themeColor="text1"/>
          <w:szCs w:val="24"/>
        </w:rPr>
        <w:t>sebelumnya</w:t>
      </w:r>
      <w:proofErr w:type="spellEnd"/>
      <w:r w:rsidR="00A141BF"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color w:val="000000" w:themeColor="text1"/>
          <w:szCs w:val="24"/>
        </w:rPr>
        <w:t xml:space="preserve"> dalam </w:t>
      </w:r>
      <w:r w:rsidR="00A141BF" w:rsidRPr="00A07789">
        <w:rPr>
          <w:i/>
          <w:iCs/>
          <w:color w:val="000000" w:themeColor="text1"/>
          <w:szCs w:val="24"/>
        </w:rPr>
        <w:t>table 23.</w:t>
      </w:r>
    </w:p>
    <w:p w14:paraId="340B0664" w14:textId="7DDD487A" w:rsidR="00734C5C" w:rsidRPr="00A07789" w:rsidRDefault="00734C5C" w:rsidP="00346A3C">
      <w:pPr>
        <w:pStyle w:val="ListParagraph"/>
        <w:numPr>
          <w:ilvl w:val="0"/>
          <w:numId w:val="37"/>
        </w:numPr>
        <w:spacing w:after="120" w:line="360" w:lineRule="auto"/>
        <w:ind w:right="6"/>
        <w:rPr>
          <w:color w:val="000000" w:themeColor="text1"/>
          <w:sz w:val="22"/>
          <w:lang w:eastAsia="id-ID"/>
        </w:rPr>
      </w:pPr>
      <w:r w:rsidRPr="00A07789">
        <w:rPr>
          <w:color w:val="000000" w:themeColor="text1"/>
          <w:szCs w:val="24"/>
        </w:rPr>
        <w:lastRenderedPageBreak/>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 xml:space="preserve">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00F866A5" w:rsidRPr="00A07789">
        <w:rPr>
          <w:color w:val="000000" w:themeColor="text1"/>
        </w:rPr>
        <w:t>maka</w:t>
      </w:r>
      <w:proofErr w:type="spellEnd"/>
      <w:r w:rsidR="00F866A5" w:rsidRPr="00A07789">
        <w:rPr>
          <w:color w:val="000000" w:themeColor="text1"/>
        </w:rPr>
        <w:t xml:space="preserve"> </w:t>
      </w:r>
      <w:proofErr w:type="spellStart"/>
      <w:r w:rsidR="00F866A5" w:rsidRPr="00A07789">
        <w:rPr>
          <w:color w:val="000000" w:themeColor="text1"/>
        </w:rPr>
        <w:t>menghitung</w:t>
      </w:r>
      <w:proofErr w:type="spellEnd"/>
      <w:r w:rsidR="00F866A5" w:rsidRPr="00A07789">
        <w:rPr>
          <w:color w:val="000000" w:themeColor="text1"/>
        </w:rPr>
        <w:t xml:space="preserve">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00F866A5" w:rsidRPr="00A07789">
        <w:rPr>
          <w:color w:val="000000" w:themeColor="text1"/>
        </w:rPr>
        <w:t xml:space="preserve"> </w:t>
      </w:r>
      <w:proofErr w:type="spellStart"/>
      <w:r w:rsidR="00F866A5" w:rsidRPr="00A07789">
        <w:rPr>
          <w:color w:val="000000" w:themeColor="text1"/>
        </w:rPr>
        <w:t>terlebih</w:t>
      </w:r>
      <w:proofErr w:type="spellEnd"/>
      <w:r w:rsidR="00F866A5" w:rsidRPr="00A07789">
        <w:rPr>
          <w:color w:val="000000" w:themeColor="text1"/>
        </w:rPr>
        <w:t xml:space="preserve"> </w:t>
      </w:r>
      <w:proofErr w:type="spellStart"/>
      <w:r w:rsidR="00F866A5" w:rsidRPr="00A07789">
        <w:rPr>
          <w:color w:val="000000" w:themeColor="text1"/>
        </w:rPr>
        <w:t>dulu</w:t>
      </w:r>
      <w:proofErr w:type="spellEnd"/>
      <w:r w:rsidR="00F866A5" w:rsidRPr="00A07789">
        <w:rPr>
          <w:color w:val="000000" w:themeColor="text1"/>
        </w:rPr>
        <w:t xml:space="preserve"> </w:t>
      </w:r>
      <w:proofErr w:type="spellStart"/>
      <w:r w:rsidR="00F866A5" w:rsidRPr="00A07789">
        <w:rPr>
          <w:color w:val="000000" w:themeColor="text1"/>
        </w:rPr>
        <w:t>untuk</w:t>
      </w:r>
      <w:proofErr w:type="spellEnd"/>
      <w:r w:rsidR="00F866A5" w:rsidRPr="00A07789">
        <w:rPr>
          <w:color w:val="000000" w:themeColor="text1"/>
        </w:rPr>
        <w:t xml:space="preserve"> </w:t>
      </w:r>
      <w:proofErr w:type="spellStart"/>
      <w:r w:rsidR="00F866A5" w:rsidRPr="00A07789">
        <w:rPr>
          <w:color w:val="000000" w:themeColor="text1"/>
        </w:rPr>
        <w:t>dapat</w:t>
      </w:r>
      <w:proofErr w:type="spellEnd"/>
      <w:r w:rsidR="00F866A5" w:rsidRPr="00A07789">
        <w:rPr>
          <w:color w:val="000000" w:themeColor="text1"/>
        </w:rPr>
        <w:t xml:space="preserve"> </w:t>
      </w:r>
      <w:proofErr w:type="spellStart"/>
      <w:r w:rsidR="00F866A5" w:rsidRPr="00A07789">
        <w:rPr>
          <w:color w:val="000000" w:themeColor="text1"/>
        </w:rPr>
        <w:t>menghasilkan</w:t>
      </w:r>
      <w:proofErr w:type="spellEnd"/>
      <w:r w:rsidR="00F866A5"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2119F9AA" w14:textId="77777777" w:rsidR="003C49AC" w:rsidRPr="00A07789" w:rsidRDefault="00734C5C" w:rsidP="003C49AC">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008926FF" w:rsidRPr="00A07789">
        <w:rPr>
          <w:color w:val="000000" w:themeColor="text1"/>
          <w:szCs w:val="24"/>
        </w:rPr>
        <w:t>Hitung</w:t>
      </w:r>
      <w:proofErr w:type="spellEnd"/>
      <w:r w:rsidR="008926FF" w:rsidRPr="00A07789">
        <w:rPr>
          <w:color w:val="000000" w:themeColor="text1"/>
          <w:szCs w:val="24"/>
        </w:rPr>
        <w:t xml:space="preserve"> </w:t>
      </w:r>
      <w:r w:rsidR="008926FF" w:rsidRPr="00AC7A93">
        <w:rPr>
          <w:i/>
          <w:iCs/>
          <w:color w:val="000000" w:themeColor="text1"/>
          <w:szCs w:val="24"/>
        </w:rPr>
        <w:t>error block input</w:t>
      </w:r>
      <w:r w:rsidR="008926FF" w:rsidRPr="00A07789">
        <w:rPr>
          <w:color w:val="000000" w:themeColor="text1"/>
          <w:szCs w:val="24"/>
        </w:rPr>
        <w:t xml:space="preserve"> </w:t>
      </w:r>
      <w:r w:rsidR="008926FF"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0F908698" w14:textId="39DD648F" w:rsidR="003C49AC" w:rsidRPr="00A07789" w:rsidRDefault="003C49AC" w:rsidP="003C49AC">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0E3ED1F9" w14:textId="565153FB" w:rsidR="00E12DF8" w:rsidRPr="00A07789" w:rsidRDefault="008926FF" w:rsidP="003C49AC">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p>
    <w:p w14:paraId="7604401D" w14:textId="090FB075" w:rsidR="00E12DF8" w:rsidRPr="00A07789" w:rsidRDefault="00E12DF8" w:rsidP="003C49AC">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1614950E" w14:textId="39F13E0A" w:rsidR="00E12DF8" w:rsidRPr="00A07789" w:rsidRDefault="00E12DF8" w:rsidP="003C49AC">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003C49AC" w:rsidRPr="00A07789">
        <w:rPr>
          <w:color w:val="000000" w:themeColor="text1"/>
        </w:rPr>
        <w:t xml:space="preserve"> = -</w:t>
      </w:r>
      <w:r w:rsidR="00B048C9" w:rsidRPr="00A07789">
        <w:rPr>
          <w:color w:val="000000" w:themeColor="text1"/>
        </w:rPr>
        <w:t xml:space="preserve"> </w:t>
      </w:r>
      <w:r w:rsidR="003C49AC" w:rsidRPr="00A07789">
        <w:rPr>
          <w:color w:val="000000" w:themeColor="text1"/>
        </w:rPr>
        <w:t>0,223486118</w:t>
      </w:r>
    </w:p>
    <w:p w14:paraId="043495FE" w14:textId="5EF277F7" w:rsidR="0092451B" w:rsidRPr="00A07789" w:rsidRDefault="003C49AC" w:rsidP="003C49AC">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16F12935" w14:textId="216EA20C" w:rsidR="003C49AC" w:rsidRPr="00A07789" w:rsidRDefault="003C49AC" w:rsidP="003C49AC">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p>
    <w:p w14:paraId="050039FA" w14:textId="1EB7C438" w:rsidR="00BA5D5F" w:rsidRPr="00A07789" w:rsidRDefault="00BA5D5F" w:rsidP="003C49AC">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2F3A2B61" w14:textId="78CD47F7" w:rsidR="00BA5D5F" w:rsidRPr="00A07789" w:rsidRDefault="00BA5D5F" w:rsidP="003C49AC">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021536F6" w14:textId="37B6B83D" w:rsidR="00BA5D5F" w:rsidRPr="00A07789" w:rsidRDefault="00BA5D5F" w:rsidP="00BA5D5F">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710F1B7D" w14:textId="420C420C" w:rsidR="00B048C9" w:rsidRPr="00A07789" w:rsidRDefault="00B048C9" w:rsidP="00B048C9">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p>
    <w:p w14:paraId="6B9E89C9" w14:textId="30E03C21" w:rsidR="00B048C9" w:rsidRPr="00A07789" w:rsidRDefault="00B048C9" w:rsidP="00B048C9">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3C18DC21" w14:textId="52BDD4C7" w:rsidR="00B048C9" w:rsidRPr="00A07789" w:rsidRDefault="00B048C9" w:rsidP="00B048C9">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w:t>
      </w:r>
      <w:r w:rsidR="00F866A5" w:rsidRPr="00A07789">
        <w:rPr>
          <w:color w:val="000000" w:themeColor="text1"/>
        </w:rPr>
        <w:t>0,004470485</w:t>
      </w:r>
    </w:p>
    <w:p w14:paraId="546A8BE1" w14:textId="24610A5F" w:rsidR="00F866A5" w:rsidRPr="00A07789" w:rsidRDefault="00F866A5" w:rsidP="00F866A5">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16851381" w14:textId="25A17D67" w:rsidR="00F866A5" w:rsidRPr="00A07789" w:rsidRDefault="00F866A5" w:rsidP="00F866A5">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p>
    <w:p w14:paraId="0A49EA66" w14:textId="3242F8D9" w:rsidR="00F866A5" w:rsidRPr="00A07789" w:rsidRDefault="00F866A5" w:rsidP="00F866A5">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053B7D9A" w14:textId="564E1EF6" w:rsidR="00F866A5" w:rsidRPr="00A07789" w:rsidRDefault="00F866A5" w:rsidP="00F866A5">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5F0E44F7" w14:textId="7F650AD5" w:rsidR="00F866A5" w:rsidRDefault="00F866A5" w:rsidP="00F866A5">
      <w:pPr>
        <w:spacing w:line="360" w:lineRule="auto"/>
        <w:ind w:left="1134" w:right="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p w14:paraId="625D8616" w14:textId="77777777" w:rsidR="00AC7A93" w:rsidRPr="00A07789" w:rsidRDefault="00AC7A93" w:rsidP="00F866A5">
      <w:pPr>
        <w:spacing w:line="360" w:lineRule="auto"/>
        <w:ind w:left="1134" w:right="1"/>
        <w:rPr>
          <w:color w:val="000000" w:themeColor="text1"/>
        </w:rPr>
      </w:pPr>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2F38BB" w:rsidRPr="00A07789" w14:paraId="6972DCF3" w14:textId="77777777" w:rsidTr="002F38BB">
        <w:trPr>
          <w:trHeight w:val="416"/>
        </w:trPr>
        <w:tc>
          <w:tcPr>
            <w:tcW w:w="795" w:type="dxa"/>
            <w:shd w:val="clear" w:color="auto" w:fill="FFFF00"/>
            <w:noWrap/>
            <w:vAlign w:val="center"/>
          </w:tcPr>
          <w:p w14:paraId="1B719A5F" w14:textId="77777777" w:rsidR="002F38BB" w:rsidRPr="00A07789" w:rsidRDefault="002F38BB" w:rsidP="002F38BB">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703BDD90"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43AFE036"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4D395E0B"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2CD9B173"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3679605F" w14:textId="77777777" w:rsidR="002F38BB" w:rsidRPr="00A07789" w:rsidRDefault="002F38BB" w:rsidP="002F38BB">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044296" w:rsidRPr="00A07789" w14:paraId="38E3DA98" w14:textId="77777777" w:rsidTr="00044296">
        <w:trPr>
          <w:trHeight w:val="416"/>
        </w:trPr>
        <w:tc>
          <w:tcPr>
            <w:tcW w:w="795" w:type="dxa"/>
            <w:shd w:val="clear" w:color="auto" w:fill="FFFF00"/>
            <w:noWrap/>
            <w:vAlign w:val="center"/>
          </w:tcPr>
          <w:p w14:paraId="76933835" w14:textId="77777777" w:rsidR="00044296" w:rsidRPr="00A07789" w:rsidRDefault="00044296" w:rsidP="00044296">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08E0329B" w14:textId="53BEA21E" w:rsidR="00044296" w:rsidRPr="00A07789" w:rsidRDefault="00044296" w:rsidP="00044296">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1C0226C6" w14:textId="535E29E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199631D4" w14:textId="5E7A1D97"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320258D3" w14:textId="0DCE1D2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1F166315" w14:textId="3741E95E"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044296" w:rsidRPr="00A07789" w14:paraId="3EF0E599" w14:textId="77777777" w:rsidTr="00044296">
        <w:trPr>
          <w:trHeight w:val="416"/>
        </w:trPr>
        <w:tc>
          <w:tcPr>
            <w:tcW w:w="795" w:type="dxa"/>
            <w:shd w:val="clear" w:color="auto" w:fill="FFFF00"/>
            <w:noWrap/>
            <w:vAlign w:val="center"/>
          </w:tcPr>
          <w:p w14:paraId="1845DB61" w14:textId="77777777"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4AFDC9C4" w14:textId="5326E304"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05324085" w14:textId="15DFFA7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3E1D966" w14:textId="4C98F4FC"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3A5E08E7" w14:textId="22FB3925"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448860A8" w14:textId="1ACC12DD"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044296" w:rsidRPr="00A07789" w14:paraId="05677303" w14:textId="77777777" w:rsidTr="00044296">
        <w:trPr>
          <w:trHeight w:val="416"/>
        </w:trPr>
        <w:tc>
          <w:tcPr>
            <w:tcW w:w="795" w:type="dxa"/>
            <w:shd w:val="clear" w:color="auto" w:fill="FFFF00"/>
            <w:noWrap/>
            <w:vAlign w:val="center"/>
          </w:tcPr>
          <w:p w14:paraId="3AA4ECE2" w14:textId="77777777"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64206CD2" w14:textId="6DF9643A"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4AFBA282" w14:textId="1386FAF0"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3296367C" w14:textId="3C557206"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7B5040B" w14:textId="350429C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06690167" w14:textId="7BC433DF"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044296" w:rsidRPr="00A07789" w14:paraId="737DFEC9" w14:textId="77777777" w:rsidTr="00044296">
        <w:trPr>
          <w:trHeight w:val="416"/>
        </w:trPr>
        <w:tc>
          <w:tcPr>
            <w:tcW w:w="795" w:type="dxa"/>
            <w:shd w:val="clear" w:color="auto" w:fill="FFFF00"/>
            <w:noWrap/>
            <w:vAlign w:val="center"/>
          </w:tcPr>
          <w:p w14:paraId="6CB3DC1B" w14:textId="77777777" w:rsidR="00044296" w:rsidRPr="00A07789" w:rsidRDefault="00044296" w:rsidP="00044296">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4B0FE37B" w14:textId="7450053D" w:rsidR="00044296" w:rsidRPr="00A07789" w:rsidRDefault="00044296" w:rsidP="00044296">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3B96C046" w14:textId="3CE5D96A"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215B080F" w14:textId="58D292D8"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3C50FDFE" w14:textId="2158526B"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0A2CCB40" w14:textId="545EA691" w:rsidR="00044296" w:rsidRPr="00A07789" w:rsidRDefault="00044296" w:rsidP="00044296">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72E49A6" w14:textId="34654934" w:rsidR="00F866A5" w:rsidRPr="00AC7A93" w:rsidRDefault="00F866A5" w:rsidP="008806CC">
      <w:pPr>
        <w:pStyle w:val="Caption"/>
        <w:ind w:left="1701" w:right="4"/>
        <w:rPr>
          <w:b/>
          <w:bCs/>
          <w:i w:val="0"/>
          <w:iCs w:val="0"/>
          <w:color w:val="000000" w:themeColor="text1"/>
          <w:sz w:val="24"/>
          <w:szCs w:val="24"/>
        </w:rPr>
      </w:pPr>
      <w:r w:rsidRPr="00A07789">
        <w:rPr>
          <w:b/>
          <w:bCs/>
          <w:color w:val="000000" w:themeColor="text1"/>
          <w:sz w:val="24"/>
          <w:szCs w:val="24"/>
        </w:rPr>
        <w:tab/>
      </w:r>
      <w:bookmarkStart w:id="97" w:name="_Toc31650552"/>
      <w:r w:rsidR="008806CC" w:rsidRPr="00AC7A93">
        <w:rPr>
          <w:i w:val="0"/>
          <w:iCs w:val="0"/>
          <w:color w:val="000000" w:themeColor="text1"/>
          <w:sz w:val="24"/>
          <w:szCs w:val="24"/>
        </w:rPr>
        <w:t xml:space="preserve">Tab </w:t>
      </w:r>
      <w:r w:rsidR="008806CC" w:rsidRPr="00AC7A93">
        <w:rPr>
          <w:i w:val="0"/>
          <w:iCs w:val="0"/>
          <w:color w:val="000000" w:themeColor="text1"/>
          <w:sz w:val="24"/>
          <w:szCs w:val="24"/>
        </w:rPr>
        <w:fldChar w:fldCharType="begin"/>
      </w:r>
      <w:r w:rsidR="008806CC" w:rsidRPr="00AC7A93">
        <w:rPr>
          <w:i w:val="0"/>
          <w:iCs w:val="0"/>
          <w:color w:val="000000" w:themeColor="text1"/>
          <w:sz w:val="24"/>
          <w:szCs w:val="24"/>
        </w:rPr>
        <w:instrText xml:space="preserve"> SEQ Table \* ARABIC </w:instrText>
      </w:r>
      <w:r w:rsidR="008806CC" w:rsidRPr="00AC7A93">
        <w:rPr>
          <w:i w:val="0"/>
          <w:iCs w:val="0"/>
          <w:color w:val="000000" w:themeColor="text1"/>
          <w:sz w:val="24"/>
          <w:szCs w:val="24"/>
        </w:rPr>
        <w:fldChar w:fldCharType="separate"/>
      </w:r>
      <w:r w:rsidR="002F38BB" w:rsidRPr="00AC7A93">
        <w:rPr>
          <w:i w:val="0"/>
          <w:iCs w:val="0"/>
          <w:noProof/>
          <w:color w:val="000000" w:themeColor="text1"/>
          <w:sz w:val="24"/>
          <w:szCs w:val="24"/>
        </w:rPr>
        <w:t>26</w:t>
      </w:r>
      <w:r w:rsidR="008806CC" w:rsidRPr="00AC7A93">
        <w:rPr>
          <w:i w:val="0"/>
          <w:iCs w:val="0"/>
          <w:color w:val="000000" w:themeColor="text1"/>
          <w:sz w:val="24"/>
          <w:szCs w:val="24"/>
        </w:rPr>
        <w:fldChar w:fldCharType="end"/>
      </w:r>
      <w:r w:rsidR="008806CC" w:rsidRPr="00AC7A93">
        <w:rPr>
          <w:i w:val="0"/>
          <w:iCs w:val="0"/>
          <w:color w:val="000000" w:themeColor="text1"/>
          <w:sz w:val="24"/>
          <w:szCs w:val="24"/>
        </w:rPr>
        <w:t xml:space="preserve"> </w:t>
      </w:r>
      <w:r w:rsidR="00AC7A93">
        <w:rPr>
          <w:i w:val="0"/>
          <w:iCs w:val="0"/>
          <w:color w:val="000000" w:themeColor="text1"/>
          <w:sz w:val="24"/>
          <w:szCs w:val="24"/>
        </w:rPr>
        <w:t>H</w:t>
      </w:r>
      <w:r w:rsidR="008806CC"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008806CC"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97"/>
    </w:p>
    <w:p w14:paraId="40DB7772" w14:textId="3E8223BC" w:rsidR="00734DC9" w:rsidRPr="00A07789" w:rsidRDefault="00734DC9" w:rsidP="00734DC9">
      <w:pPr>
        <w:spacing w:line="360" w:lineRule="auto"/>
        <w:ind w:left="1134" w:right="1"/>
        <w:rPr>
          <w:b/>
          <w:bCs/>
          <w:color w:val="000000" w:themeColor="text1"/>
          <w:szCs w:val="24"/>
        </w:rPr>
      </w:pPr>
    </w:p>
    <w:p w14:paraId="21A1BC8A" w14:textId="54CABA6C" w:rsidR="00734DC9" w:rsidRPr="00A07789" w:rsidRDefault="00734DC9" w:rsidP="00734DC9">
      <w:pPr>
        <w:spacing w:line="360" w:lineRule="auto"/>
        <w:ind w:left="1134" w:right="1"/>
        <w:rPr>
          <w:b/>
          <w:bCs/>
          <w:color w:val="000000" w:themeColor="text1"/>
          <w:szCs w:val="24"/>
        </w:rPr>
      </w:pPr>
    </w:p>
    <w:p w14:paraId="005E953C" w14:textId="478FC3A9" w:rsidR="00734DC9" w:rsidRPr="00A07789" w:rsidRDefault="00734DC9" w:rsidP="00734DC9">
      <w:pPr>
        <w:spacing w:line="360" w:lineRule="auto"/>
        <w:ind w:left="1134" w:right="1"/>
        <w:rPr>
          <w:b/>
          <w:bCs/>
          <w:color w:val="000000" w:themeColor="text1"/>
          <w:szCs w:val="24"/>
        </w:rPr>
      </w:pPr>
    </w:p>
    <w:p w14:paraId="71521252" w14:textId="7495B98A" w:rsidR="00734DC9" w:rsidRPr="00A07789" w:rsidRDefault="00734DC9" w:rsidP="00734DC9">
      <w:pPr>
        <w:spacing w:line="360" w:lineRule="auto"/>
        <w:ind w:left="1134" w:right="1"/>
        <w:rPr>
          <w:b/>
          <w:bCs/>
          <w:color w:val="000000" w:themeColor="text1"/>
          <w:szCs w:val="24"/>
        </w:rPr>
      </w:pPr>
    </w:p>
    <w:p w14:paraId="1504735C" w14:textId="66CA45B2" w:rsidR="008806CC" w:rsidRPr="00A07789" w:rsidRDefault="008806CC" w:rsidP="008806CC">
      <w:pPr>
        <w:spacing w:line="360" w:lineRule="auto"/>
        <w:ind w:left="0" w:right="1" w:firstLine="0"/>
        <w:rPr>
          <w:b/>
          <w:bCs/>
          <w:color w:val="000000" w:themeColor="text1"/>
          <w:szCs w:val="24"/>
        </w:rPr>
      </w:pPr>
    </w:p>
    <w:p w14:paraId="78E09D1F" w14:textId="77777777" w:rsidR="008806CC" w:rsidRPr="00A07789" w:rsidRDefault="008806CC" w:rsidP="008806CC">
      <w:pPr>
        <w:spacing w:line="240" w:lineRule="auto"/>
        <w:ind w:left="0" w:right="1" w:firstLine="0"/>
        <w:rPr>
          <w:b/>
          <w:bCs/>
          <w:color w:val="000000" w:themeColor="text1"/>
          <w:szCs w:val="24"/>
        </w:rPr>
      </w:pPr>
    </w:p>
    <w:p w14:paraId="1D67EBA4" w14:textId="330CA7FF" w:rsidR="00734DC9" w:rsidRPr="00A07789" w:rsidRDefault="00734DC9" w:rsidP="00734DC9">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0795BC01" w14:textId="0288B9F1" w:rsidR="001529F0" w:rsidRPr="00A07789" w:rsidRDefault="001529F0" w:rsidP="001529F0">
      <w:pPr>
        <w:spacing w:after="120" w:line="360" w:lineRule="auto"/>
        <w:ind w:left="1134" w:right="6" w:firstLine="0"/>
        <w:rPr>
          <w:color w:val="000000" w:themeColor="text1"/>
        </w:rPr>
      </w:pPr>
      <w:proofErr w:type="spellStart"/>
      <w:r w:rsidRPr="00A07789">
        <w:rPr>
          <w:color w:val="000000" w:themeColor="text1"/>
          <w:szCs w:val="24"/>
        </w:rPr>
        <w:lastRenderedPageBreak/>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0024481D" w:rsidRPr="00A07789">
        <w:rPr>
          <w:color w:val="000000" w:themeColor="text1"/>
        </w:rPr>
        <w:t>s</w:t>
      </w:r>
      <w:r w:rsidRPr="00A07789">
        <w:rPr>
          <w:color w:val="000000" w:themeColor="text1"/>
        </w:rPr>
        <w:t>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77C6DEFD" w14:textId="76C7F546" w:rsidR="00BA5D5F" w:rsidRPr="00A07789" w:rsidRDefault="002D4897" w:rsidP="00346A3C">
      <w:pPr>
        <w:pStyle w:val="ListParagraph"/>
        <w:numPr>
          <w:ilvl w:val="0"/>
          <w:numId w:val="3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dan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701962E8" w14:textId="422A0AF8" w:rsidR="002D4897" w:rsidRPr="00A07789" w:rsidRDefault="002D4897" w:rsidP="002D489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02228A03" w14:textId="69446DA4" w:rsidR="00BA5D5F" w:rsidRPr="00A07789" w:rsidRDefault="002D4897" w:rsidP="002D489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012F266A" w14:textId="57289B50" w:rsidR="002D4897" w:rsidRPr="00A07789" w:rsidRDefault="002D4897" w:rsidP="002D4897">
      <w:pPr>
        <w:spacing w:line="360" w:lineRule="auto"/>
        <w:ind w:left="1418" w:right="1"/>
        <w:rPr>
          <w:color w:val="000000" w:themeColor="text1"/>
        </w:rPr>
      </w:pPr>
      <w:bookmarkStart w:id="98" w:name="_Hlk31568284"/>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w:bookmarkEnd w:id="98"/>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Pr="00A07789">
        <w:rPr>
          <w:color w:val="000000" w:themeColor="text1"/>
        </w:rPr>
        <w:t xml:space="preserve">   </w:t>
      </w:r>
    </w:p>
    <w:p w14:paraId="4BDB394F" w14:textId="175B30D4" w:rsidR="002D4897" w:rsidRPr="00A07789" w:rsidRDefault="002D4897" w:rsidP="002D4897">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508F6D8C" w14:textId="77777777" w:rsidR="002D4897" w:rsidRPr="00A07789" w:rsidRDefault="002D4897" w:rsidP="002D4897">
      <w:pPr>
        <w:spacing w:line="360" w:lineRule="auto"/>
        <w:ind w:left="1276"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Pr="00A07789">
        <w:rPr>
          <w:color w:val="000000" w:themeColor="text1"/>
        </w:rPr>
        <w:t xml:space="preserve">  </w:t>
      </w:r>
    </w:p>
    <w:p w14:paraId="01E9AFBA" w14:textId="0F0B8555" w:rsidR="002D4897" w:rsidRPr="00A07789" w:rsidRDefault="002D4897" w:rsidP="002D4897">
      <w:pPr>
        <w:spacing w:line="360" w:lineRule="auto"/>
        <w:ind w:left="993"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0393C080" w14:textId="52A8EBD4" w:rsidR="002D4897" w:rsidRPr="00A07789" w:rsidRDefault="002D4897" w:rsidP="002D489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tbl>
      <w:tblPr>
        <w:tblStyle w:val="TableGrid1"/>
        <w:tblpPr w:leftFromText="180" w:rightFromText="180" w:vertAnchor="text" w:horzAnchor="margin" w:tblpXSpec="right" w:tblpY="1425"/>
        <w:tblW w:w="6232" w:type="dxa"/>
        <w:tblLook w:val="04A0" w:firstRow="1" w:lastRow="0" w:firstColumn="1" w:lastColumn="0" w:noHBand="0" w:noVBand="1"/>
      </w:tblPr>
      <w:tblGrid>
        <w:gridCol w:w="804"/>
        <w:gridCol w:w="1017"/>
        <w:gridCol w:w="1084"/>
        <w:gridCol w:w="1109"/>
        <w:gridCol w:w="1109"/>
        <w:gridCol w:w="1109"/>
      </w:tblGrid>
      <w:tr w:rsidR="005027E3" w:rsidRPr="00A07789" w14:paraId="02D9CE68" w14:textId="77777777" w:rsidTr="00AC7A93">
        <w:trPr>
          <w:trHeight w:val="416"/>
        </w:trPr>
        <w:tc>
          <w:tcPr>
            <w:tcW w:w="804" w:type="dxa"/>
            <w:shd w:val="clear" w:color="auto" w:fill="FFFF00"/>
          </w:tcPr>
          <w:p w14:paraId="6D0F8B35" w14:textId="0E8AAF71" w:rsidR="005027E3" w:rsidRPr="00A07789" w:rsidRDefault="005027E3" w:rsidP="00AC7A93">
            <w:pPr>
              <w:spacing w:after="0" w:line="240" w:lineRule="auto"/>
              <w:ind w:left="0" w:right="0" w:firstLine="0"/>
              <w:jc w:val="center"/>
              <w:rPr>
                <w:color w:val="000000" w:themeColor="text1"/>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18812F1D" w14:textId="1C505EAB"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2EF93976" w14:textId="566D1A9A"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2A1E3A1C" w14:textId="2B41F119"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64A820A2" w14:textId="1B2AE7B2"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20F8C63D" w14:textId="440A2400" w:rsidR="005027E3" w:rsidRPr="00A07789" w:rsidRDefault="005027E3" w:rsidP="00AC7A93">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044296" w:rsidRPr="00A07789" w14:paraId="7DFAB64C" w14:textId="77777777" w:rsidTr="00AC7A93">
        <w:trPr>
          <w:trHeight w:val="416"/>
        </w:trPr>
        <w:tc>
          <w:tcPr>
            <w:tcW w:w="804" w:type="dxa"/>
            <w:shd w:val="clear" w:color="auto" w:fill="FFFF00"/>
          </w:tcPr>
          <w:p w14:paraId="598D35B4" w14:textId="585BEBAA" w:rsidR="00044296" w:rsidRPr="00A07789" w:rsidRDefault="00044296" w:rsidP="00AC7A93">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63857610" w14:textId="5BAF2752" w:rsidR="00044296" w:rsidRPr="00A07789" w:rsidRDefault="00044296" w:rsidP="00AC7A93">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120F2E97" w14:textId="698457D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6B7B041C" w14:textId="152AD842"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69599B48" w14:textId="27B706D6"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2DA715C3" w14:textId="338E15B0"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044296" w:rsidRPr="00A07789" w14:paraId="4D7E83E5" w14:textId="77777777" w:rsidTr="00AC7A93">
        <w:trPr>
          <w:trHeight w:val="416"/>
        </w:trPr>
        <w:tc>
          <w:tcPr>
            <w:tcW w:w="804" w:type="dxa"/>
            <w:shd w:val="clear" w:color="auto" w:fill="FFFF00"/>
          </w:tcPr>
          <w:p w14:paraId="7E62FBA5" w14:textId="596CB9A4" w:rsidR="00044296" w:rsidRPr="00A07789" w:rsidRDefault="000B4741" w:rsidP="00AC7A93">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5EC590BD" w14:textId="5227218C" w:rsidR="00044296" w:rsidRPr="00A07789" w:rsidRDefault="00044296" w:rsidP="00AC7A93">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5C4E84F7" w14:textId="423ED90B"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B4FDD8F" w14:textId="0019450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51F38B05" w14:textId="6479E2B3"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07291104" w14:textId="32FADFF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044296" w:rsidRPr="00A07789" w14:paraId="5461C6E7" w14:textId="77777777" w:rsidTr="00AC7A93">
        <w:trPr>
          <w:trHeight w:val="416"/>
        </w:trPr>
        <w:tc>
          <w:tcPr>
            <w:tcW w:w="804" w:type="dxa"/>
            <w:shd w:val="clear" w:color="auto" w:fill="FFFF00"/>
          </w:tcPr>
          <w:p w14:paraId="22750421" w14:textId="3B1A9D19" w:rsidR="00044296" w:rsidRPr="00A07789" w:rsidRDefault="00044296" w:rsidP="00AC7A93">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774E0232" w14:textId="075E5104" w:rsidR="00044296" w:rsidRPr="00A07789" w:rsidRDefault="00044296" w:rsidP="00AC7A93">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06B73838" w14:textId="4856C9F7"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3DF48028" w14:textId="448ED575"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67E540C4" w14:textId="369FC358"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60F28EEB" w14:textId="2A15D8A4" w:rsidR="00044296" w:rsidRPr="00A07789" w:rsidRDefault="00044296" w:rsidP="00AC7A93">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7B2F9D8C" w14:textId="77777777" w:rsidR="00AC7A93" w:rsidRDefault="005C6E66" w:rsidP="005027E3">
      <w:pPr>
        <w:spacing w:line="360" w:lineRule="auto"/>
        <w:ind w:left="1418"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r w:rsidRPr="00A07789">
        <w:rPr>
          <w:color w:val="000000" w:themeColor="text1"/>
        </w:rPr>
        <w:tab/>
      </w:r>
    </w:p>
    <w:p w14:paraId="180DE1F4" w14:textId="61C5C551" w:rsidR="005027E3" w:rsidRPr="00A07789" w:rsidRDefault="005C6E66" w:rsidP="005027E3">
      <w:pPr>
        <w:spacing w:line="360" w:lineRule="auto"/>
        <w:ind w:left="1418" w:right="1" w:firstLine="0"/>
        <w:rPr>
          <w:color w:val="000000" w:themeColor="text1"/>
        </w:rPr>
      </w:pPr>
      <w:r w:rsidRPr="00A07789">
        <w:rPr>
          <w:color w:val="000000" w:themeColor="text1"/>
        </w:rPr>
        <w:tab/>
        <w:t>-</w:t>
      </w:r>
    </w:p>
    <w:p w14:paraId="2A2BA72C" w14:textId="54C341F2" w:rsidR="005027E3" w:rsidRPr="00AC7A93" w:rsidRDefault="008806CC" w:rsidP="008806CC">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99" w:name="_Toc31650553"/>
      <w:proofErr w:type="spellStart"/>
      <w:r w:rsidRPr="00AC7A93">
        <w:rPr>
          <w:i w:val="0"/>
          <w:iCs w:val="0"/>
          <w:color w:val="000000" w:themeColor="text1"/>
          <w:sz w:val="24"/>
          <w:szCs w:val="24"/>
        </w:rPr>
        <w:t>Ta</w:t>
      </w:r>
      <w:r w:rsidR="00AC7A93">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99"/>
    </w:p>
    <w:p w14:paraId="6324BA67" w14:textId="130FFBA1" w:rsidR="000931D8" w:rsidRPr="00A07789" w:rsidRDefault="000931D8" w:rsidP="000931D8">
      <w:pPr>
        <w:spacing w:line="360" w:lineRule="auto"/>
        <w:ind w:left="0" w:right="1" w:firstLine="0"/>
        <w:rPr>
          <w:b/>
          <w:bCs/>
          <w:color w:val="000000" w:themeColor="text1"/>
          <w:szCs w:val="24"/>
        </w:rPr>
      </w:pPr>
    </w:p>
    <w:p w14:paraId="67350CC7" w14:textId="79381E75" w:rsidR="000931D8" w:rsidRPr="00A07789" w:rsidRDefault="000931D8" w:rsidP="000931D8">
      <w:pPr>
        <w:spacing w:line="360" w:lineRule="auto"/>
        <w:ind w:left="0" w:right="1" w:firstLine="0"/>
        <w:rPr>
          <w:b/>
          <w:bCs/>
          <w:color w:val="000000" w:themeColor="text1"/>
          <w:szCs w:val="24"/>
        </w:rPr>
      </w:pPr>
    </w:p>
    <w:p w14:paraId="78F56B7B" w14:textId="7A294CFC" w:rsidR="000931D8" w:rsidRPr="00A07789" w:rsidRDefault="000931D8" w:rsidP="000931D8">
      <w:pPr>
        <w:spacing w:line="360" w:lineRule="auto"/>
        <w:ind w:left="0" w:right="1" w:firstLine="0"/>
        <w:rPr>
          <w:b/>
          <w:bCs/>
          <w:color w:val="000000" w:themeColor="text1"/>
          <w:szCs w:val="24"/>
        </w:rPr>
      </w:pPr>
    </w:p>
    <w:p w14:paraId="5332A1DB" w14:textId="58781DFB" w:rsidR="008806CC" w:rsidRPr="00A07789" w:rsidRDefault="008806CC" w:rsidP="000931D8">
      <w:pPr>
        <w:spacing w:line="360" w:lineRule="auto"/>
        <w:ind w:left="0" w:right="1" w:firstLine="0"/>
        <w:rPr>
          <w:b/>
          <w:bCs/>
          <w:color w:val="000000" w:themeColor="text1"/>
          <w:szCs w:val="24"/>
        </w:rPr>
      </w:pPr>
    </w:p>
    <w:p w14:paraId="132314B5" w14:textId="77777777" w:rsidR="008806CC" w:rsidRPr="00A07789" w:rsidRDefault="008806CC" w:rsidP="008806CC">
      <w:pPr>
        <w:spacing w:line="240" w:lineRule="auto"/>
        <w:ind w:left="0" w:right="1" w:firstLine="0"/>
        <w:rPr>
          <w:b/>
          <w:bCs/>
          <w:color w:val="000000" w:themeColor="text1"/>
          <w:szCs w:val="24"/>
        </w:rPr>
      </w:pPr>
    </w:p>
    <w:p w14:paraId="5380FFE2" w14:textId="030BD61D" w:rsidR="003D55A1" w:rsidRPr="00A07789" w:rsidRDefault="003D55A1" w:rsidP="008806CC">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w:t>
      </w:r>
      <w:r w:rsidR="001529F0" w:rsidRPr="00A07789">
        <w:rPr>
          <w:noProof/>
          <w:color w:val="000000" w:themeColor="text1"/>
        </w:rPr>
        <w:t xml:space="preserve">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w:t>
      </w:r>
      <w:r w:rsidR="00A141BF" w:rsidRPr="00A07789">
        <w:rPr>
          <w:noProof/>
          <w:color w:val="000000" w:themeColor="text1"/>
          <w:szCs w:val="24"/>
        </w:rPr>
        <w:t>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noProof/>
          <w:color w:val="000000" w:themeColor="text1"/>
          <w:szCs w:val="24"/>
        </w:rPr>
        <w:t xml:space="preserve"> dan </w:t>
      </w:r>
      <w:r w:rsidRPr="00A07789">
        <w:rPr>
          <w:noProof/>
          <w:color w:val="000000" w:themeColor="text1"/>
          <w:szCs w:val="24"/>
        </w:rPr>
        <w:t>tambahkan ke tab</w:t>
      </w:r>
      <w:r w:rsidR="00AC7A93">
        <w:rPr>
          <w:noProof/>
          <w:color w:val="000000" w:themeColor="text1"/>
          <w:szCs w:val="24"/>
        </w:rPr>
        <w:t>e</w:t>
      </w:r>
      <w:r w:rsidRPr="00A07789">
        <w:rPr>
          <w:noProof/>
          <w:color w:val="000000" w:themeColor="text1"/>
          <w:szCs w:val="24"/>
        </w:rPr>
        <w:t xml:space="preserve">l 19 </w:t>
      </w:r>
      <w:r w:rsidR="001529F0" w:rsidRPr="00A07789">
        <w:rPr>
          <w:noProof/>
          <w:color w:val="000000" w:themeColor="text1"/>
          <w:szCs w:val="24"/>
        </w:rPr>
        <w:t xml:space="preserve">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00A141BF" w:rsidRPr="00A07789">
        <w:rPr>
          <w:noProof/>
          <w:color w:val="000000" w:themeColor="text1"/>
          <w:szCs w:val="24"/>
        </w:rPr>
        <w:t>, proses ini</w:t>
      </w:r>
      <w:r w:rsidRPr="00A07789">
        <w:rPr>
          <w:noProof/>
          <w:color w:val="000000" w:themeColor="text1"/>
          <w:szCs w:val="24"/>
        </w:rPr>
        <w:t xml:space="preserve">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w:t>
      </w:r>
      <w:r w:rsidR="001529F0" w:rsidRPr="00A07789">
        <w:rPr>
          <w:noProof/>
          <w:color w:val="000000" w:themeColor="text1"/>
          <w:szCs w:val="24"/>
        </w:rPr>
        <w:t xml:space="preserve"> </w:t>
      </w:r>
    </w:p>
    <w:p w14:paraId="6C4EDCEC" w14:textId="00F33206" w:rsidR="00E94047" w:rsidRPr="00A07789" w:rsidRDefault="00E94047" w:rsidP="00346A3C">
      <w:pPr>
        <w:pStyle w:val="ListParagraph"/>
        <w:numPr>
          <w:ilvl w:val="0"/>
          <w:numId w:val="3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23449D72" w14:textId="77777777" w:rsidR="00E94047" w:rsidRPr="00A07789" w:rsidRDefault="00E94047" w:rsidP="00E9404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2F9FCDDF" w14:textId="1BBB75D9" w:rsidR="00E94047" w:rsidRPr="00A07789" w:rsidRDefault="00E94047" w:rsidP="00E9404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14:paraId="20A9AEA4" w14:textId="5F8D5AEA" w:rsidR="00E94047" w:rsidRPr="00A07789" w:rsidRDefault="00E94047" w:rsidP="00E94047">
      <w:pPr>
        <w:spacing w:after="120" w:line="360" w:lineRule="auto"/>
        <w:ind w:left="709" w:right="1" w:firstLine="0"/>
        <w:rPr>
          <w:color w:val="000000" w:themeColor="text1"/>
        </w:rPr>
      </w:pPr>
      <w:r w:rsidRPr="00A07789">
        <w:rPr>
          <w:iCs/>
          <w:color w:val="000000" w:themeColor="text1"/>
        </w:rPr>
        <w:lastRenderedPageBreak/>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
    <w:p w14:paraId="3F707253" w14:textId="77777777" w:rsidR="00E94047" w:rsidRPr="00A07789" w:rsidRDefault="00E94047" w:rsidP="00E9404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0C163C4E" w14:textId="4D99208E" w:rsidR="00E94047" w:rsidRPr="00A07789" w:rsidRDefault="00E94047" w:rsidP="00E9404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5529A3F8" w14:textId="16956479" w:rsidR="005E2A2A" w:rsidRPr="00A07789" w:rsidRDefault="00E94047" w:rsidP="00A141BF">
      <w:pPr>
        <w:pStyle w:val="ListParagraph"/>
        <w:spacing w:line="360" w:lineRule="auto"/>
        <w:ind w:left="993" w:right="4"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00"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00"/>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62CE3CD4" w14:textId="7CD729D7" w:rsidR="00B12C9E" w:rsidRPr="00AC7A93" w:rsidRDefault="005E2A2A" w:rsidP="005E2A2A">
      <w:pPr>
        <w:pStyle w:val="Caption"/>
        <w:ind w:left="0" w:right="4" w:firstLine="0"/>
        <w:rPr>
          <w:i w:val="0"/>
          <w:iCs w:val="0"/>
          <w:color w:val="000000" w:themeColor="text1"/>
          <w:sz w:val="24"/>
          <w:szCs w:val="24"/>
        </w:rPr>
      </w:pPr>
      <w:r w:rsidRPr="00AC7A93">
        <w:rPr>
          <w:i w:val="0"/>
          <w:iCs w:val="0"/>
          <w:color w:val="000000" w:themeColor="text1"/>
          <w:sz w:val="24"/>
          <w:szCs w:val="24"/>
        </w:rPr>
        <w:t xml:space="preserve">                                      </w:t>
      </w:r>
      <w:bookmarkStart w:id="101" w:name="_Toc31650554"/>
      <w:proofErr w:type="spellStart"/>
      <w:r w:rsidR="00B12C9E" w:rsidRPr="00AC7A93">
        <w:rPr>
          <w:i w:val="0"/>
          <w:iCs w:val="0"/>
          <w:color w:val="000000" w:themeColor="text1"/>
          <w:sz w:val="24"/>
          <w:szCs w:val="24"/>
        </w:rPr>
        <w:t>Tab</w:t>
      </w:r>
      <w:r w:rsidR="00AC7A93">
        <w:rPr>
          <w:i w:val="0"/>
          <w:iCs w:val="0"/>
          <w:color w:val="000000" w:themeColor="text1"/>
          <w:sz w:val="24"/>
          <w:szCs w:val="24"/>
        </w:rPr>
        <w:t>el</w:t>
      </w:r>
      <w:proofErr w:type="spellEnd"/>
      <w:r w:rsidR="00B12C9E" w:rsidRPr="00AC7A93">
        <w:rPr>
          <w:i w:val="0"/>
          <w:iCs w:val="0"/>
          <w:color w:val="000000" w:themeColor="text1"/>
          <w:sz w:val="24"/>
          <w:szCs w:val="24"/>
        </w:rPr>
        <w:t xml:space="preserve"> </w:t>
      </w:r>
      <w:r w:rsidR="00B12C9E" w:rsidRPr="00AC7A93">
        <w:rPr>
          <w:i w:val="0"/>
          <w:iCs w:val="0"/>
          <w:color w:val="000000" w:themeColor="text1"/>
          <w:sz w:val="24"/>
          <w:szCs w:val="24"/>
        </w:rPr>
        <w:fldChar w:fldCharType="begin"/>
      </w:r>
      <w:r w:rsidR="00B12C9E" w:rsidRPr="00AC7A93">
        <w:rPr>
          <w:i w:val="0"/>
          <w:iCs w:val="0"/>
          <w:color w:val="000000" w:themeColor="text1"/>
          <w:sz w:val="24"/>
          <w:szCs w:val="24"/>
        </w:rPr>
        <w:instrText xml:space="preserve"> SEQ Table \* ARABIC </w:instrText>
      </w:r>
      <w:r w:rsidR="00B12C9E" w:rsidRPr="00AC7A93">
        <w:rPr>
          <w:i w:val="0"/>
          <w:iCs w:val="0"/>
          <w:color w:val="000000" w:themeColor="text1"/>
          <w:sz w:val="24"/>
          <w:szCs w:val="24"/>
        </w:rPr>
        <w:fldChar w:fldCharType="separate"/>
      </w:r>
      <w:r w:rsidR="002F38BB" w:rsidRPr="00AC7A93">
        <w:rPr>
          <w:i w:val="0"/>
          <w:iCs w:val="0"/>
          <w:noProof/>
          <w:color w:val="000000" w:themeColor="text1"/>
          <w:sz w:val="24"/>
          <w:szCs w:val="24"/>
        </w:rPr>
        <w:t>28</w:t>
      </w:r>
      <w:r w:rsidR="00B12C9E" w:rsidRPr="00AC7A93">
        <w:rPr>
          <w:i w:val="0"/>
          <w:iCs w:val="0"/>
          <w:color w:val="000000" w:themeColor="text1"/>
          <w:sz w:val="24"/>
          <w:szCs w:val="24"/>
        </w:rPr>
        <w:fldChar w:fldCharType="end"/>
      </w:r>
      <w:r w:rsidR="00B12C9E" w:rsidRPr="00AC7A93">
        <w:rPr>
          <w:i w:val="0"/>
          <w:iCs w:val="0"/>
          <w:color w:val="000000" w:themeColor="text1"/>
          <w:sz w:val="24"/>
          <w:szCs w:val="24"/>
        </w:rPr>
        <w:t xml:space="preserve"> </w:t>
      </w:r>
      <w:r w:rsidRPr="00AC7A93">
        <w:rPr>
          <w:i w:val="0"/>
          <w:iCs w:val="0"/>
          <w:color w:val="000000" w:themeColor="text1"/>
          <w:sz w:val="24"/>
          <w:szCs w:val="24"/>
        </w:rPr>
        <w:t xml:space="preserve">Hasil </w:t>
      </w:r>
      <w:r w:rsidR="00B12C9E"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01"/>
    </w:p>
    <w:tbl>
      <w:tblPr>
        <w:tblW w:w="4935" w:type="dxa"/>
        <w:tblInd w:w="1497" w:type="dxa"/>
        <w:tblLook w:val="04A0" w:firstRow="1" w:lastRow="0" w:firstColumn="1" w:lastColumn="0" w:noHBand="0" w:noVBand="1"/>
      </w:tblPr>
      <w:tblGrid>
        <w:gridCol w:w="851"/>
        <w:gridCol w:w="1052"/>
        <w:gridCol w:w="1641"/>
        <w:gridCol w:w="1391"/>
      </w:tblGrid>
      <w:tr w:rsidR="00B12C9E" w:rsidRPr="00A07789" w14:paraId="7BB8FEAD" w14:textId="77777777" w:rsidTr="00044296">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3A19780C" w14:textId="030F21D2" w:rsidR="00B12C9E" w:rsidRPr="00A07789" w:rsidRDefault="00B12C9E" w:rsidP="00B12C9E">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17B0FBCF" w14:textId="26C59F19"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12C9E" w:rsidRPr="00A07789" w14:paraId="0891B494" w14:textId="77777777" w:rsidTr="00044296">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3D5EDC37" w14:textId="78F7375F"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C10395F" w14:textId="26A9062E"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1575DBB0" w14:textId="6BE30CC5"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6579B13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12C9E" w:rsidRPr="00A07789" w14:paraId="6F60E89C"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03D346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C93A73" w14:textId="7B330B1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3AD43FD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7BA1204B"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12C9E" w:rsidRPr="00A07789" w14:paraId="01490268"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72BA25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3C8A32D" w14:textId="7710B63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328F4F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0549F50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12C9E" w:rsidRPr="00A07789" w14:paraId="18AF784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D75AA4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EDF77E" w14:textId="3FFECFC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C3C80F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82BF05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12C9E" w:rsidRPr="00A07789" w14:paraId="57F8BF94"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1913BA8" w14:textId="39E6F81A"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A5B9EC" w14:textId="16136833"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56DA57D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167D8E7"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12C9E" w:rsidRPr="00A07789" w14:paraId="7E4FE78E"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EA50C5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CDA6A4D" w14:textId="3BAA485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622D0E7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592082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12C9E" w:rsidRPr="00A07789" w14:paraId="78AD9D89"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3DE11E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A732AB2" w14:textId="6CD649E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0F39CF1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37CAC32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12C9E" w:rsidRPr="00A07789" w14:paraId="61877A9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B0CC04F"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7817FF7" w14:textId="29610BC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E16EF7B"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50EE503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12C9E" w:rsidRPr="00A07789" w14:paraId="3F29420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7141AF3A" w14:textId="77B2AF81"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5769FF7" w14:textId="033A5E56"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52E3878B" w14:textId="006DD975" w:rsidR="00B12C9E" w:rsidRPr="00A07789" w:rsidRDefault="00B12C9E" w:rsidP="00B12C9E">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7DD3BDE7"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12C9E" w:rsidRPr="00A07789" w14:paraId="6897F31E"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68B341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CD6CACE" w14:textId="7FEC47CB"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472F068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7219F34E"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12C9E" w:rsidRPr="00A07789" w14:paraId="482C4997"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09040B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56A270" w14:textId="455A9EF0"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EA262AE"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56B0655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12C9E" w:rsidRPr="00A07789" w14:paraId="160AEC25"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264484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6100C48" w14:textId="790EA88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10B40B9D"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662E374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12C9E" w:rsidRPr="00A07789" w14:paraId="4671901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3FA752C1" w14:textId="3680CD3D"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C120303" w14:textId="1C35310C"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1A0A4D14" w14:textId="4AD4DF5F" w:rsidR="00B12C9E" w:rsidRPr="00A07789" w:rsidRDefault="00B12C9E" w:rsidP="00B12C9E">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183BBA94"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12C9E" w:rsidRPr="00A07789" w14:paraId="16F53B75"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D4E8C4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DB19169" w14:textId="111E9533"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70240E75"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324B89E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12C9E" w:rsidRPr="00A07789" w14:paraId="3184FDF3"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9369990"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F6AC41" w14:textId="2967ABCD"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0A3B0EA9" w14:textId="4D53D52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16AE231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12C9E" w:rsidRPr="00A07789" w14:paraId="717A24B0"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02CB559"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560F2FE3" w14:textId="0EADE4BC"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1FAD04CA"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4B9D6D6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12C9E" w:rsidRPr="00A07789" w14:paraId="4E6200F7" w14:textId="77777777" w:rsidTr="00044296">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4427910A" w14:textId="0A38382F"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5DE56D7" w14:textId="0E35E1E4"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6DB66D50" w14:textId="638A1454"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A8C95F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2B1CCDB4"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tcPr>
          <w:p w14:paraId="78196818"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0CBF493" w14:textId="3CF402BA"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4B727402" w14:textId="113C029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00D94AF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420E4608" w14:textId="77777777" w:rsidTr="00044296">
        <w:trPr>
          <w:trHeight w:val="300"/>
        </w:trPr>
        <w:tc>
          <w:tcPr>
            <w:tcW w:w="851" w:type="dxa"/>
            <w:vMerge/>
            <w:tcBorders>
              <w:left w:val="single" w:sz="8" w:space="0" w:color="auto"/>
              <w:right w:val="single" w:sz="4" w:space="0" w:color="auto"/>
            </w:tcBorders>
            <w:shd w:val="clear" w:color="auto" w:fill="BDD6EE" w:themeFill="accent1" w:themeFillTint="66"/>
          </w:tcPr>
          <w:p w14:paraId="08D339E7"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B0C372E" w14:textId="01BB4859"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6EAD94F2"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437F713"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0A057740" w14:textId="77777777" w:rsidTr="00044296">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9923E96" w14:textId="77777777" w:rsidR="00B12C9E" w:rsidRPr="00A07789" w:rsidRDefault="00B12C9E" w:rsidP="007B0A31">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8A1683D" w14:textId="2A6115E8"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2328C301"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6DCDC4D8" w14:textId="77777777" w:rsidR="00B12C9E" w:rsidRPr="00A07789" w:rsidRDefault="00B12C9E" w:rsidP="00B12C9E">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7F3133D5" w14:textId="65C8A4FD" w:rsidR="007B0A31" w:rsidRPr="00A07789" w:rsidRDefault="00B552B9" w:rsidP="00E94047">
      <w:pPr>
        <w:pStyle w:val="ListParagraph"/>
        <w:spacing w:line="360" w:lineRule="auto"/>
        <w:ind w:left="993" w:right="4"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5D6E653C" w14:textId="656D14D7" w:rsidR="00B552B9" w:rsidRPr="00AC7A93" w:rsidRDefault="00B552B9" w:rsidP="00E94047">
      <w:pPr>
        <w:pStyle w:val="ListParagraph"/>
        <w:spacing w:line="360" w:lineRule="auto"/>
        <w:ind w:left="993" w:right="4" w:firstLine="0"/>
        <w:rPr>
          <w:noProof/>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p w14:paraId="24C56023" w14:textId="4305E4FF" w:rsidR="00AC7A93" w:rsidRDefault="00AC7A93" w:rsidP="00E94047">
      <w:pPr>
        <w:pStyle w:val="ListParagraph"/>
        <w:spacing w:line="360" w:lineRule="auto"/>
        <w:ind w:left="993" w:right="4" w:firstLine="0"/>
        <w:rPr>
          <w:noProof/>
          <w:color w:val="000000" w:themeColor="text1"/>
          <w:szCs w:val="24"/>
        </w:rPr>
      </w:pPr>
    </w:p>
    <w:p w14:paraId="542EF303" w14:textId="77777777" w:rsidR="00AC7A93" w:rsidRPr="00A07789" w:rsidRDefault="00AC7A93" w:rsidP="00E94047">
      <w:pPr>
        <w:pStyle w:val="ListParagraph"/>
        <w:spacing w:line="360" w:lineRule="auto"/>
        <w:ind w:left="993" w:right="4" w:firstLine="0"/>
        <w:rPr>
          <w:noProof/>
          <w:color w:val="000000" w:themeColor="text1"/>
          <w:szCs w:val="24"/>
        </w:rPr>
      </w:pPr>
    </w:p>
    <w:p w14:paraId="32317D22" w14:textId="0BB2EA0F" w:rsidR="009C2977" w:rsidRPr="00A07789" w:rsidRDefault="009C2977" w:rsidP="009C2977">
      <w:pPr>
        <w:pStyle w:val="Caption"/>
        <w:ind w:left="2127" w:right="4"/>
        <w:rPr>
          <w:noProof/>
          <w:color w:val="000000" w:themeColor="text1"/>
          <w:sz w:val="24"/>
          <w:szCs w:val="36"/>
        </w:rPr>
      </w:pPr>
      <w:bookmarkStart w:id="102" w:name="_Toc31650555"/>
      <w:proofErr w:type="spellStart"/>
      <w:r w:rsidRPr="00AC7A93">
        <w:rPr>
          <w:i w:val="0"/>
          <w:iCs w:val="0"/>
          <w:color w:val="000000" w:themeColor="text1"/>
          <w:sz w:val="24"/>
          <w:szCs w:val="24"/>
        </w:rPr>
        <w:lastRenderedPageBreak/>
        <w:t>Tab</w:t>
      </w:r>
      <w:r w:rsidR="00AC7A93">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2F38BB" w:rsidRPr="00A07789">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sidR="00AC7A93">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02"/>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F3D13" w:rsidRPr="00A07789" w14:paraId="7C872D1B" w14:textId="38D15EEF" w:rsidTr="00E712FB">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68752423" w14:textId="77777777" w:rsidR="00BF3D13" w:rsidRPr="00A07789" w:rsidRDefault="00BF3D13" w:rsidP="006A7DD3">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70F83146" w14:textId="7878F7E8" w:rsidR="00BF3D13" w:rsidRPr="00A07789" w:rsidRDefault="00BF3D13" w:rsidP="00E712FB">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79B290CD" w14:textId="46E360C7" w:rsidR="00BF3D13" w:rsidRPr="00A07789" w:rsidRDefault="00BF3D13" w:rsidP="00E712FB">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5333BBE8" w14:textId="0E08AAA3" w:rsidR="00BF3D13" w:rsidRPr="00A07789" w:rsidRDefault="00BF3D13" w:rsidP="00E712FB">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6A7DD3" w:rsidRPr="00A07789" w14:paraId="7A11337D" w14:textId="02BC9F42" w:rsidTr="00E712FB">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68DA6D8D"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EA9A719" w14:textId="53CB76D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D7C1AA2" w14:textId="17A32073"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4D16ADAA" w14:textId="5232098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0A21653E" w14:textId="4289A48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79B5EC6D" w14:textId="357993E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47A8145B" w14:textId="142BDBF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56E2113E" w14:textId="70A17BC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562E984" w14:textId="7E17A85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193650A4" w14:textId="6CA1DA0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6A7DD3" w:rsidRPr="00A07789" w14:paraId="321112A9" w14:textId="53C056C1" w:rsidTr="00E712FB">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00F12F5C"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FB29418" w14:textId="3F9BF89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40E834FC" w14:textId="69E4D3B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27458BCE" w14:textId="64A344A5"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2B0ED59D" w14:textId="0B9A55EA"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69ACE0" w14:textId="1C4C5F3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2AB80949" w14:textId="71A32EE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88A2E76" w14:textId="1837642B"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26B91E7D" w14:textId="200A7CB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14CD1D48" w14:textId="4D5E7F8C"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6A7DD3" w:rsidRPr="00A07789" w14:paraId="6B76301F" w14:textId="1BE90D9A" w:rsidTr="00E712FB">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5405B968"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AA6A6B7" w14:textId="5D9C9FCE"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656B5CF" w14:textId="7B77835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2789C5CE" w14:textId="7777777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0AE49C0B" w14:textId="3ADEBBD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225836B8" w14:textId="0DD7F12F"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17BD122E" w14:textId="304C4AA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2127A6C" w14:textId="3D4FF141"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15DC4996" w14:textId="3EE72AD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56BB9A7F" w14:textId="45629CD2"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6A7DD3" w:rsidRPr="00A07789" w14:paraId="4BA46745" w14:textId="7622D3E6" w:rsidTr="00E712FB">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0210F9F"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F611210" w14:textId="5CAB91B4"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49FEDEB5" w14:textId="42741C89"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51B29900" w14:textId="592685DD"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47419B22" w14:textId="1C541B00"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55F6BBAC" w14:textId="096900E6"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0145DFB3" w14:textId="79D8B371"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6A9941C" w14:textId="7326F8A8"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73E055FC" w14:textId="391E331A"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1280F9F" w14:textId="569B3FD7" w:rsidR="006A7DD3" w:rsidRPr="00A07789" w:rsidRDefault="006A7DD3" w:rsidP="00E712FB">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6A7DD3" w:rsidRPr="00A07789" w14:paraId="02C61080" w14:textId="68EC2458" w:rsidTr="00E712FB">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7D1AACD6"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36587BB" w14:textId="3D018780"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914B951"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5B1654F5" w14:textId="35EA5EC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9F5BAF" w14:textId="42AE793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62D6B039" w14:textId="73DC54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A8227C" w14:textId="7EAF736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4A710555" w14:textId="121FC1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09C3B343" w14:textId="724EE0A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463B3F27" w14:textId="163B0C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6A7DD3" w:rsidRPr="00A07789" w14:paraId="3258E79C" w14:textId="69F28652"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373BBA5"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9F264D1" w14:textId="7EB7FC8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33124F0E"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06F8BF4" w14:textId="7B42DCE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2229684E" w14:textId="3A6DB08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CA3697A" w14:textId="3D4242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6B74D66" w14:textId="2BEB69D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DA47555" w14:textId="0153D079"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03151F75" w14:textId="213006D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1817D8C0" w14:textId="4A8289A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6A7DD3" w:rsidRPr="00A07789" w14:paraId="1FBFE738" w14:textId="65E2F2DF"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17BA0897"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6E8562E" w14:textId="67EE389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2A3F0DEF"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500660E4" w14:textId="49BFDFF4"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1F86EB7" w14:textId="1D1A6B6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9A5DF91" w14:textId="5684BFA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C49881C" w14:textId="5DEAE69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7FF5C8F0" w14:textId="0CE8C32D"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14449D7F" w14:textId="589440C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4E8C4CE5" w14:textId="72FAFA0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6A7DD3" w:rsidRPr="00A07789" w14:paraId="22BF1E22" w14:textId="776EDF01"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0160166"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0740666C" w14:textId="60540D33"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4CA5F1D5"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153B65DA"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05A5DE0A" w14:textId="199672D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7C8B82C" w14:textId="36CE98B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C16CC33" w14:textId="789C9FC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337A7D6" w14:textId="2156A37B"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6360283C" w14:textId="13CA5D5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736E2631" w14:textId="556C445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6A7DD3" w:rsidRPr="00A07789" w14:paraId="3FC0382F" w14:textId="63BC1751"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18F3D233"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CD3ABD1" w14:textId="1C51A11B"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F736118" w14:textId="56422436"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860AC56" w14:textId="6B6833F9"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12C45AA2" w14:textId="7992796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5D9D39E8" w14:textId="18E57BE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7F700019" w14:textId="2BAB394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3BC3BEC2" w14:textId="12DD31E3"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00513DA" w14:textId="43C4AA1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D75F75" w14:textId="15E11A6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6A7DD3" w:rsidRPr="00A07789" w14:paraId="48B71692" w14:textId="7E75EDF5"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C382DDA"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43E8AD" w14:textId="0AA9B7A3"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2241FE94" w14:textId="1D04A53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58D0436A" w14:textId="5AB648B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4BBCD5A5" w14:textId="034819F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2BB10BE3" w14:textId="6E7AE2CF"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2A3AF37E" w14:textId="62C1ABB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6329CC6B" w14:textId="14B6340A"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528B9B6" w14:textId="032F707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0D36C3C6" w14:textId="7A86BB2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09B97788" w14:textId="09012879"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2E9A972"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9163C0D" w14:textId="36050C65"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750A9D0E" w14:textId="1018A87E"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3338163A" w14:textId="28CCD86E"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59F8EDDE" w14:textId="0019FA5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24DB318D" w14:textId="494ED9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2608F39D" w14:textId="0F41576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29ECFA4D" w14:textId="3B5D3D74"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406BDE01" w14:textId="1D95334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0C7A5D83" w14:textId="7FDC190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6A7DD3" w:rsidRPr="00A07789" w14:paraId="395C2E6B" w14:textId="4D621CDE"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B2B4252"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59C1A2F" w14:textId="31EF6D57"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40A5411C" w14:textId="2FD16B9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1EBFA651" w14:textId="37E7EF60"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1E4E667" w14:textId="7FA4D57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E3021B3" w14:textId="0213B68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2194BF40" w14:textId="27FD574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721DDAA0" w14:textId="7B1A189C"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38985137" w14:textId="39BA2320"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47FA45EB" w14:textId="06C85C4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4980F3FA" w14:textId="675916F8"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06D932B"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6B3995C" w14:textId="17426C5D"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530F35DD" w14:textId="0A1702C1"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09923827" w14:textId="6EF04341"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49610BAD" w14:textId="77431330"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67353C18" w14:textId="2F0230B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729FD801" w14:textId="3074FE0B"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3EE9910D" w14:textId="72D37FC8"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6542825B" w14:textId="1CB5503A"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5FD316B0" w14:textId="69FCA791"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6A7DD3" w:rsidRPr="00A07789" w14:paraId="455D4441" w14:textId="401A3BAC"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731CA66B"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D294697" w14:textId="4B29045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2385E21A" w14:textId="7A00C1C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623FD1B7" w14:textId="125115DE"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3788583" w14:textId="43757FB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7EC31BB7" w14:textId="2C36BE9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B9D1CFA" w14:textId="00485B7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230FBF75" w14:textId="36DA1D22"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7F173CCE" w14:textId="689C7665"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4970183D" w14:textId="5576E0C0"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6A7DD3" w:rsidRPr="00A07789" w14:paraId="2457C0C7" w14:textId="6C5EC56F"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2610453C"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93CDD8C" w14:textId="7F9984F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F0C1A08" w14:textId="070C35E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5E4F5409"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65F215A8" w14:textId="0DB1D29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310BBC8D" w14:textId="52D8A37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EE4EFA8" w14:textId="72E9F4E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1BEDC23C" w14:textId="4C98FA58"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03840AD" w14:textId="23C8DE95"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0AC91509" w14:textId="6664EC16"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6A7DD3" w:rsidRPr="00A07789" w14:paraId="7998C0DB" w14:textId="5F38A859"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58B4E29"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C4259C1" w14:textId="57DED78F"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87A194D" w14:textId="78238E04"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7F299727" w14:textId="38A7DC50"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21606E5" w14:textId="7782F0A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715E65F9" w14:textId="2085127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9B810D7" w14:textId="1B72E95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1228BB3" w14:textId="542C1594"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5B595323" w14:textId="6F1E26E2"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1B9F535F" w14:textId="0627FA4E" w:rsidR="006A7DD3" w:rsidRPr="00A07789" w:rsidRDefault="006A7DD3" w:rsidP="00E712FB">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6A7DD3" w:rsidRPr="00A07789" w14:paraId="7D206492" w14:textId="4A4E32B6"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42B7DFA" w14:textId="77777777" w:rsidR="006A7DD3" w:rsidRPr="00A07789" w:rsidRDefault="006A7DD3" w:rsidP="006A7DD3">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38CD9BB" w14:textId="7AE8B962"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0D89A2CB" w14:textId="5628D942"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743700A3"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685B08A" w14:textId="717B953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0257A998" w14:textId="60A30F5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1C1264A3" w14:textId="4E662FEA"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583F19E7" w14:textId="46BA343D"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39E46E4B" w14:textId="022CAD7D"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34FC49BC" w14:textId="7F89A299"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6A7DD3" w:rsidRPr="00A07789" w14:paraId="394025AD" w14:textId="4DA56E10"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5EBF42E0"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A7585BB" w14:textId="55A995E4"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39984887" w14:textId="768B3979"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2223249B"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7605F273" w14:textId="1795D0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5DBA4420" w14:textId="25D55F1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37E456BA" w14:textId="1B66617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E4DF1ED" w14:textId="72BDA247"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2E443F46" w14:textId="37C215D3"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E7C4190" w14:textId="7C7A65D0"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6A7DD3" w:rsidRPr="00A07789" w14:paraId="15E26846" w14:textId="5FEC24C6"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6CF22FBE"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1E7A52"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6475DA8"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7AE09C8B"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0B9E7E74" w14:textId="0D188E28"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6941DBD4" w14:textId="77C39919"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246E0575" w14:textId="04F8CF71"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39ED01B2" w14:textId="72CE152F"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w:t>
            </w:r>
            <w:r w:rsidR="00E712FB" w:rsidRPr="00A07789">
              <w:rPr>
                <w:rFonts w:ascii="Calibri" w:hAnsi="Calibri" w:cs="Calibri"/>
                <w:color w:val="000000" w:themeColor="text1"/>
                <w:sz w:val="18"/>
                <w:szCs w:val="18"/>
              </w:rPr>
              <w:t>5</w:t>
            </w:r>
          </w:p>
        </w:tc>
        <w:tc>
          <w:tcPr>
            <w:tcW w:w="851" w:type="dxa"/>
            <w:tcBorders>
              <w:top w:val="nil"/>
              <w:left w:val="nil"/>
              <w:bottom w:val="single" w:sz="4" w:space="0" w:color="auto"/>
              <w:right w:val="single" w:sz="4" w:space="0" w:color="auto"/>
            </w:tcBorders>
            <w:vAlign w:val="center"/>
          </w:tcPr>
          <w:p w14:paraId="1EF64D5D" w14:textId="0EBA7BE4"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w:t>
            </w:r>
            <w:r w:rsidR="00E712FB" w:rsidRPr="00A07789">
              <w:rPr>
                <w:rFonts w:ascii="Calibri" w:hAnsi="Calibri" w:cs="Calibri"/>
                <w:color w:val="000000" w:themeColor="text1"/>
                <w:sz w:val="18"/>
                <w:szCs w:val="18"/>
              </w:rPr>
              <w:t>2</w:t>
            </w:r>
          </w:p>
        </w:tc>
        <w:tc>
          <w:tcPr>
            <w:tcW w:w="852" w:type="dxa"/>
            <w:tcBorders>
              <w:top w:val="nil"/>
              <w:left w:val="nil"/>
              <w:bottom w:val="single" w:sz="4" w:space="0" w:color="auto"/>
              <w:right w:val="single" w:sz="4" w:space="0" w:color="auto"/>
            </w:tcBorders>
            <w:vAlign w:val="center"/>
          </w:tcPr>
          <w:p w14:paraId="014BBC9D" w14:textId="470CA8B9"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4</w:t>
            </w:r>
          </w:p>
        </w:tc>
      </w:tr>
      <w:tr w:rsidR="006A7DD3" w:rsidRPr="00A07789" w14:paraId="37A232BD" w14:textId="518F901A"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29C70EF0" w14:textId="77777777" w:rsidR="006A7DD3" w:rsidRPr="00A07789" w:rsidRDefault="006A7DD3" w:rsidP="006A7DD3">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494C7EE" w14:textId="65E82A3C"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6AC6DEE2" w14:textId="75459A77" w:rsidR="006A7DD3" w:rsidRPr="00A07789" w:rsidRDefault="006A7DD3" w:rsidP="00E712FB">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6A6173BE" w14:textId="77777777"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13A68B8B" w14:textId="12670625"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443AA536" w14:textId="2108EB0D"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02223DED" w14:textId="65F018C3" w:rsidR="006A7DD3" w:rsidRPr="00A07789" w:rsidRDefault="006A7DD3" w:rsidP="00E712FB">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07867C52" w14:textId="7F36D0B2"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w:t>
            </w:r>
            <w:r w:rsidR="00E712FB" w:rsidRPr="00A07789">
              <w:rPr>
                <w:rFonts w:ascii="Calibri" w:hAnsi="Calibri" w:cs="Calibri"/>
                <w:color w:val="000000" w:themeColor="text1"/>
                <w:sz w:val="18"/>
                <w:szCs w:val="18"/>
              </w:rPr>
              <w:t>9</w:t>
            </w:r>
          </w:p>
        </w:tc>
        <w:tc>
          <w:tcPr>
            <w:tcW w:w="851" w:type="dxa"/>
            <w:tcBorders>
              <w:top w:val="nil"/>
              <w:left w:val="nil"/>
              <w:bottom w:val="single" w:sz="8" w:space="0" w:color="auto"/>
              <w:right w:val="single" w:sz="4" w:space="0" w:color="auto"/>
            </w:tcBorders>
            <w:vAlign w:val="center"/>
          </w:tcPr>
          <w:p w14:paraId="03D229C1" w14:textId="46E5F556"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w:t>
            </w:r>
            <w:r w:rsidR="00E712FB" w:rsidRPr="00A07789">
              <w:rPr>
                <w:rFonts w:ascii="Calibri" w:hAnsi="Calibri" w:cs="Calibri"/>
                <w:color w:val="000000" w:themeColor="text1"/>
                <w:sz w:val="18"/>
                <w:szCs w:val="18"/>
              </w:rPr>
              <w:t>3</w:t>
            </w:r>
          </w:p>
        </w:tc>
        <w:tc>
          <w:tcPr>
            <w:tcW w:w="852" w:type="dxa"/>
            <w:tcBorders>
              <w:top w:val="nil"/>
              <w:left w:val="nil"/>
              <w:bottom w:val="single" w:sz="8" w:space="0" w:color="auto"/>
              <w:right w:val="single" w:sz="4" w:space="0" w:color="auto"/>
            </w:tcBorders>
            <w:vAlign w:val="center"/>
          </w:tcPr>
          <w:p w14:paraId="0B9810B6" w14:textId="4D74EB15" w:rsidR="006A7DD3" w:rsidRPr="00A07789" w:rsidRDefault="006A7DD3" w:rsidP="00E712FB">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7</w:t>
            </w:r>
          </w:p>
        </w:tc>
      </w:tr>
    </w:tbl>
    <w:p w14:paraId="4C5339B2" w14:textId="77777777" w:rsidR="00B552B9" w:rsidRPr="00A07789" w:rsidRDefault="00B552B9" w:rsidP="00E94047">
      <w:pPr>
        <w:pStyle w:val="ListParagraph"/>
        <w:spacing w:line="360" w:lineRule="auto"/>
        <w:ind w:left="993" w:right="4" w:firstLine="0"/>
        <w:rPr>
          <w:noProof/>
          <w:color w:val="000000" w:themeColor="text1"/>
          <w:szCs w:val="24"/>
        </w:rPr>
      </w:pPr>
    </w:p>
    <w:p w14:paraId="01047BD1" w14:textId="2E6E0CAF" w:rsidR="009F6985" w:rsidRPr="00A07789" w:rsidRDefault="009F6985" w:rsidP="00346A3C">
      <w:pPr>
        <w:pStyle w:val="ListParagraph"/>
        <w:numPr>
          <w:ilvl w:val="0"/>
          <w:numId w:val="36"/>
        </w:numPr>
        <w:spacing w:line="360" w:lineRule="auto"/>
        <w:ind w:left="284" w:right="4"/>
        <w:rPr>
          <w:rFonts w:eastAsiaTheme="minorEastAsia"/>
          <w:b/>
          <w:bCs/>
          <w:noProof/>
          <w:color w:val="000000" w:themeColor="text1"/>
          <w:szCs w:val="24"/>
        </w:rPr>
      </w:pPr>
      <w:r w:rsidRPr="00A07789">
        <w:rPr>
          <w:b/>
          <w:bCs/>
          <w:noProof/>
          <w:color w:val="000000" w:themeColor="text1"/>
          <w:szCs w:val="24"/>
        </w:rPr>
        <w:t>Fase ketiga : Perubahan bobot</w:t>
      </w:r>
      <w:r w:rsidR="001C771B" w:rsidRPr="00A07789">
        <w:rPr>
          <w:b/>
          <w:bCs/>
          <w:noProof/>
          <w:color w:val="000000" w:themeColor="text1"/>
          <w:szCs w:val="24"/>
        </w:rPr>
        <w:t xml:space="preserve"> </w:t>
      </w:r>
      <w:r w:rsidR="00E9448A" w:rsidRPr="00A07789">
        <w:rPr>
          <w:b/>
          <w:bCs/>
          <w:noProof/>
          <w:color w:val="000000" w:themeColor="text1"/>
          <w:szCs w:val="24"/>
        </w:rPr>
        <w:t xml:space="preserve">optiamsi bobot </w:t>
      </w:r>
      <w:r w:rsidR="00E9448A" w:rsidRPr="00A07789">
        <w:rPr>
          <w:b/>
          <w:bCs/>
          <w:i/>
          <w:iCs/>
          <w:noProof/>
          <w:color w:val="000000" w:themeColor="text1"/>
          <w:szCs w:val="24"/>
        </w:rPr>
        <w:t xml:space="preserve">(final </w:t>
      </w:r>
      <w:r w:rsidR="00E9448A" w:rsidRPr="00A07789">
        <w:rPr>
          <w:b/>
          <w:bCs/>
          <w:noProof/>
          <w:color w:val="000000" w:themeColor="text1"/>
          <w:szCs w:val="24"/>
        </w:rPr>
        <w:t>bobot</w:t>
      </w:r>
      <w:r w:rsidR="00E9448A" w:rsidRPr="00A07789">
        <w:rPr>
          <w:b/>
          <w:bCs/>
          <w:i/>
          <w:iCs/>
          <w:noProof/>
          <w:color w:val="000000" w:themeColor="text1"/>
          <w:szCs w:val="24"/>
        </w:rPr>
        <w:t>)</w:t>
      </w:r>
    </w:p>
    <w:p w14:paraId="653EA2C5" w14:textId="04E730EB" w:rsidR="00E712FB" w:rsidRPr="00A07789" w:rsidRDefault="009F6985" w:rsidP="00AC7A93">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00DE64BC" w:rsidRPr="00A07789">
        <w:rPr>
          <w:i/>
          <w:iCs/>
          <w:noProof/>
          <w:color w:val="000000" w:themeColor="text1"/>
          <w:szCs w:val="24"/>
        </w:rPr>
        <w:t>error</w:t>
      </w:r>
      <w:r w:rsidR="00DE64BC" w:rsidRPr="00A07789">
        <w:rPr>
          <w:noProof/>
          <w:color w:val="000000" w:themeColor="text1"/>
          <w:szCs w:val="24"/>
        </w:rPr>
        <w:t xml:space="preserve"> </w:t>
      </w:r>
      <w:r w:rsidR="00DE64BC" w:rsidRPr="00A07789">
        <w:rPr>
          <w:i/>
          <w:iCs/>
          <w:noProof/>
          <w:color w:val="000000" w:themeColor="text1"/>
          <w:szCs w:val="24"/>
        </w:rPr>
        <w:t>output</w:t>
      </w:r>
      <w:r w:rsidR="00DE64BC"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w:t>
      </w:r>
      <w:r w:rsidR="00DE64BC" w:rsidRPr="00A07789">
        <w:rPr>
          <w:rFonts w:eastAsiaTheme="minorEastAsia"/>
          <w:noProof/>
          <w:color w:val="000000" w:themeColor="text1"/>
          <w:szCs w:val="24"/>
        </w:rPr>
        <w:t>, dan</w:t>
      </w:r>
      <w:r w:rsidRPr="00A07789">
        <w:rPr>
          <w:rFonts w:eastAsiaTheme="minorEastAsia"/>
          <w:noProof/>
          <w:color w:val="000000" w:themeColor="text1"/>
          <w:szCs w:val="24"/>
        </w:rPr>
        <w:t xml:space="preserve"> semua bobot</w:t>
      </w:r>
      <w:r w:rsidR="001C771B" w:rsidRPr="00A07789">
        <w:rPr>
          <w:rFonts w:eastAsiaTheme="minorEastAsia"/>
          <w:noProof/>
          <w:color w:val="000000" w:themeColor="text1"/>
          <w:szCs w:val="24"/>
        </w:rPr>
        <w:t xml:space="preserve"> </w:t>
      </w:r>
      <w:r w:rsidRPr="00A07789">
        <w:rPr>
          <w:rFonts w:eastAsiaTheme="minorEastAsia"/>
          <w:noProof/>
          <w:color w:val="000000" w:themeColor="text1"/>
          <w:szCs w:val="24"/>
        </w:rPr>
        <w:t>dimodifikasi bersamaan</w:t>
      </w:r>
      <w:r w:rsidR="00E9448A" w:rsidRPr="00A07789">
        <w:rPr>
          <w:rFonts w:eastAsiaTheme="minorEastAsia"/>
          <w:noProof/>
          <w:color w:val="000000" w:themeColor="text1"/>
          <w:szCs w:val="24"/>
        </w:rPr>
        <w:t xml:space="preserve"> maka bobot modifikasi tersebut diupdate dengan metode (</w:t>
      </w:r>
      <w:r w:rsidR="00E9448A" w:rsidRPr="00A07789">
        <w:rPr>
          <w:rFonts w:eastAsiaTheme="minorEastAsia"/>
          <w:i/>
          <w:iCs/>
          <w:noProof/>
          <w:color w:val="000000" w:themeColor="text1"/>
          <w:szCs w:val="24"/>
        </w:rPr>
        <w:t>gradient descent</w:t>
      </w:r>
      <w:r w:rsidR="00E9448A" w:rsidRPr="00A07789">
        <w:rPr>
          <w:rFonts w:eastAsiaTheme="minorEastAsia"/>
          <w:noProof/>
          <w:color w:val="000000" w:themeColor="text1"/>
          <w:szCs w:val="24"/>
        </w:rPr>
        <w:t>). Dan didapat final bobot yang akan digunakan untuk</w:t>
      </w:r>
      <w:r w:rsidR="00255C0D" w:rsidRPr="00A07789">
        <w:rPr>
          <w:rFonts w:eastAsiaTheme="minorEastAsia"/>
          <w:noProof/>
          <w:color w:val="000000" w:themeColor="text1"/>
          <w:szCs w:val="24"/>
        </w:rPr>
        <w:t xml:space="preserve"> proses</w:t>
      </w:r>
      <w:r w:rsidR="00E9448A" w:rsidRPr="00A07789">
        <w:rPr>
          <w:rFonts w:eastAsiaTheme="minorEastAsia"/>
          <w:noProof/>
          <w:color w:val="000000" w:themeColor="text1"/>
          <w:szCs w:val="24"/>
        </w:rPr>
        <w:t xml:space="preserve"> pengujian ke data pegujian.</w:t>
      </w:r>
    </w:p>
    <w:p w14:paraId="35643F9A" w14:textId="5FC33BED" w:rsidR="00E712FB"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3945A519" w14:textId="77777777" w:rsidR="00255C0D"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00E9448A" w:rsidRPr="00A07789">
        <w:rPr>
          <w:rFonts w:eastAsiaTheme="minorEastAsia"/>
          <w:noProof/>
          <w:color w:val="000000" w:themeColor="text1"/>
          <w:szCs w:val="24"/>
        </w:rPr>
        <w:t>= 0,2</w:t>
      </w:r>
    </w:p>
    <w:p w14:paraId="4E555082" w14:textId="58D08BC3" w:rsidR="00E712FB" w:rsidRPr="00A07789" w:rsidRDefault="00255C0D" w:rsidP="00255C0D">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p>
    <w:p w14:paraId="409E8969" w14:textId="3494C169" w:rsidR="009C2977" w:rsidRPr="00AC7A93" w:rsidRDefault="009C2977" w:rsidP="009C297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03" w:name="_Toc31650556"/>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AC7A93">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03"/>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A05960" w:rsidRPr="00A07789" w14:paraId="76610A7B" w14:textId="2ADC6D1B" w:rsidTr="00A05960">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5EC47A75" w14:textId="77777777" w:rsidR="00A05960" w:rsidRPr="00A07789" w:rsidRDefault="00A05960" w:rsidP="00B910EC">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329AC414" w14:textId="77777777" w:rsidR="00A05960" w:rsidRPr="00A07789" w:rsidRDefault="00A05960" w:rsidP="00B910EC">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DBB7BDF" w14:textId="75E81B3E" w:rsidR="00A05960" w:rsidRPr="00A07789" w:rsidRDefault="00A05960" w:rsidP="00B910EC">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04"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6552774D" w14:textId="5F6D7835" w:rsidR="00A05960" w:rsidRPr="00A07789" w:rsidRDefault="000B4741" w:rsidP="00B910EC">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04"/>
          </w:p>
        </w:tc>
      </w:tr>
      <w:tr w:rsidR="00A05960" w:rsidRPr="00A07789" w14:paraId="1B80157B" w14:textId="73CC0433" w:rsidTr="00A05960">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03DBFB03" w14:textId="082E0AF4" w:rsidR="00A05960" w:rsidRPr="00A07789" w:rsidRDefault="000B4741" w:rsidP="00A05960">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29394BFA" w14:textId="2CBE86AA"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16247DE7" w14:textId="1C5B7B33"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10FED6B8" w14:textId="2362354C"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0FDA6696" w14:textId="7C67628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3570AD6F" w14:textId="143EB93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1B3F1AD0" w14:textId="48B6D57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500001ED" w14:textId="0E9D518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2752852A" w14:textId="5CB11CC9"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74C9FBBB" w14:textId="46E1E2C4"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A05960" w:rsidRPr="00A07789" w14:paraId="5B42067E" w14:textId="416D5989"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1BC4D1D9"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68B33437" w14:textId="2440F157"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3DE71FA3" w14:textId="1E2ABDF4"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66B57B24" w14:textId="09A363ED"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7AD6BA99" w14:textId="59C47424"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4C4A93EE" w14:textId="28838CF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19E4B948" w14:textId="292917D2"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37D00C0F" w14:textId="3DD2128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D4BA736" w14:textId="447F306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1B10BE1B" w14:textId="62C55DF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A05960" w:rsidRPr="00A07789" w14:paraId="67DD84F3" w14:textId="22301FF7"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0EFFF7A1"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0CCB8587" w14:textId="03F2B374"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76CE3BB2" w14:textId="68C6016B"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60D50995" w14:textId="5C3D413B"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09C950F1" w14:textId="300ACDD7"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48CC528" w14:textId="298778BD"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9146534" w14:textId="4D77AD9A"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0E14B753" w14:textId="1A423F28"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5900B22B" w14:textId="7A7D953B"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B46FD21" w14:textId="3ED2DF0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A05960" w:rsidRPr="00A07789" w14:paraId="223C3E25" w14:textId="1A6AB56D" w:rsidTr="00A05960">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384246BA" w14:textId="77777777" w:rsidR="00A05960" w:rsidRPr="00A07789" w:rsidRDefault="00A05960" w:rsidP="00A05960">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1A02F5A" w14:textId="10DB234A"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9456B1B" w14:textId="58CD3422"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572ADBB9" w14:textId="4E6AA411" w:rsidR="00A05960" w:rsidRPr="00A07789" w:rsidRDefault="00A05960" w:rsidP="00A05960">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3CEF18AF" w14:textId="79823D9C"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5D23056" w14:textId="110E1CF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3C36CC3" w14:textId="034BCCC8"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0FEE82A4" w14:textId="3AC24331"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12123BA0" w14:textId="4998851E"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0ABECD73" w14:textId="7B37B353" w:rsidR="00A05960" w:rsidRPr="00A07789" w:rsidRDefault="00A05960" w:rsidP="00A05960">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00C932DE" w14:textId="6EC03F66" w:rsidR="001521B8" w:rsidRPr="00A07789" w:rsidRDefault="00355969" w:rsidP="00B7153D">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Dari pelatihan dengan epoch 1 dan learning_rate 0,2 dengan data</w:t>
      </w:r>
      <w:r w:rsidR="00255C0D" w:rsidRPr="00A07789">
        <w:rPr>
          <w:rFonts w:eastAsiaTheme="minorEastAsia"/>
          <w:noProof/>
          <w:color w:val="000000" w:themeColor="text1"/>
          <w:szCs w:val="24"/>
        </w:rPr>
        <w:t xml:space="preserve"> </w:t>
      </w:r>
      <w:r w:rsidR="00255C0D"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w:t>
      </w:r>
      <w:r w:rsidR="00255C0D" w:rsidRPr="00A07789">
        <w:rPr>
          <w:rFonts w:eastAsiaTheme="minorEastAsia"/>
          <w:noProof/>
          <w:color w:val="000000" w:themeColor="text1"/>
          <w:szCs w:val="24"/>
        </w:rPr>
        <w:t xml:space="preserve">yang ditunjukakn </w:t>
      </w:r>
      <w:r w:rsidR="009C2977" w:rsidRPr="00A07789">
        <w:rPr>
          <w:rFonts w:eastAsiaTheme="minorEastAsia"/>
          <w:noProof/>
          <w:color w:val="000000" w:themeColor="text1"/>
          <w:szCs w:val="24"/>
        </w:rPr>
        <w:t>di</w:t>
      </w:r>
      <w:r w:rsidR="00255C0D" w:rsidRPr="00A07789">
        <w:rPr>
          <w:rFonts w:eastAsiaTheme="minorEastAsia"/>
          <w:noProof/>
          <w:color w:val="000000" w:themeColor="text1"/>
          <w:szCs w:val="24"/>
        </w:rPr>
        <w:t xml:space="preserve"> </w:t>
      </w:r>
      <w:r w:rsidR="009C2977" w:rsidRPr="00A07789">
        <w:rPr>
          <w:rFonts w:eastAsiaTheme="minorEastAsia"/>
          <w:i/>
          <w:iCs/>
          <w:noProof/>
          <w:color w:val="000000" w:themeColor="text1"/>
          <w:szCs w:val="24"/>
        </w:rPr>
        <w:t>table 3</w:t>
      </w:r>
      <w:r w:rsidR="009C2977" w:rsidRPr="00A07789">
        <w:rPr>
          <w:rFonts w:eastAsiaTheme="minorEastAsia"/>
          <w:noProof/>
          <w:color w:val="000000" w:themeColor="text1"/>
          <w:szCs w:val="24"/>
        </w:rPr>
        <w:t xml:space="preserve"> menghasilkan </w:t>
      </w:r>
      <w:r w:rsidR="009C2977" w:rsidRPr="00A07789">
        <w:rPr>
          <w:rFonts w:eastAsiaTheme="minorEastAsia"/>
          <w:i/>
          <w:iCs/>
          <w:noProof/>
          <w:color w:val="000000" w:themeColor="text1"/>
          <w:szCs w:val="24"/>
        </w:rPr>
        <w:t>update</w:t>
      </w:r>
      <w:r w:rsidR="009C2977"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9C2977" w:rsidRPr="00A07789">
        <w:rPr>
          <w:rFonts w:eastAsiaTheme="minorEastAsia"/>
          <w:noProof/>
          <w:color w:val="000000" w:themeColor="text1"/>
        </w:rPr>
        <w:t xml:space="preserve"> yang ada di </w:t>
      </w:r>
      <w:r w:rsidR="009C2977" w:rsidRPr="00C95637">
        <w:rPr>
          <w:rFonts w:eastAsiaTheme="minorEastAsia"/>
          <w:noProof/>
          <w:color w:val="000000" w:themeColor="text1"/>
        </w:rPr>
        <w:lastRenderedPageBreak/>
        <w:t>tabe</w:t>
      </w:r>
      <w:r w:rsidR="00C95637" w:rsidRPr="00C95637">
        <w:rPr>
          <w:rFonts w:eastAsiaTheme="minorEastAsia"/>
          <w:noProof/>
          <w:color w:val="000000" w:themeColor="text1"/>
        </w:rPr>
        <w:t>l</w:t>
      </w:r>
      <w:r w:rsidR="009C2977" w:rsidRPr="00C95637">
        <w:rPr>
          <w:rFonts w:eastAsiaTheme="minorEastAsia"/>
          <w:noProof/>
          <w:color w:val="000000" w:themeColor="text1"/>
        </w:rPr>
        <w:t xml:space="preserve"> 30</w:t>
      </w:r>
      <w:r w:rsidR="009C2977" w:rsidRPr="00A07789">
        <w:rPr>
          <w:rFonts w:eastAsiaTheme="minorEastAsia"/>
          <w:noProof/>
          <w:color w:val="000000" w:themeColor="text1"/>
        </w:rPr>
        <w:t xml:space="preserve"> , bobot inilah yang akan dilanjutkan ke urutan berikutnya.</w:t>
      </w:r>
      <w:r w:rsidR="00406835" w:rsidRPr="00A07789">
        <w:rPr>
          <w:rFonts w:eastAsiaTheme="minorEastAsia"/>
          <w:noProof/>
          <w:color w:val="000000" w:themeColor="text1"/>
        </w:rPr>
        <w:t xml:space="preserve"> </w:t>
      </w:r>
      <w:proofErr w:type="spellStart"/>
      <w:r w:rsidR="00255C0D" w:rsidRPr="00A07789">
        <w:rPr>
          <w:color w:val="000000" w:themeColor="text1"/>
          <w:szCs w:val="24"/>
        </w:rPr>
        <w:t>O</w:t>
      </w:r>
      <w:r w:rsidR="00406835" w:rsidRPr="00A07789">
        <w:rPr>
          <w:color w:val="000000" w:themeColor="text1"/>
          <w:szCs w:val="24"/>
        </w:rPr>
        <w:t>perasi-operasi</w:t>
      </w:r>
      <w:proofErr w:type="spellEnd"/>
      <w:r w:rsidR="00406835" w:rsidRPr="00A07789">
        <w:rPr>
          <w:color w:val="000000" w:themeColor="text1"/>
          <w:szCs w:val="24"/>
        </w:rPr>
        <w:t xml:space="preserve"> </w:t>
      </w:r>
      <w:proofErr w:type="spellStart"/>
      <w:r w:rsidR="00255C0D" w:rsidRPr="00A07789">
        <w:rPr>
          <w:color w:val="000000" w:themeColor="text1"/>
          <w:szCs w:val="24"/>
        </w:rPr>
        <w:t>ini</w:t>
      </w:r>
      <w:proofErr w:type="spellEnd"/>
      <w:r w:rsidR="00255C0D" w:rsidRPr="00A07789">
        <w:rPr>
          <w:color w:val="000000" w:themeColor="text1"/>
          <w:szCs w:val="24"/>
        </w:rPr>
        <w:t xml:space="preserve"> </w:t>
      </w:r>
      <w:proofErr w:type="spellStart"/>
      <w:r w:rsidR="00255C0D" w:rsidRPr="00A07789">
        <w:rPr>
          <w:color w:val="000000" w:themeColor="text1"/>
          <w:szCs w:val="24"/>
        </w:rPr>
        <w:t>berproses</w:t>
      </w:r>
      <w:proofErr w:type="spellEnd"/>
      <w:r w:rsidR="00255C0D" w:rsidRPr="00A07789">
        <w:rPr>
          <w:color w:val="000000" w:themeColor="text1"/>
          <w:szCs w:val="24"/>
        </w:rPr>
        <w:t xml:space="preserve"> </w:t>
      </w:r>
      <w:proofErr w:type="spellStart"/>
      <w:r w:rsidR="00406835" w:rsidRPr="00A07789">
        <w:rPr>
          <w:color w:val="000000" w:themeColor="text1"/>
          <w:szCs w:val="24"/>
        </w:rPr>
        <w:t>sama</w:t>
      </w:r>
      <w:proofErr w:type="spellEnd"/>
      <w:r w:rsidR="00406835" w:rsidRPr="00A07789">
        <w:rPr>
          <w:color w:val="000000" w:themeColor="text1"/>
          <w:szCs w:val="24"/>
        </w:rPr>
        <w:t xml:space="preserve"> </w:t>
      </w:r>
      <w:proofErr w:type="spellStart"/>
      <w:r w:rsidR="00406835" w:rsidRPr="00A07789">
        <w:rPr>
          <w:color w:val="000000" w:themeColor="text1"/>
          <w:szCs w:val="24"/>
        </w:rPr>
        <w:t>dengan</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khir</w:t>
      </w:r>
      <w:proofErr w:type="spellEnd"/>
      <w:r w:rsidR="00406835" w:rsidRPr="00A07789">
        <w:rPr>
          <w:color w:val="000000" w:themeColor="text1"/>
          <w:szCs w:val="24"/>
        </w:rPr>
        <w:t xml:space="preserve"> </w:t>
      </w:r>
      <w:proofErr w:type="spellStart"/>
      <w:r w:rsidR="00406835" w:rsidRPr="00A07789">
        <w:rPr>
          <w:color w:val="000000" w:themeColor="text1"/>
          <w:szCs w:val="24"/>
        </w:rPr>
        <w:t>hasil</w:t>
      </w:r>
      <w:proofErr w:type="spellEnd"/>
      <w:r w:rsidR="00406835" w:rsidRPr="00A07789">
        <w:rPr>
          <w:color w:val="000000" w:themeColor="text1"/>
          <w:szCs w:val="24"/>
        </w:rPr>
        <w:t xml:space="preserve"> </w:t>
      </w:r>
      <w:proofErr w:type="spellStart"/>
      <w:r w:rsidR="00406835" w:rsidRPr="00A07789">
        <w:rPr>
          <w:color w:val="000000" w:themeColor="text1"/>
          <w:szCs w:val="24"/>
        </w:rPr>
        <w:t>pengolahan</w:t>
      </w:r>
      <w:proofErr w:type="spellEnd"/>
      <w:r w:rsidR="00406835" w:rsidRPr="00A07789">
        <w:rPr>
          <w:color w:val="000000" w:themeColor="text1"/>
          <w:szCs w:val="24"/>
        </w:rPr>
        <w:t xml:space="preserve"> data </w:t>
      </w:r>
      <w:proofErr w:type="spellStart"/>
      <w:r w:rsidR="00406835" w:rsidRPr="00A07789">
        <w:rPr>
          <w:color w:val="000000" w:themeColor="text1"/>
          <w:szCs w:val="24"/>
        </w:rPr>
        <w:t>pertama</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sebagai</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walnya</w:t>
      </w:r>
      <w:proofErr w:type="spellEnd"/>
      <w:r w:rsidR="00406835" w:rsidRPr="00A07789">
        <w:rPr>
          <w:color w:val="000000" w:themeColor="text1"/>
          <w:szCs w:val="24"/>
        </w:rPr>
        <w:t xml:space="preserve">. Proses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berulang</w:t>
      </w:r>
      <w:proofErr w:type="spellEnd"/>
      <w:r w:rsidR="00406835" w:rsidRPr="00A07789">
        <w:rPr>
          <w:color w:val="000000" w:themeColor="text1"/>
          <w:szCs w:val="24"/>
        </w:rPr>
        <w:t xml:space="preserve"> </w:t>
      </w:r>
      <w:proofErr w:type="spellStart"/>
      <w:r w:rsidR="00406835" w:rsidRPr="00A07789">
        <w:rPr>
          <w:color w:val="000000" w:themeColor="text1"/>
          <w:szCs w:val="24"/>
        </w:rPr>
        <w:t>sampai</w:t>
      </w:r>
      <w:proofErr w:type="spellEnd"/>
      <w:r w:rsidR="00406835" w:rsidRPr="00A07789">
        <w:rPr>
          <w:color w:val="000000" w:themeColor="text1"/>
          <w:szCs w:val="24"/>
        </w:rPr>
        <w:t xml:space="preserve"> pada </w:t>
      </w:r>
      <w:proofErr w:type="spellStart"/>
      <w:r w:rsidR="00406835" w:rsidRPr="00A07789">
        <w:rPr>
          <w:color w:val="000000" w:themeColor="text1"/>
          <w:szCs w:val="24"/>
        </w:rPr>
        <w:t>maksimum</w:t>
      </w:r>
      <w:proofErr w:type="spellEnd"/>
      <w:r w:rsidR="00406835" w:rsidRPr="00A07789">
        <w:rPr>
          <w:color w:val="000000" w:themeColor="text1"/>
          <w:szCs w:val="24"/>
        </w:rPr>
        <w:t xml:space="preserve"> </w:t>
      </w:r>
      <w:r w:rsidR="00406835" w:rsidRPr="00A07789">
        <w:rPr>
          <w:i/>
          <w:iCs/>
          <w:color w:val="000000" w:themeColor="text1"/>
          <w:szCs w:val="24"/>
        </w:rPr>
        <w:t>epo</w:t>
      </w:r>
      <w:r w:rsidR="00255C0D" w:rsidRPr="00A07789">
        <w:rPr>
          <w:i/>
          <w:iCs/>
          <w:color w:val="000000" w:themeColor="text1"/>
          <w:szCs w:val="24"/>
        </w:rPr>
        <w:t>c</w:t>
      </w:r>
      <w:r w:rsidR="00406835" w:rsidRPr="00A07789">
        <w:rPr>
          <w:i/>
          <w:iCs/>
          <w:color w:val="000000" w:themeColor="text1"/>
          <w:szCs w:val="24"/>
        </w:rPr>
        <w:t>h</w:t>
      </w:r>
      <w:r w:rsidR="008C2FB7" w:rsidRPr="00A07789">
        <w:rPr>
          <w:i/>
          <w:iCs/>
          <w:color w:val="000000" w:themeColor="text1"/>
          <w:szCs w:val="24"/>
        </w:rPr>
        <w:t>.</w:t>
      </w:r>
      <w:r w:rsidR="008C2FB7" w:rsidRPr="00A07789">
        <w:rPr>
          <w:color w:val="000000" w:themeColor="text1"/>
          <w:szCs w:val="24"/>
        </w:rPr>
        <w:t xml:space="preserve"> </w:t>
      </w:r>
    </w:p>
    <w:p w14:paraId="1EA22DE7" w14:textId="4E92C1DA" w:rsidR="00406835" w:rsidRPr="00A07789" w:rsidRDefault="00406835" w:rsidP="00346A3C">
      <w:pPr>
        <w:pStyle w:val="Heading3"/>
        <w:numPr>
          <w:ilvl w:val="2"/>
          <w:numId w:val="27"/>
        </w:numPr>
        <w:ind w:left="709"/>
        <w:rPr>
          <w:i/>
          <w:color w:val="000000" w:themeColor="text1"/>
          <w:lang w:val="id-ID"/>
        </w:rPr>
      </w:pPr>
      <w:bookmarkStart w:id="105" w:name="_Toc31637838"/>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05"/>
      <w:r w:rsidRPr="00A07789">
        <w:rPr>
          <w:i/>
          <w:color w:val="000000" w:themeColor="text1"/>
          <w:lang w:val="id-ID"/>
        </w:rPr>
        <w:t xml:space="preserve"> </w:t>
      </w:r>
    </w:p>
    <w:p w14:paraId="3532245E" w14:textId="004E92D8" w:rsidR="00406835" w:rsidRPr="00A07789" w:rsidRDefault="008C2FB7" w:rsidP="00B7153D">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r>
      <w:r w:rsidR="00406835" w:rsidRPr="00A07789">
        <w:rPr>
          <w:color w:val="000000" w:themeColor="text1"/>
          <w:szCs w:val="24"/>
        </w:rPr>
        <w:t xml:space="preserve">Pada </w:t>
      </w:r>
      <w:proofErr w:type="spellStart"/>
      <w:r w:rsidR="00406835" w:rsidRPr="00A07789">
        <w:rPr>
          <w:color w:val="000000" w:themeColor="text1"/>
          <w:szCs w:val="24"/>
        </w:rPr>
        <w:t>pengujian</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hanya</w:t>
      </w:r>
      <w:proofErr w:type="spellEnd"/>
      <w:r w:rsidR="00406835" w:rsidRPr="00A07789">
        <w:rPr>
          <w:color w:val="000000" w:themeColor="text1"/>
          <w:szCs w:val="24"/>
        </w:rPr>
        <w:t xml:space="preserve"> </w:t>
      </w:r>
      <w:proofErr w:type="spellStart"/>
      <w:r w:rsidR="00406835" w:rsidRPr="00A07789">
        <w:rPr>
          <w:color w:val="000000" w:themeColor="text1"/>
          <w:szCs w:val="24"/>
        </w:rPr>
        <w:t>fase</w:t>
      </w:r>
      <w:proofErr w:type="spellEnd"/>
      <w:r w:rsidR="00406835" w:rsidRPr="00A07789">
        <w:rPr>
          <w:color w:val="000000" w:themeColor="text1"/>
          <w:szCs w:val="24"/>
        </w:rPr>
        <w:t xml:space="preserve"> </w:t>
      </w:r>
      <w:r w:rsidR="00406835" w:rsidRPr="00A07789">
        <w:rPr>
          <w:i/>
          <w:iCs/>
          <w:color w:val="000000" w:themeColor="text1"/>
          <w:szCs w:val="24"/>
        </w:rPr>
        <w:t>forward</w:t>
      </w:r>
      <w:r w:rsidR="00406835" w:rsidRPr="00A07789">
        <w:rPr>
          <w:color w:val="000000" w:themeColor="text1"/>
          <w:szCs w:val="24"/>
        </w:rPr>
        <w:t xml:space="preserve"> </w:t>
      </w:r>
      <w:proofErr w:type="spellStart"/>
      <w:r w:rsidR="00406835" w:rsidRPr="00A07789">
        <w:rPr>
          <w:color w:val="000000" w:themeColor="text1"/>
          <w:szCs w:val="24"/>
        </w:rPr>
        <w:t>saja</w:t>
      </w:r>
      <w:proofErr w:type="spellEnd"/>
      <w:r w:rsidR="00406835" w:rsidRPr="00A07789">
        <w:rPr>
          <w:color w:val="000000" w:themeColor="text1"/>
          <w:szCs w:val="24"/>
        </w:rPr>
        <w:t xml:space="preserve">. </w:t>
      </w:r>
      <w:proofErr w:type="spellStart"/>
      <w:r w:rsidR="00406835" w:rsidRPr="00A07789">
        <w:rPr>
          <w:color w:val="000000" w:themeColor="text1"/>
          <w:szCs w:val="24"/>
        </w:rPr>
        <w:t>Dimana</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w:t>
      </w:r>
      <w:proofErr w:type="spellEnd"/>
      <w:r w:rsidR="00406835" w:rsidRPr="00A07789">
        <w:rPr>
          <w:color w:val="000000" w:themeColor="text1"/>
          <w:szCs w:val="24"/>
        </w:rPr>
        <w:t xml:space="preserve"> yang </w:t>
      </w:r>
      <w:proofErr w:type="spellStart"/>
      <w:r w:rsidR="00406835" w:rsidRPr="00A07789">
        <w:rPr>
          <w:color w:val="000000" w:themeColor="text1"/>
          <w:szCs w:val="24"/>
        </w:rPr>
        <w:t>sudah</w:t>
      </w:r>
      <w:proofErr w:type="spellEnd"/>
      <w:r w:rsidR="00406835" w:rsidRPr="00A07789">
        <w:rPr>
          <w:color w:val="000000" w:themeColor="text1"/>
          <w:szCs w:val="24"/>
        </w:rPr>
        <w:t xml:space="preserve"> </w:t>
      </w:r>
      <w:proofErr w:type="spellStart"/>
      <w:r w:rsidR="00406835" w:rsidRPr="00A07789">
        <w:rPr>
          <w:color w:val="000000" w:themeColor="text1"/>
          <w:szCs w:val="24"/>
        </w:rPr>
        <w:t>didapat</w:t>
      </w:r>
      <w:proofErr w:type="spellEnd"/>
      <w:r w:rsidR="00406835" w:rsidRPr="00A07789">
        <w:rPr>
          <w:color w:val="000000" w:themeColor="text1"/>
          <w:szCs w:val="24"/>
        </w:rPr>
        <w:t xml:space="preserve"> pada proses </w:t>
      </w:r>
      <w:r w:rsidR="00406835" w:rsidRPr="00A07789">
        <w:rPr>
          <w:i/>
          <w:iCs/>
          <w:color w:val="000000" w:themeColor="text1"/>
          <w:szCs w:val="24"/>
        </w:rPr>
        <w:t>training</w:t>
      </w:r>
      <w:r w:rsidR="00406835" w:rsidRPr="00A07789">
        <w:rPr>
          <w:color w:val="000000" w:themeColor="text1"/>
          <w:szCs w:val="24"/>
        </w:rPr>
        <w:t xml:space="preserve"> </w:t>
      </w:r>
      <w:proofErr w:type="spellStart"/>
      <w:r w:rsidR="00406835" w:rsidRPr="00A07789">
        <w:rPr>
          <w:color w:val="000000" w:themeColor="text1"/>
          <w:szCs w:val="24"/>
        </w:rPr>
        <w:t>sebelumnya</w:t>
      </w:r>
      <w:proofErr w:type="spellEnd"/>
      <w:r w:rsidRPr="00A07789">
        <w:rPr>
          <w:color w:val="000000" w:themeColor="text1"/>
          <w:szCs w:val="24"/>
        </w:rPr>
        <w:t>.</w:t>
      </w:r>
    </w:p>
    <w:p w14:paraId="6A749057" w14:textId="754DC6A6" w:rsidR="008C2FB7" w:rsidRPr="00A07789" w:rsidRDefault="008C2FB7" w:rsidP="00B7153D">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w:t>
      </w:r>
      <w:r w:rsidR="002F38BB" w:rsidRPr="00A07789">
        <w:rPr>
          <w:noProof/>
          <w:color w:val="000000" w:themeColor="text1"/>
          <w:szCs w:val="24"/>
        </w:rPr>
        <w:t xml:space="preserve"> 4</w:t>
      </w:r>
      <w:r w:rsidRPr="00A07789">
        <w:rPr>
          <w:noProof/>
          <w:color w:val="000000" w:themeColor="text1"/>
          <w:szCs w:val="24"/>
        </w:rPr>
        <w:t xml:space="preserve">  (data</w:t>
      </w:r>
      <w:r w:rsidR="002F38BB" w:rsidRPr="00A07789">
        <w:rPr>
          <w:noProof/>
          <w:color w:val="000000" w:themeColor="text1"/>
          <w:szCs w:val="24"/>
        </w:rPr>
        <w:t xml:space="preserve"> </w:t>
      </w:r>
      <w:r w:rsidR="002F38BB" w:rsidRPr="00A07789">
        <w:rPr>
          <w:i/>
          <w:iCs/>
          <w:noProof/>
          <w:color w:val="000000" w:themeColor="text1"/>
          <w:szCs w:val="24"/>
        </w:rPr>
        <w:t xml:space="preserve">testing </w:t>
      </w:r>
      <w:r w:rsidRPr="00A07789">
        <w:rPr>
          <w:noProof/>
          <w:color w:val="000000" w:themeColor="text1"/>
          <w:szCs w:val="24"/>
        </w:rPr>
        <w:t>) :</w:t>
      </w:r>
    </w:p>
    <w:p w14:paraId="14D23F49" w14:textId="449FF8F1" w:rsidR="008C2FB7" w:rsidRPr="00A07789" w:rsidRDefault="008C2FB7" w:rsidP="00346A3C">
      <w:pPr>
        <w:pStyle w:val="ListParagraph"/>
        <w:numPr>
          <w:ilvl w:val="0"/>
          <w:numId w:val="38"/>
        </w:numPr>
        <w:spacing w:after="0" w:line="360" w:lineRule="auto"/>
        <w:ind w:right="4"/>
        <w:rPr>
          <w:noProof/>
          <w:color w:val="000000" w:themeColor="text1"/>
          <w:szCs w:val="20"/>
        </w:rPr>
      </w:pPr>
      <w:r w:rsidRPr="00A07789">
        <w:rPr>
          <w:noProof/>
          <w:color w:val="000000" w:themeColor="text1"/>
          <w:szCs w:val="20"/>
        </w:rPr>
        <w:t xml:space="preserve">Input Layer </w:t>
      </w:r>
    </w:p>
    <w:p w14:paraId="29108991" w14:textId="344C6018" w:rsidR="008C2FB7" w:rsidRPr="00A07789" w:rsidRDefault="008C2FB7" w:rsidP="00346A3C">
      <w:pPr>
        <w:pStyle w:val="ListParagraph"/>
        <w:numPr>
          <w:ilvl w:val="0"/>
          <w:numId w:val="3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2F38BB"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710F3F73" w14:textId="77777777" w:rsidR="00255C0D" w:rsidRPr="00A07789" w:rsidRDefault="00255C0D" w:rsidP="00255C0D">
      <w:pPr>
        <w:pStyle w:val="ListParagraph"/>
        <w:spacing w:after="0" w:line="360" w:lineRule="auto"/>
        <w:ind w:left="1079" w:right="4" w:firstLine="0"/>
        <w:rPr>
          <w:i/>
          <w:noProof/>
          <w:color w:val="000000" w:themeColor="text1"/>
          <w:szCs w:val="20"/>
        </w:rPr>
      </w:pPr>
    </w:p>
    <w:p w14:paraId="7A7A4907" w14:textId="7A29CCA9" w:rsidR="008C2FB7" w:rsidRPr="00C95637" w:rsidRDefault="008C2FB7" w:rsidP="002F38BB">
      <w:pPr>
        <w:pStyle w:val="Caption"/>
        <w:rPr>
          <w:i w:val="0"/>
          <w:iCs w:val="0"/>
          <w:color w:val="000000" w:themeColor="text1"/>
          <w:sz w:val="24"/>
          <w:szCs w:val="24"/>
        </w:rPr>
      </w:pPr>
      <w:r w:rsidRPr="00C95637">
        <w:rPr>
          <w:i w:val="0"/>
          <w:iCs w:val="0"/>
          <w:color w:val="000000" w:themeColor="text1"/>
          <w:sz w:val="24"/>
          <w:szCs w:val="24"/>
        </w:rPr>
        <w:t xml:space="preserve">                                               </w:t>
      </w:r>
      <w:r w:rsidRPr="00C95637">
        <w:rPr>
          <w:i w:val="0"/>
          <w:iCs w:val="0"/>
          <w:color w:val="000000" w:themeColor="text1"/>
          <w:sz w:val="36"/>
          <w:szCs w:val="36"/>
        </w:rPr>
        <w:t xml:space="preserve"> </w:t>
      </w:r>
      <w:bookmarkStart w:id="106" w:name="_Toc31650557"/>
      <w:proofErr w:type="spellStart"/>
      <w:r w:rsidR="002F38BB" w:rsidRPr="00C95637">
        <w:rPr>
          <w:i w:val="0"/>
          <w:iCs w:val="0"/>
          <w:color w:val="000000" w:themeColor="text1"/>
          <w:sz w:val="24"/>
          <w:szCs w:val="24"/>
        </w:rPr>
        <w:t>Tab</w:t>
      </w:r>
      <w:r w:rsidR="00C95637">
        <w:rPr>
          <w:i w:val="0"/>
          <w:iCs w:val="0"/>
          <w:color w:val="000000" w:themeColor="text1"/>
          <w:sz w:val="24"/>
          <w:szCs w:val="24"/>
        </w:rPr>
        <w:t>el</w:t>
      </w:r>
      <w:proofErr w:type="spellEnd"/>
      <w:r w:rsidR="002F38BB" w:rsidRPr="00C95637">
        <w:rPr>
          <w:i w:val="0"/>
          <w:iCs w:val="0"/>
          <w:color w:val="000000" w:themeColor="text1"/>
          <w:sz w:val="24"/>
          <w:szCs w:val="24"/>
        </w:rPr>
        <w:t xml:space="preserve"> </w:t>
      </w:r>
      <w:r w:rsidR="002F38BB" w:rsidRPr="00C95637">
        <w:rPr>
          <w:i w:val="0"/>
          <w:iCs w:val="0"/>
          <w:color w:val="000000" w:themeColor="text1"/>
          <w:sz w:val="24"/>
          <w:szCs w:val="24"/>
        </w:rPr>
        <w:fldChar w:fldCharType="begin"/>
      </w:r>
      <w:r w:rsidR="002F38BB" w:rsidRPr="00C95637">
        <w:rPr>
          <w:i w:val="0"/>
          <w:iCs w:val="0"/>
          <w:color w:val="000000" w:themeColor="text1"/>
          <w:sz w:val="24"/>
          <w:szCs w:val="24"/>
        </w:rPr>
        <w:instrText xml:space="preserve"> SEQ Table \* ARABIC </w:instrText>
      </w:r>
      <w:r w:rsidR="002F38BB" w:rsidRPr="00C95637">
        <w:rPr>
          <w:i w:val="0"/>
          <w:iCs w:val="0"/>
          <w:color w:val="000000" w:themeColor="text1"/>
          <w:sz w:val="24"/>
          <w:szCs w:val="24"/>
        </w:rPr>
        <w:fldChar w:fldCharType="separate"/>
      </w:r>
      <w:r w:rsidR="002F38BB" w:rsidRPr="00C95637">
        <w:rPr>
          <w:i w:val="0"/>
          <w:iCs w:val="0"/>
          <w:noProof/>
          <w:color w:val="000000" w:themeColor="text1"/>
          <w:sz w:val="24"/>
          <w:szCs w:val="24"/>
        </w:rPr>
        <w:t>31</w:t>
      </w:r>
      <w:r w:rsidR="002F38BB" w:rsidRPr="00C95637">
        <w:rPr>
          <w:i w:val="0"/>
          <w:iCs w:val="0"/>
          <w:color w:val="000000" w:themeColor="text1"/>
          <w:sz w:val="24"/>
          <w:szCs w:val="24"/>
        </w:rPr>
        <w:fldChar w:fldCharType="end"/>
      </w:r>
      <w:r w:rsidR="002F38BB" w:rsidRPr="00C95637">
        <w:rPr>
          <w:i w:val="0"/>
          <w:iCs w:val="0"/>
          <w:color w:val="000000" w:themeColor="text1"/>
        </w:rPr>
        <w:t xml:space="preserve"> </w:t>
      </w:r>
      <w:r w:rsidR="00C95637">
        <w:rPr>
          <w:i w:val="0"/>
          <w:iCs w:val="0"/>
          <w:color w:val="000000" w:themeColor="text1"/>
          <w:sz w:val="24"/>
          <w:szCs w:val="24"/>
        </w:rPr>
        <w:t>D</w:t>
      </w:r>
      <w:r w:rsidRPr="00C95637">
        <w:rPr>
          <w:i w:val="0"/>
          <w:iCs w:val="0"/>
          <w:color w:val="000000" w:themeColor="text1"/>
          <w:sz w:val="24"/>
          <w:szCs w:val="24"/>
        </w:rPr>
        <w:t xml:space="preserve">ata sample </w:t>
      </w:r>
      <w:r w:rsidR="002F38BB" w:rsidRPr="00C95637">
        <w:rPr>
          <w:i w:val="0"/>
          <w:iCs w:val="0"/>
          <w:color w:val="000000" w:themeColor="text1"/>
          <w:sz w:val="24"/>
          <w:szCs w:val="24"/>
        </w:rPr>
        <w:t>testing</w:t>
      </w:r>
      <w:bookmarkEnd w:id="106"/>
      <w:r w:rsidR="002F38BB"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8C2FB7" w:rsidRPr="00A07789" w14:paraId="550F3E37" w14:textId="77777777" w:rsidTr="00B910EC">
        <w:trPr>
          <w:trHeight w:val="290"/>
        </w:trPr>
        <w:tc>
          <w:tcPr>
            <w:tcW w:w="1459" w:type="dxa"/>
          </w:tcPr>
          <w:p w14:paraId="40508B14"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6CF449B7"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72BCEE4F" w14:textId="77777777" w:rsidR="008C2FB7"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8C2FB7" w:rsidRPr="00A07789">
              <w:rPr>
                <w:rFonts w:ascii="Calibri" w:eastAsiaTheme="minorEastAsia" w:hAnsi="Calibri" w:cs="Calibri"/>
                <w:color w:val="000000" w:themeColor="text1"/>
                <w:sz w:val="22"/>
              </w:rPr>
              <w:t xml:space="preserve"> (</w:t>
            </w:r>
            <w:proofErr w:type="spellStart"/>
            <w:r w:rsidR="008C2FB7" w:rsidRPr="00A07789">
              <w:rPr>
                <w:rFonts w:ascii="Calibri" w:eastAsiaTheme="minorEastAsia" w:hAnsi="Calibri" w:cs="Calibri"/>
                <w:color w:val="000000" w:themeColor="text1"/>
                <w:sz w:val="22"/>
              </w:rPr>
              <w:t>fitur</w:t>
            </w:r>
            <w:proofErr w:type="spellEnd"/>
            <w:r w:rsidR="008C2FB7" w:rsidRPr="00A07789">
              <w:rPr>
                <w:rFonts w:ascii="Calibri" w:eastAsiaTheme="minorEastAsia" w:hAnsi="Calibri" w:cs="Calibri"/>
                <w:color w:val="000000" w:themeColor="text1"/>
                <w:sz w:val="22"/>
              </w:rPr>
              <w:t xml:space="preserve"> Close)</w:t>
            </w:r>
          </w:p>
        </w:tc>
      </w:tr>
      <w:tr w:rsidR="00B910EC" w:rsidRPr="00A07789" w14:paraId="624A742A" w14:textId="77777777" w:rsidTr="00B910EC">
        <w:trPr>
          <w:trHeight w:val="290"/>
        </w:trPr>
        <w:tc>
          <w:tcPr>
            <w:tcW w:w="1459" w:type="dxa"/>
          </w:tcPr>
          <w:p w14:paraId="44D2A503"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11468B"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1CC3643" w14:textId="7DE697F0"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910EC" w:rsidRPr="00A07789" w14:paraId="2ECBC654" w14:textId="77777777" w:rsidTr="00B910EC">
        <w:trPr>
          <w:trHeight w:val="290"/>
        </w:trPr>
        <w:tc>
          <w:tcPr>
            <w:tcW w:w="1459" w:type="dxa"/>
          </w:tcPr>
          <w:p w14:paraId="5D576891"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D535F6F"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2812096" w14:textId="7FFD64BF"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910EC" w:rsidRPr="00A07789" w14:paraId="69F16AF6" w14:textId="77777777" w:rsidTr="00B910EC">
        <w:trPr>
          <w:trHeight w:val="290"/>
        </w:trPr>
        <w:tc>
          <w:tcPr>
            <w:tcW w:w="1459" w:type="dxa"/>
          </w:tcPr>
          <w:p w14:paraId="5A8441F5"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1EE342C0"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F848510" w14:textId="51E62D92"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910EC" w:rsidRPr="00A07789" w14:paraId="5A1D2D2C" w14:textId="77777777" w:rsidTr="00B910EC">
        <w:trPr>
          <w:trHeight w:val="290"/>
        </w:trPr>
        <w:tc>
          <w:tcPr>
            <w:tcW w:w="1459" w:type="dxa"/>
          </w:tcPr>
          <w:p w14:paraId="6DA14963"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F895BFD" w14:textId="77777777"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39AF105" w14:textId="7206661E" w:rsidR="00B910EC" w:rsidRPr="00A07789" w:rsidRDefault="00B910EC"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8C2FB7" w:rsidRPr="00A07789" w14:paraId="1657A6F6" w14:textId="77777777" w:rsidTr="00B910EC">
        <w:trPr>
          <w:trHeight w:val="290"/>
        </w:trPr>
        <w:tc>
          <w:tcPr>
            <w:tcW w:w="1459" w:type="dxa"/>
          </w:tcPr>
          <w:p w14:paraId="2C5AE174" w14:textId="77777777" w:rsidR="008C2FB7" w:rsidRPr="00A07789" w:rsidRDefault="008C2FB7"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587EB45" w14:textId="1D4AAFEE" w:rsidR="008C2FB7" w:rsidRPr="00A07789" w:rsidRDefault="002F38BB"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A597E86" w14:textId="2254764A" w:rsidR="008C2FB7" w:rsidRPr="00A07789" w:rsidRDefault="002F38BB"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3BACDB66" w14:textId="77777777" w:rsidR="008C2FB7" w:rsidRPr="00A07789" w:rsidRDefault="008C2FB7" w:rsidP="008C2FB7">
      <w:pPr>
        <w:spacing w:after="120" w:line="360" w:lineRule="auto"/>
        <w:ind w:left="1134" w:right="6" w:firstLine="0"/>
        <w:rPr>
          <w:color w:val="000000" w:themeColor="text1"/>
          <w:sz w:val="4"/>
        </w:rPr>
      </w:pPr>
    </w:p>
    <w:p w14:paraId="3C3B5204" w14:textId="13506107" w:rsidR="008C2FB7" w:rsidRPr="00A07789" w:rsidRDefault="002F38BB" w:rsidP="00346A3C">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 xml:space="preserve">Didapat </w:t>
      </w:r>
      <w:r w:rsidR="008C2FB7" w:rsidRPr="00A07789">
        <w:rPr>
          <w:noProof/>
          <w:color w:val="000000" w:themeColor="text1"/>
          <w:szCs w:val="20"/>
        </w:rPr>
        <w:t xml:space="preserve">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008C2FB7" w:rsidRPr="00A07789">
        <w:rPr>
          <w:noProof/>
          <w:color w:val="000000" w:themeColor="text1"/>
          <w:szCs w:val="20"/>
        </w:rPr>
        <w:t xml:space="preserve"> :</w:t>
      </w:r>
    </w:p>
    <w:p w14:paraId="4AC6270A" w14:textId="2A264EE2" w:rsidR="008C2FB7" w:rsidRPr="00C95637" w:rsidRDefault="008C2FB7" w:rsidP="008C2FB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07" w:name="_Toc31650558"/>
      <w:proofErr w:type="spellStart"/>
      <w:r w:rsidRPr="00C95637">
        <w:rPr>
          <w:i w:val="0"/>
          <w:iCs w:val="0"/>
          <w:color w:val="000000" w:themeColor="text1"/>
          <w:sz w:val="24"/>
        </w:rPr>
        <w:t>Tabe</w:t>
      </w:r>
      <w:r w:rsidR="00C95637">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2F38BB" w:rsidRPr="00C95637">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002F38BB" w:rsidRPr="00C95637">
        <w:rPr>
          <w:i w:val="0"/>
          <w:iCs w:val="0"/>
          <w:color w:val="000000" w:themeColor="text1"/>
          <w:sz w:val="24"/>
        </w:rPr>
        <w:t>baru</w:t>
      </w:r>
      <w:proofErr w:type="spellEnd"/>
      <w:r w:rsidR="002F38BB"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07"/>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6348DE" w:rsidRPr="00A07789" w14:paraId="4A1F9229" w14:textId="77777777" w:rsidTr="006348DE">
        <w:trPr>
          <w:trHeight w:val="290"/>
        </w:trPr>
        <w:tc>
          <w:tcPr>
            <w:tcW w:w="1271" w:type="dxa"/>
            <w:shd w:val="clear" w:color="auto" w:fill="FFFF00"/>
          </w:tcPr>
          <w:p w14:paraId="625DA542"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3D99B662" w14:textId="7B8353B8"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4CF6AC89" w14:textId="59D05261"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2E45E2EE" w14:textId="04D79E0B"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6348DE" w:rsidRPr="00A07789" w14:paraId="0981B786" w14:textId="77777777" w:rsidTr="006348DE">
        <w:trPr>
          <w:trHeight w:val="290"/>
        </w:trPr>
        <w:tc>
          <w:tcPr>
            <w:tcW w:w="1271" w:type="dxa"/>
            <w:shd w:val="clear" w:color="auto" w:fill="FFFF00"/>
          </w:tcPr>
          <w:p w14:paraId="38371699"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46AAE0B" w14:textId="70178FA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7BA3BA41" w14:textId="24C96BFD"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532D3CC8" w14:textId="6FDE9ADC"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6348DE" w:rsidRPr="00A07789" w14:paraId="497E3F54" w14:textId="77777777" w:rsidTr="006348DE">
        <w:trPr>
          <w:trHeight w:val="290"/>
        </w:trPr>
        <w:tc>
          <w:tcPr>
            <w:tcW w:w="1271" w:type="dxa"/>
            <w:shd w:val="clear" w:color="auto" w:fill="FFFF00"/>
          </w:tcPr>
          <w:p w14:paraId="506A549D"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1A3CE913" w14:textId="60138A8C"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2DC62FCE" w14:textId="500E8C9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2724CAA1" w14:textId="3FFE77C5"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6348DE" w:rsidRPr="00A07789" w14:paraId="55A5F9FA" w14:textId="77777777" w:rsidTr="006348DE">
        <w:trPr>
          <w:trHeight w:val="290"/>
        </w:trPr>
        <w:tc>
          <w:tcPr>
            <w:tcW w:w="1271" w:type="dxa"/>
            <w:shd w:val="clear" w:color="auto" w:fill="FFFF00"/>
          </w:tcPr>
          <w:p w14:paraId="0B50663D" w14:textId="77777777" w:rsidR="006348DE" w:rsidRPr="00A07789" w:rsidRDefault="000B4741" w:rsidP="006348DE">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266EFB24" w14:textId="28E27DB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0AA56AC6" w14:textId="0F0C28F2"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06FDE77A" w14:textId="60B1A75F"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1696D461" w14:textId="77777777" w:rsidR="008C2FB7" w:rsidRPr="00A07789" w:rsidRDefault="008C2FB7" w:rsidP="008C2FB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35E5206" w14:textId="77777777" w:rsidR="008C2FB7" w:rsidRPr="00A07789" w:rsidRDefault="008C2FB7" w:rsidP="008C2FB7">
      <w:pPr>
        <w:spacing w:after="120" w:line="360" w:lineRule="auto"/>
        <w:ind w:left="1134" w:right="6" w:firstLine="0"/>
        <w:rPr>
          <w:noProof/>
          <w:color w:val="000000" w:themeColor="text1"/>
          <w:szCs w:val="20"/>
        </w:rPr>
      </w:pPr>
      <w:r w:rsidRPr="00A07789">
        <w:rPr>
          <w:noProof/>
          <w:color w:val="000000" w:themeColor="text1"/>
          <w:szCs w:val="20"/>
        </w:rPr>
        <w:tab/>
      </w:r>
    </w:p>
    <w:p w14:paraId="447D8047" w14:textId="77777777" w:rsidR="008C2FB7" w:rsidRPr="00A07789" w:rsidRDefault="008C2FB7" w:rsidP="008C2FB7">
      <w:pPr>
        <w:spacing w:after="0" w:line="360" w:lineRule="auto"/>
        <w:ind w:left="0" w:right="4" w:firstLine="0"/>
        <w:rPr>
          <w:color w:val="000000" w:themeColor="text1"/>
        </w:rPr>
      </w:pPr>
    </w:p>
    <w:p w14:paraId="1DAF044E" w14:textId="77777777" w:rsidR="008C2FB7" w:rsidRPr="00A07789" w:rsidRDefault="008C2FB7" w:rsidP="008C2FB7">
      <w:pPr>
        <w:spacing w:after="0" w:line="360" w:lineRule="auto"/>
        <w:ind w:left="0" w:right="4" w:firstLine="0"/>
        <w:rPr>
          <w:noProof/>
          <w:color w:val="000000" w:themeColor="text1"/>
          <w:sz w:val="20"/>
          <w:szCs w:val="20"/>
        </w:rPr>
      </w:pPr>
    </w:p>
    <w:p w14:paraId="5E44D603" w14:textId="77777777" w:rsidR="008C2FB7" w:rsidRPr="00A07789" w:rsidRDefault="008C2FB7" w:rsidP="00346A3C">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6ACCA1CF" w14:textId="77777777" w:rsidR="008C2FB7" w:rsidRPr="00A07789" w:rsidRDefault="008C2FB7" w:rsidP="00346A3C">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6848" behindDoc="1" locked="0" layoutInCell="1" allowOverlap="1" wp14:anchorId="59B62816" wp14:editId="3C2CC163">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573DBF58" w14:textId="77777777" w:rsidR="000B4741" w:rsidRPr="000924B9" w:rsidRDefault="000B4741" w:rsidP="008C2FB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62816" id="Text Box 5" o:spid="_x0000_s1027" type="#_x0000_t202" style="position:absolute;left:0;text-align:left;margin-left:57pt;margin-top:20.75pt;width:130pt;height:55.3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" fillcolor="window" stroked="f" strokeweight=".5pt">
                <v:textbox>
                  <w:txbxContent>
                    <w:p w14:paraId="573DBF58" w14:textId="77777777" w:rsidR="000B4741" w:rsidRPr="000924B9" w:rsidRDefault="000B4741" w:rsidP="008C2FB7">
                      <w:pPr>
                        <w:ind w:left="0"/>
                        <w:jc w:val="left"/>
                      </w:pPr>
                      <m:oMathPara>
                        <m:oMathParaPr>
                          <m:jc m:val="left"/>
                        </m:oMathPara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r>
                            <m:rPr>
                              <m:sty m:val="b"/>
                            </m:rPr>
                            <w:rPr>
                              <w:rFonts w:ascii="Cambria Math" w:hAnsi="Cambria Math"/>
                              <w:noProof/>
                              <w:color w:val="000000" w:themeColor="text1"/>
                              <w:sz w:val="22"/>
                            </w:rPr>
                            <m:t xml:space="preserve"> </m:t>
                          </m:r>
                          <m:r>
                            <w:rPr>
                              <w:rFonts w:ascii="Cambria Math" w:hAnsi="Cambria Math"/>
                              <w:color w:val="000000" w:themeColor="text1"/>
                            </w:rPr>
                            <m:t xml:space="preserve"> </m:t>
                          </m:r>
                        </m:oMath>
                      </m:oMathPara>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p>
    <w:p w14:paraId="47686DCC" w14:textId="77777777" w:rsidR="008C2FB7" w:rsidRPr="00A07789" w:rsidRDefault="008C2FB7" w:rsidP="008C2FB7">
      <w:pPr>
        <w:rPr>
          <w:color w:val="000000" w:themeColor="text1"/>
        </w:rPr>
      </w:pPr>
    </w:p>
    <w:p w14:paraId="0C48FEA8" w14:textId="1AAD1044" w:rsidR="008C2FB7" w:rsidRDefault="008C2FB7" w:rsidP="008C2FB7">
      <w:pPr>
        <w:rPr>
          <w:color w:val="000000" w:themeColor="text1"/>
        </w:rPr>
      </w:pPr>
    </w:p>
    <w:p w14:paraId="7C55C436" w14:textId="01553EB6" w:rsidR="00C95637" w:rsidRDefault="00C95637" w:rsidP="008C2FB7">
      <w:pPr>
        <w:rPr>
          <w:color w:val="000000" w:themeColor="text1"/>
        </w:rPr>
      </w:pPr>
    </w:p>
    <w:p w14:paraId="3E537F98" w14:textId="2452BBE5" w:rsidR="00C95637" w:rsidRDefault="00C95637" w:rsidP="008C2FB7">
      <w:pPr>
        <w:rPr>
          <w:color w:val="000000" w:themeColor="text1"/>
        </w:rPr>
      </w:pPr>
    </w:p>
    <w:p w14:paraId="14FEFEAF" w14:textId="157D45C9" w:rsidR="00C95637" w:rsidRDefault="00C95637" w:rsidP="008C2FB7">
      <w:pPr>
        <w:rPr>
          <w:color w:val="000000" w:themeColor="text1"/>
        </w:rPr>
      </w:pPr>
    </w:p>
    <w:p w14:paraId="01EAEB11" w14:textId="77777777" w:rsidR="00C95637" w:rsidRPr="00A07789" w:rsidRDefault="00C95637" w:rsidP="008C2FB7">
      <w:pPr>
        <w:rPr>
          <w:color w:val="000000" w:themeColor="text1"/>
        </w:rPr>
      </w:pPr>
    </w:p>
    <w:p w14:paraId="675E3ACF" w14:textId="77777777" w:rsidR="008C2FB7" w:rsidRPr="00A07789" w:rsidRDefault="008C2FB7" w:rsidP="008C2FB7">
      <w:pPr>
        <w:rPr>
          <w:color w:val="000000" w:themeColor="text1"/>
        </w:rPr>
      </w:pPr>
    </w:p>
    <w:p w14:paraId="250317DA" w14:textId="203ABAF1" w:rsidR="008C2FB7" w:rsidRPr="00C95637" w:rsidRDefault="008C2FB7" w:rsidP="008C2FB7">
      <w:pPr>
        <w:pStyle w:val="Caption"/>
        <w:ind w:right="4"/>
        <w:jc w:val="center"/>
        <w:rPr>
          <w:i w:val="0"/>
          <w:iCs w:val="0"/>
          <w:color w:val="000000" w:themeColor="text1"/>
          <w:sz w:val="24"/>
          <w:szCs w:val="24"/>
        </w:rPr>
      </w:pPr>
      <w:r w:rsidRPr="00C95637">
        <w:rPr>
          <w:i w:val="0"/>
          <w:iCs w:val="0"/>
          <w:color w:val="000000" w:themeColor="text1"/>
          <w:sz w:val="24"/>
          <w:szCs w:val="24"/>
        </w:rPr>
        <w:lastRenderedPageBreak/>
        <w:t xml:space="preserve">            </w:t>
      </w:r>
      <w:r w:rsidR="006348DE" w:rsidRPr="00C95637">
        <w:rPr>
          <w:i w:val="0"/>
          <w:iCs w:val="0"/>
          <w:color w:val="000000" w:themeColor="text1"/>
          <w:sz w:val="24"/>
          <w:szCs w:val="24"/>
        </w:rPr>
        <w:t xml:space="preserve"> </w:t>
      </w:r>
      <w:bookmarkStart w:id="108" w:name="_Toc31650559"/>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block output</w:t>
      </w:r>
      <w:r w:rsidR="006348DE" w:rsidRPr="00C95637">
        <w:rPr>
          <w:noProof/>
          <w:color w:val="000000" w:themeColor="text1"/>
          <w:sz w:val="24"/>
          <w:szCs w:val="24"/>
        </w:rPr>
        <w:t xml:space="preserve">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08"/>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6348DE" w:rsidRPr="00A07789" w14:paraId="719A0D44" w14:textId="77777777" w:rsidTr="006348DE">
        <w:trPr>
          <w:trHeight w:val="290"/>
        </w:trPr>
        <w:tc>
          <w:tcPr>
            <w:tcW w:w="851" w:type="dxa"/>
            <w:shd w:val="clear" w:color="auto" w:fill="FFFF00"/>
          </w:tcPr>
          <w:p w14:paraId="02B6DB51" w14:textId="77777777" w:rsidR="006348DE" w:rsidRPr="00A07789" w:rsidRDefault="006348DE" w:rsidP="00B910EC">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C087317"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2B3409D5"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0669FE02"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B424D19" w14:textId="77777777" w:rsidR="006348DE" w:rsidRPr="00A07789" w:rsidRDefault="000B4741" w:rsidP="00B910EC">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6348DE" w:rsidRPr="00A07789" w14:paraId="69BE8E35" w14:textId="77777777" w:rsidTr="006348DE">
        <w:trPr>
          <w:trHeight w:val="290"/>
        </w:trPr>
        <w:tc>
          <w:tcPr>
            <w:tcW w:w="851" w:type="dxa"/>
            <w:shd w:val="clear" w:color="auto" w:fill="FFFF00"/>
          </w:tcPr>
          <w:p w14:paraId="3DFBF119" w14:textId="77777777"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055D2E9E" w14:textId="3B3B704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2D21167" w14:textId="36B4627A"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2FF28A7D" w14:textId="6726740B"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06B7B0BC" w14:textId="569F2E6D"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6348DE" w:rsidRPr="00A07789" w14:paraId="6BF46717" w14:textId="77777777" w:rsidTr="006348DE">
        <w:trPr>
          <w:trHeight w:val="290"/>
        </w:trPr>
        <w:tc>
          <w:tcPr>
            <w:tcW w:w="851" w:type="dxa"/>
            <w:shd w:val="clear" w:color="auto" w:fill="FFFF00"/>
          </w:tcPr>
          <w:p w14:paraId="4E6278D8" w14:textId="77777777" w:rsidR="006348DE" w:rsidRPr="00A07789" w:rsidRDefault="000B4741"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2C2DE65" w14:textId="50663769"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78DAA00E" w14:textId="3D72E453"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63B3158" w14:textId="22A7375E"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57E0EB56" w14:textId="413E74E3"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6348DE" w:rsidRPr="00A07789" w14:paraId="4D272CBB" w14:textId="77777777" w:rsidTr="006348DE">
        <w:trPr>
          <w:trHeight w:val="290"/>
        </w:trPr>
        <w:tc>
          <w:tcPr>
            <w:tcW w:w="851" w:type="dxa"/>
            <w:shd w:val="clear" w:color="auto" w:fill="FFFF00"/>
          </w:tcPr>
          <w:p w14:paraId="1A23CA01" w14:textId="77777777" w:rsidR="006348DE" w:rsidRPr="00A07789" w:rsidRDefault="000B4741"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6A094A86" w14:textId="7C68A104"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17CDF6F" w14:textId="60659A98"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2E945641" w14:textId="20C3127A" w:rsidR="006348DE" w:rsidRPr="00A07789" w:rsidRDefault="006348DE" w:rsidP="006348DE">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0BBDC68C" w14:textId="4FBAD349" w:rsidR="006348DE" w:rsidRPr="00A07789" w:rsidRDefault="006348DE" w:rsidP="006348DE">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2EBEB18" w14:textId="21ECF454" w:rsidR="008C2FB7" w:rsidRPr="00A07789" w:rsidRDefault="008C2FB7" w:rsidP="008C2FB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w:t>
      </w:r>
      <w:proofErr w:type="spellStart"/>
      <w:r w:rsidR="00255C0D" w:rsidRPr="00A07789">
        <w:rPr>
          <w:color w:val="000000" w:themeColor="text1"/>
        </w:rPr>
        <w:t>sebelumnya</w:t>
      </w:r>
      <w:proofErr w:type="spellEnd"/>
      <w:r w:rsidR="00255C0D" w:rsidRPr="00A07789">
        <w:rPr>
          <w:color w:val="000000" w:themeColor="text1"/>
        </w:rPr>
        <w:t xml:space="preserve"> </w:t>
      </w:r>
      <w:r w:rsidRPr="00A07789">
        <w:rPr>
          <w:color w:val="000000" w:themeColor="text1"/>
        </w:rPr>
        <w:t xml:space="preserve">dan </w:t>
      </w:r>
      <w:proofErr w:type="spellStart"/>
      <w:r w:rsidRPr="00A07789">
        <w:rPr>
          <w:color w:val="000000" w:themeColor="text1"/>
        </w:rPr>
        <w:t>seterusnya</w:t>
      </w:r>
      <w:proofErr w:type="spellEnd"/>
      <w:r w:rsidRPr="00A07789">
        <w:rPr>
          <w:color w:val="000000" w:themeColor="text1"/>
        </w:rPr>
        <w:t xml:space="preserve">.  </w:t>
      </w:r>
    </w:p>
    <w:p w14:paraId="5FA6F91E" w14:textId="77777777" w:rsidR="008C2FB7" w:rsidRPr="00A07789" w:rsidRDefault="008C2FB7" w:rsidP="00346A3C">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p>
    <w:p w14:paraId="7290F3CD" w14:textId="71EC0A83" w:rsidR="006348DE" w:rsidRPr="00A07789" w:rsidRDefault="008C2FB7" w:rsidP="00C95637">
      <w:pPr>
        <w:spacing w:after="0" w:line="360" w:lineRule="auto"/>
        <w:ind w:left="993" w:right="4" w:firstLine="0"/>
        <w:rPr>
          <w:b/>
          <w:noProof/>
          <w:color w:val="000000" w:themeColor="text1"/>
          <w:sz w:val="22"/>
        </w:rPr>
      </w:pPr>
      <w:r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ctrlPr>
                  <w:rPr>
                    <w:rFonts w:ascii="Cambria Math" w:eastAsia="Cambria Math" w:hAnsi="Cambria Math"/>
                    <w:b/>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e>
            </m:eqArr>
          </m:e>
        </m:d>
        <m:r>
          <m:rPr>
            <m:sty m:val="bi"/>
          </m:rPr>
          <w:rPr>
            <w:rFonts w:ascii="Cambria Math" w:hAnsi="Cambria Math"/>
            <w:color w:val="000000" w:themeColor="text1"/>
            <w:sz w:val="22"/>
          </w:rPr>
          <m:t xml:space="preserve"> x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Pr="00A07789">
        <w:rPr>
          <w:b/>
          <w:noProof/>
          <w:color w:val="000000" w:themeColor="text1"/>
          <w:sz w:val="22"/>
        </w:rPr>
        <w:t xml:space="preserve"> </w:t>
      </w:r>
    </w:p>
    <w:p w14:paraId="3B354587" w14:textId="77777777" w:rsidR="006348DE" w:rsidRPr="00A07789" w:rsidRDefault="006348DE" w:rsidP="008C2FB7">
      <w:pPr>
        <w:spacing w:after="0" w:line="360" w:lineRule="auto"/>
        <w:ind w:left="993" w:right="4" w:firstLine="0"/>
        <w:rPr>
          <w:b/>
          <w:noProof/>
          <w:color w:val="000000" w:themeColor="text1"/>
          <w:sz w:val="22"/>
        </w:rPr>
      </w:pP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CF14F7" w:rsidRPr="00A07789" w14:paraId="20FD3B75" w14:textId="77777777" w:rsidTr="00CF14F7">
        <w:trPr>
          <w:trHeight w:val="416"/>
        </w:trPr>
        <w:tc>
          <w:tcPr>
            <w:tcW w:w="567" w:type="dxa"/>
            <w:shd w:val="clear" w:color="auto" w:fill="FFFF00"/>
            <w:noWrap/>
            <w:vAlign w:val="center"/>
          </w:tcPr>
          <w:p w14:paraId="6FAE9512" w14:textId="77777777" w:rsidR="00CF14F7" w:rsidRPr="00A07789" w:rsidRDefault="000B4741" w:rsidP="00CF14F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1799BD31"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7FFBB8C5"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76EC51B4"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63075535"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2B5CC4F9" w14:textId="77777777" w:rsidR="00CF14F7" w:rsidRPr="00A07789" w:rsidRDefault="000B4741" w:rsidP="00CF14F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CF14F7" w:rsidRPr="00A07789" w14:paraId="39594466" w14:textId="77777777" w:rsidTr="00CF14F7">
        <w:trPr>
          <w:trHeight w:val="416"/>
        </w:trPr>
        <w:tc>
          <w:tcPr>
            <w:tcW w:w="567" w:type="dxa"/>
            <w:shd w:val="clear" w:color="auto" w:fill="FFFF00"/>
            <w:noWrap/>
            <w:vAlign w:val="center"/>
          </w:tcPr>
          <w:p w14:paraId="2DDEB76B"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542F5B63" w14:textId="6AFD8B4B"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37D1C4CD" w14:textId="1BD59B8F"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0577AC2A" w14:textId="0E97BBD2"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5B1489DE" w14:textId="3054FCF8"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3DF9F5D8" w14:textId="1B93EC8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CF14F7" w:rsidRPr="00A07789" w14:paraId="4DF3B2CD" w14:textId="77777777" w:rsidTr="00CF14F7">
        <w:trPr>
          <w:trHeight w:val="410"/>
        </w:trPr>
        <w:tc>
          <w:tcPr>
            <w:tcW w:w="567" w:type="dxa"/>
            <w:shd w:val="clear" w:color="auto" w:fill="FFFF00"/>
            <w:noWrap/>
            <w:vAlign w:val="center"/>
            <w:hideMark/>
          </w:tcPr>
          <w:p w14:paraId="30A1CA3B"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49D816B8" w14:textId="25063A24"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C7028" w14:textId="1261AB18"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669763CE" w14:textId="1AE6C1A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58DCB54C" w14:textId="037F1AAA"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2623FED3" w14:textId="17C1C7BC"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CF14F7" w:rsidRPr="00A07789" w14:paraId="262A4FBD" w14:textId="77777777" w:rsidTr="00CF14F7">
        <w:trPr>
          <w:trHeight w:val="404"/>
        </w:trPr>
        <w:tc>
          <w:tcPr>
            <w:tcW w:w="567" w:type="dxa"/>
            <w:shd w:val="clear" w:color="auto" w:fill="FFFF00"/>
            <w:noWrap/>
            <w:vAlign w:val="center"/>
          </w:tcPr>
          <w:p w14:paraId="191F4D9F"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60F19CDC" w14:textId="0018278E"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301B846E" w14:textId="39B2252A"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2AB44801" w14:textId="1E0BDFF2"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613B123F" w14:textId="2552B59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3237EA75" w14:textId="14D178F4"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CF14F7" w:rsidRPr="00A07789" w14:paraId="328ACEC6" w14:textId="77777777" w:rsidTr="00CF14F7">
        <w:trPr>
          <w:trHeight w:val="287"/>
        </w:trPr>
        <w:tc>
          <w:tcPr>
            <w:tcW w:w="567" w:type="dxa"/>
            <w:shd w:val="clear" w:color="auto" w:fill="FFFF00"/>
            <w:noWrap/>
            <w:vAlign w:val="center"/>
            <w:hideMark/>
          </w:tcPr>
          <w:p w14:paraId="4041D935" w14:textId="77777777" w:rsidR="00CF14F7" w:rsidRPr="00A07789" w:rsidRDefault="000B4741" w:rsidP="00CF14F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9368E09" w14:textId="50F0B040" w:rsidR="00CF14F7" w:rsidRPr="00A07789" w:rsidRDefault="00CF14F7" w:rsidP="00CF14F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7CF3C98E" w14:textId="4296E6F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2F884812" w14:textId="322711CE"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1A419B34" w14:textId="1FE2ECA5"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61EBEA5D" w14:textId="1F88A941" w:rsidR="00CF14F7" w:rsidRPr="00A07789" w:rsidRDefault="00CF14F7" w:rsidP="00CF14F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06ED3D11" w14:textId="03B35605" w:rsidR="008C2FB7" w:rsidRPr="00C95637" w:rsidRDefault="008C2FB7" w:rsidP="008C2FB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09" w:name="_Toc31650560"/>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09"/>
      <w:r w:rsidRPr="00C95637">
        <w:rPr>
          <w:color w:val="000000" w:themeColor="text1"/>
          <w:sz w:val="24"/>
          <w:szCs w:val="24"/>
        </w:rPr>
        <w:t xml:space="preserve"> </w:t>
      </w:r>
    </w:p>
    <w:p w14:paraId="564C6833" w14:textId="77777777" w:rsidR="008C2FB7" w:rsidRPr="00A07789" w:rsidRDefault="008C2FB7" w:rsidP="008C2FB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4C46611E" w14:textId="77777777" w:rsidR="008C2FB7" w:rsidRPr="00A07789" w:rsidRDefault="008C2FB7" w:rsidP="008C2FB7">
      <w:pPr>
        <w:spacing w:after="0" w:line="360" w:lineRule="auto"/>
        <w:ind w:left="719" w:right="4" w:firstLine="0"/>
        <w:rPr>
          <w:b/>
          <w:noProof/>
          <w:color w:val="000000" w:themeColor="text1"/>
          <w:sz w:val="22"/>
        </w:rPr>
      </w:pPr>
    </w:p>
    <w:p w14:paraId="430887A7" w14:textId="77777777" w:rsidR="008C2FB7" w:rsidRPr="00A07789" w:rsidRDefault="008C2FB7" w:rsidP="008C2FB7">
      <w:pPr>
        <w:spacing w:after="0" w:line="360" w:lineRule="auto"/>
        <w:ind w:left="719" w:right="4" w:firstLine="0"/>
        <w:rPr>
          <w:b/>
          <w:noProof/>
          <w:color w:val="000000" w:themeColor="text1"/>
          <w:sz w:val="22"/>
        </w:rPr>
      </w:pPr>
    </w:p>
    <w:p w14:paraId="3948DDA5" w14:textId="77777777" w:rsidR="008C2FB7" w:rsidRPr="00A07789" w:rsidRDefault="008C2FB7" w:rsidP="008C2FB7">
      <w:pPr>
        <w:spacing w:after="0" w:line="360" w:lineRule="auto"/>
        <w:ind w:left="719" w:right="4" w:firstLine="0"/>
        <w:rPr>
          <w:b/>
          <w:noProof/>
          <w:color w:val="000000" w:themeColor="text1"/>
          <w:sz w:val="22"/>
        </w:rPr>
      </w:pPr>
    </w:p>
    <w:p w14:paraId="3B6BE3D3" w14:textId="77777777" w:rsidR="008C2FB7" w:rsidRPr="00A07789" w:rsidRDefault="008C2FB7" w:rsidP="008C2FB7">
      <w:pPr>
        <w:spacing w:after="0" w:line="360" w:lineRule="auto"/>
        <w:ind w:left="719" w:right="4" w:firstLine="0"/>
        <w:rPr>
          <w:b/>
          <w:noProof/>
          <w:color w:val="000000" w:themeColor="text1"/>
          <w:sz w:val="22"/>
        </w:rPr>
      </w:pPr>
    </w:p>
    <w:p w14:paraId="245474E1" w14:textId="77777777" w:rsidR="00CF14F7" w:rsidRPr="00A07789" w:rsidRDefault="00CF14F7" w:rsidP="00CF14F7">
      <w:pPr>
        <w:spacing w:after="0" w:line="360" w:lineRule="auto"/>
        <w:ind w:left="0" w:right="4" w:firstLine="0"/>
        <w:rPr>
          <w:b/>
          <w:noProof/>
          <w:color w:val="000000" w:themeColor="text1"/>
          <w:sz w:val="22"/>
        </w:rPr>
      </w:pPr>
    </w:p>
    <w:p w14:paraId="03D6CB5F" w14:textId="77688959" w:rsidR="008C2FB7" w:rsidRPr="00A07789" w:rsidRDefault="008C2FB7" w:rsidP="00CF14F7">
      <w:pPr>
        <w:spacing w:after="0" w:line="360" w:lineRule="auto"/>
        <w:ind w:left="720" w:right="4" w:firstLine="359"/>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6244A64B" w14:textId="77777777" w:rsidR="008C2FB7" w:rsidRPr="00A07789" w:rsidRDefault="008C2FB7" w:rsidP="00346A3C">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12103F52" w14:textId="77777777" w:rsidR="008C2FB7" w:rsidRPr="00A07789" w:rsidRDefault="008C2FB7" w:rsidP="008C2FB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1459D9FA" w14:textId="77777777" w:rsidR="008C2FB7" w:rsidRPr="00A07789" w:rsidRDefault="008C2FB7" w:rsidP="008C2FB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p>
    <w:p w14:paraId="560C043E" w14:textId="0F3F608C" w:rsidR="008C2FB7" w:rsidRPr="00A07789" w:rsidRDefault="008C2FB7" w:rsidP="008C2FB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260B8FBF" w14:textId="11F7BC4F" w:rsidR="008C2FB7" w:rsidRDefault="008C2FB7" w:rsidP="008C2FB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67FFE8E8" w14:textId="77777777" w:rsidR="00C95637" w:rsidRPr="00A07789" w:rsidRDefault="00C95637" w:rsidP="008C2FB7">
      <w:pPr>
        <w:spacing w:after="0" w:line="360" w:lineRule="auto"/>
        <w:ind w:left="0" w:right="0" w:firstLine="0"/>
        <w:rPr>
          <w:color w:val="000000" w:themeColor="text1"/>
        </w:rPr>
      </w:pP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151511" w:rsidRPr="00A07789" w14:paraId="3CB69DDF" w14:textId="77777777" w:rsidTr="00151511">
        <w:trPr>
          <w:trHeight w:val="416"/>
        </w:trPr>
        <w:tc>
          <w:tcPr>
            <w:tcW w:w="400" w:type="dxa"/>
            <w:shd w:val="clear" w:color="auto" w:fill="FFFF00"/>
            <w:noWrap/>
            <w:vAlign w:val="center"/>
          </w:tcPr>
          <w:p w14:paraId="55043229" w14:textId="77777777" w:rsidR="00151511" w:rsidRPr="00A07789" w:rsidRDefault="00151511" w:rsidP="00151511">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D05297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6A1544A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4CF87764"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7309094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151511" w:rsidRPr="00A07789" w14:paraId="7BB99AF3" w14:textId="77777777" w:rsidTr="00151511">
        <w:trPr>
          <w:trHeight w:val="416"/>
        </w:trPr>
        <w:tc>
          <w:tcPr>
            <w:tcW w:w="400" w:type="dxa"/>
            <w:shd w:val="clear" w:color="auto" w:fill="FFFF00"/>
            <w:noWrap/>
            <w:vAlign w:val="center"/>
          </w:tcPr>
          <w:p w14:paraId="44D35831" w14:textId="77777777" w:rsidR="00151511" w:rsidRPr="00A07789" w:rsidRDefault="000B4741" w:rsidP="00151511">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7AEB2404" w14:textId="502E2F6F" w:rsidR="00151511" w:rsidRPr="00A07789" w:rsidRDefault="004473E9" w:rsidP="00151511">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29D1B3F3"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6CF14CEA"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0208C78" w14:textId="77777777" w:rsidR="00151511" w:rsidRPr="00A07789" w:rsidRDefault="00151511" w:rsidP="00151511">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24966855" w14:textId="70FD960D" w:rsidR="008C2FB7" w:rsidRPr="00C95637" w:rsidRDefault="008C2FB7" w:rsidP="008C2FB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10" w:name="_Toc31650561"/>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10"/>
    </w:p>
    <w:p w14:paraId="0C1899C3" w14:textId="77777777" w:rsidR="008C2FB7" w:rsidRPr="00A07789" w:rsidRDefault="008C2FB7" w:rsidP="008C2FB7">
      <w:pPr>
        <w:spacing w:after="120" w:line="360" w:lineRule="auto"/>
        <w:ind w:left="0" w:right="1" w:firstLine="0"/>
        <w:rPr>
          <w:color w:val="000000" w:themeColor="text1"/>
        </w:rPr>
      </w:pPr>
    </w:p>
    <w:p w14:paraId="26CF89C9" w14:textId="4B7259B2" w:rsidR="008C2FB7" w:rsidRDefault="008C2FB7" w:rsidP="008C2FB7">
      <w:pPr>
        <w:spacing w:after="120" w:line="360" w:lineRule="auto"/>
        <w:ind w:left="0" w:right="1" w:firstLine="0"/>
        <w:rPr>
          <w:color w:val="000000" w:themeColor="text1"/>
        </w:rPr>
      </w:pPr>
    </w:p>
    <w:p w14:paraId="7CE7EDEF" w14:textId="77777777" w:rsidR="00C95637" w:rsidRPr="00A07789" w:rsidRDefault="00C95637" w:rsidP="008C2FB7">
      <w:pPr>
        <w:spacing w:after="120" w:line="360" w:lineRule="auto"/>
        <w:ind w:left="0" w:right="1" w:firstLine="0"/>
        <w:rPr>
          <w:color w:val="000000" w:themeColor="text1"/>
        </w:rPr>
      </w:pPr>
    </w:p>
    <w:p w14:paraId="02E5A37D" w14:textId="08BE50C0" w:rsidR="008C2FB7" w:rsidRPr="00A07789" w:rsidRDefault="008C2FB7" w:rsidP="008C2FB7">
      <w:pPr>
        <w:pStyle w:val="ListParagraph"/>
        <w:spacing w:after="120" w:line="360" w:lineRule="auto"/>
        <w:ind w:left="1134" w:right="1" w:firstLine="0"/>
        <w:rPr>
          <w:color w:val="000000" w:themeColor="text1"/>
        </w:rPr>
      </w:pPr>
      <w:r w:rsidRPr="00A07789">
        <w:rPr>
          <w:b/>
          <w:bCs/>
          <w:noProof/>
          <w:color w:val="000000" w:themeColor="text1"/>
        </w:rPr>
        <w:lastRenderedPageBreak/>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00CF14F7" w:rsidRPr="00A07789">
        <w:rPr>
          <w:b/>
          <w:bCs/>
          <w:color w:val="000000" w:themeColor="text1"/>
        </w:rPr>
        <w:t xml:space="preserve"> (input gate)</w:t>
      </w:r>
      <w:r w:rsidRPr="00A07789">
        <w:rPr>
          <w:color w:val="000000" w:themeColor="text1"/>
        </w:rPr>
        <w:t xml:space="preserve">:  </w:t>
      </w:r>
    </w:p>
    <w:p w14:paraId="3EBDA01E" w14:textId="77777777" w:rsidR="008C2FB7" w:rsidRPr="00A07789" w:rsidRDefault="000B4741" w:rsidP="00346A3C">
      <w:pPr>
        <w:pStyle w:val="ListParagraph"/>
        <w:numPr>
          <w:ilvl w:val="0"/>
          <w:numId w:val="35"/>
        </w:numPr>
        <w:spacing w:after="120" w:line="360" w:lineRule="auto"/>
        <w:ind w:left="1843" w:right="850"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8C2FB7" w:rsidRPr="00A07789">
        <w:rPr>
          <w:color w:val="000000" w:themeColor="text1"/>
        </w:rPr>
        <w:t xml:space="preserve">   </w:t>
      </w:r>
    </w:p>
    <w:p w14:paraId="0BB4711A" w14:textId="23F4597E" w:rsidR="008C2FB7" w:rsidRPr="00A07789" w:rsidRDefault="000B4741" w:rsidP="008C2FB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8C2FB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2463A087" w14:textId="762F8D57" w:rsidR="008C2FB7" w:rsidRDefault="000B4741" w:rsidP="008C2FB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56D6E343" w14:textId="77777777" w:rsidR="00C95637" w:rsidRPr="00A07789" w:rsidRDefault="00C95637" w:rsidP="008C2FB7">
      <w:pPr>
        <w:pStyle w:val="ListParagraph"/>
        <w:spacing w:after="120" w:line="360" w:lineRule="auto"/>
        <w:ind w:left="1843" w:right="6" w:firstLine="0"/>
        <w:rPr>
          <w:color w:val="000000" w:themeColor="text1"/>
        </w:rPr>
      </w:pP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151511" w:rsidRPr="00A07789" w14:paraId="3BE7FB4D" w14:textId="77777777" w:rsidTr="00151511">
        <w:trPr>
          <w:trHeight w:val="416"/>
        </w:trPr>
        <w:tc>
          <w:tcPr>
            <w:tcW w:w="567" w:type="dxa"/>
            <w:shd w:val="clear" w:color="auto" w:fill="FFFF00"/>
            <w:noWrap/>
            <w:vAlign w:val="center"/>
          </w:tcPr>
          <w:p w14:paraId="1D1229B8" w14:textId="77777777" w:rsidR="00151511" w:rsidRPr="00A07789" w:rsidRDefault="00151511" w:rsidP="00151511">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CD7470B"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49CD4A9C"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3B425CD"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11B0F3A" w14:textId="77777777" w:rsidR="00151511" w:rsidRPr="00A07789" w:rsidRDefault="000B4741" w:rsidP="00151511">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151511" w:rsidRPr="00A07789" w14:paraId="483A7254" w14:textId="77777777" w:rsidTr="00151511">
        <w:trPr>
          <w:trHeight w:val="416"/>
        </w:trPr>
        <w:tc>
          <w:tcPr>
            <w:tcW w:w="567" w:type="dxa"/>
            <w:shd w:val="clear" w:color="auto" w:fill="FFFF00"/>
            <w:noWrap/>
            <w:vAlign w:val="center"/>
          </w:tcPr>
          <w:p w14:paraId="4DA09C67" w14:textId="77777777" w:rsidR="00151511" w:rsidRPr="00A07789" w:rsidRDefault="000B4741" w:rsidP="00151511">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59CF6AF" w14:textId="400C3424" w:rsidR="00151511" w:rsidRPr="00A07789" w:rsidRDefault="00151511" w:rsidP="00151511">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00B7153D" w:rsidRPr="00A07789">
              <w:rPr>
                <w:rFonts w:ascii="Calibri" w:hAnsi="Calibri" w:cs="Calibri"/>
                <w:color w:val="000000" w:themeColor="text1"/>
                <w:sz w:val="22"/>
                <w:lang w:eastAsia="id-ID"/>
              </w:rPr>
              <w:t>09</w:t>
            </w:r>
          </w:p>
        </w:tc>
        <w:tc>
          <w:tcPr>
            <w:tcW w:w="1070" w:type="dxa"/>
            <w:vAlign w:val="center"/>
          </w:tcPr>
          <w:p w14:paraId="11B05432" w14:textId="7BFD9D25"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349AB39E" w14:textId="606D4528"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2DE989BE" w14:textId="568A542F" w:rsidR="00151511" w:rsidRPr="00A07789" w:rsidRDefault="00151511" w:rsidP="00151511">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0540DEB4" w14:textId="16EF84A7" w:rsidR="008C2FB7" w:rsidRPr="00C95637" w:rsidRDefault="008C2FB7" w:rsidP="008C2FB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11" w:name="_Toc31650562"/>
      <w:proofErr w:type="spellStart"/>
      <w:r w:rsidRPr="00C95637">
        <w:rPr>
          <w:i w:val="0"/>
          <w:iCs w:val="0"/>
          <w:color w:val="000000" w:themeColor="text1"/>
          <w:sz w:val="24"/>
          <w:szCs w:val="24"/>
        </w:rPr>
        <w:t>Tabe</w:t>
      </w:r>
      <w:r w:rsid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1"/>
    </w:p>
    <w:p w14:paraId="24AC5F3B" w14:textId="77777777" w:rsidR="008C2FB7" w:rsidRPr="00A07789" w:rsidRDefault="008C2FB7" w:rsidP="008C2FB7">
      <w:pPr>
        <w:rPr>
          <w:color w:val="000000" w:themeColor="text1"/>
        </w:rPr>
      </w:pPr>
    </w:p>
    <w:p w14:paraId="0371FB66" w14:textId="20BED6DD" w:rsidR="008C2FB7" w:rsidRPr="00A07789" w:rsidRDefault="008C2FB7" w:rsidP="001521B8">
      <w:pPr>
        <w:ind w:left="0" w:firstLine="0"/>
        <w:rPr>
          <w:color w:val="000000" w:themeColor="text1"/>
        </w:rPr>
      </w:pPr>
    </w:p>
    <w:p w14:paraId="5527AD40" w14:textId="0060F23E" w:rsidR="00CF14F7" w:rsidRPr="00A07789" w:rsidRDefault="00CF14F7" w:rsidP="001521B8">
      <w:pPr>
        <w:ind w:left="0" w:firstLine="0"/>
        <w:rPr>
          <w:color w:val="000000" w:themeColor="text1"/>
        </w:rPr>
      </w:pPr>
    </w:p>
    <w:p w14:paraId="2239D771" w14:textId="77777777" w:rsidR="00F94F88" w:rsidRPr="00A07789" w:rsidRDefault="00F94F88" w:rsidP="001521B8">
      <w:pPr>
        <w:ind w:left="0" w:firstLine="0"/>
        <w:rPr>
          <w:color w:val="000000" w:themeColor="text1"/>
        </w:rPr>
      </w:pPr>
    </w:p>
    <w:p w14:paraId="46C617D3" w14:textId="77777777" w:rsidR="008C2FB7" w:rsidRPr="00A07789" w:rsidRDefault="000B4741" w:rsidP="008C2FB7">
      <w:pPr>
        <w:pStyle w:val="ListParagraph"/>
        <w:numPr>
          <w:ilvl w:val="0"/>
          <w:numId w:val="5"/>
        </w:numPr>
        <w:spacing w:after="120" w:line="360" w:lineRule="auto"/>
        <w:ind w:left="1843" w:right="850"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8C2FB7" w:rsidRPr="00A07789">
        <w:rPr>
          <w:color w:val="000000" w:themeColor="text1"/>
        </w:rPr>
        <w:t xml:space="preserve">      </w:t>
      </w:r>
    </w:p>
    <w:p w14:paraId="388CD417" w14:textId="679AFF0A" w:rsidR="008C2FB7" w:rsidRPr="00A07789" w:rsidRDefault="008C2FB7" w:rsidP="008C2FB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0F2259ED" w14:textId="4F5FD4C5" w:rsidR="00CF14F7" w:rsidRDefault="000B4741" w:rsidP="00C9563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sesuai dengan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A725CF7" w14:textId="77777777" w:rsidR="00C95637" w:rsidRPr="00C95637" w:rsidRDefault="00C95637" w:rsidP="00C95637">
      <w:pPr>
        <w:pStyle w:val="ListParagraph"/>
        <w:spacing w:after="120" w:line="360" w:lineRule="auto"/>
        <w:ind w:left="1843" w:right="4" w:firstLine="0"/>
        <w:rPr>
          <w:color w:val="000000" w:themeColor="text1"/>
        </w:rPr>
      </w:pPr>
    </w:p>
    <w:p w14:paraId="67BFEFED" w14:textId="1FA58A1A" w:rsidR="008C2FB7" w:rsidRPr="00C95637" w:rsidRDefault="008C2FB7" w:rsidP="008C2FB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12" w:name="_Toc31650563"/>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12"/>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8C2FB7" w:rsidRPr="00A07789" w14:paraId="4A3CCD01" w14:textId="77777777" w:rsidTr="00B910EC">
        <w:trPr>
          <w:trHeight w:val="416"/>
        </w:trPr>
        <w:tc>
          <w:tcPr>
            <w:tcW w:w="567" w:type="dxa"/>
            <w:shd w:val="clear" w:color="auto" w:fill="FFFF00"/>
            <w:noWrap/>
            <w:vAlign w:val="center"/>
          </w:tcPr>
          <w:p w14:paraId="49644EAF" w14:textId="77777777" w:rsidR="008C2FB7" w:rsidRPr="00A07789" w:rsidRDefault="008C2FB7" w:rsidP="00B910EC">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282B6585"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23E25FE8"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3E8610C9"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83ED021"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5CC3450C" w14:textId="77777777" w:rsidR="008C2FB7"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8C2FB7" w:rsidRPr="00A07789" w14:paraId="4817923B" w14:textId="77777777" w:rsidTr="00B910EC">
        <w:trPr>
          <w:trHeight w:val="416"/>
        </w:trPr>
        <w:tc>
          <w:tcPr>
            <w:tcW w:w="567" w:type="dxa"/>
            <w:shd w:val="clear" w:color="auto" w:fill="FFFF00"/>
            <w:noWrap/>
            <w:vAlign w:val="center"/>
          </w:tcPr>
          <w:p w14:paraId="19916B91" w14:textId="77777777" w:rsidR="008C2FB7" w:rsidRPr="00A07789" w:rsidRDefault="000B4741" w:rsidP="00B910E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7AD86919" w14:textId="04C14EBF" w:rsidR="008C2FB7" w:rsidRPr="00A07789" w:rsidRDefault="00B7153D" w:rsidP="00B910EC">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5B44D29A"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A5034C9"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7205F0DD"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8F63336" w14:textId="77777777" w:rsidR="008C2FB7" w:rsidRPr="00A07789" w:rsidRDefault="008C2FB7" w:rsidP="00B910EC">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4B51C5B0" w14:textId="77777777" w:rsidR="008C2FB7" w:rsidRPr="00A07789" w:rsidRDefault="008C2FB7" w:rsidP="008C2FB7">
      <w:pPr>
        <w:pStyle w:val="ListParagraph"/>
        <w:spacing w:after="120" w:line="360" w:lineRule="auto"/>
        <w:ind w:left="1418" w:right="850" w:firstLine="0"/>
        <w:rPr>
          <w:color w:val="000000" w:themeColor="text1"/>
        </w:rPr>
      </w:pPr>
    </w:p>
    <w:p w14:paraId="1B19CC21" w14:textId="77777777" w:rsidR="008C2FB7" w:rsidRPr="00A07789" w:rsidRDefault="008C2FB7" w:rsidP="008C2FB7">
      <w:pPr>
        <w:pStyle w:val="ListParagraph"/>
        <w:spacing w:after="120" w:line="360" w:lineRule="auto"/>
        <w:ind w:left="1418" w:right="850" w:firstLine="0"/>
        <w:rPr>
          <w:color w:val="000000" w:themeColor="text1"/>
        </w:rPr>
      </w:pPr>
    </w:p>
    <w:p w14:paraId="47B8C3A3" w14:textId="77777777" w:rsidR="008C2FB7" w:rsidRPr="00A07789" w:rsidRDefault="008C2FB7" w:rsidP="008C2FB7">
      <w:pPr>
        <w:pStyle w:val="ListParagraph"/>
        <w:spacing w:after="0" w:line="240" w:lineRule="auto"/>
        <w:ind w:left="1418" w:right="851" w:firstLine="0"/>
        <w:rPr>
          <w:color w:val="000000" w:themeColor="text1"/>
        </w:rPr>
      </w:pPr>
    </w:p>
    <w:p w14:paraId="16362028" w14:textId="70FB2F5B" w:rsidR="008C2FB7" w:rsidRPr="00A07789" w:rsidRDefault="008C2FB7" w:rsidP="008C2FB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sidR="00C95637">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357C4D23" w14:textId="77777777" w:rsidR="008C2FB7" w:rsidRPr="00A07789" w:rsidRDefault="008C2FB7" w:rsidP="008C2FB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7CA810CD" w14:textId="77777777" w:rsidR="008C2FB7" w:rsidRPr="00A07789" w:rsidRDefault="008C2FB7" w:rsidP="008C2FB7">
      <w:pPr>
        <w:pStyle w:val="ListParagraph"/>
        <w:spacing w:after="120" w:line="360" w:lineRule="auto"/>
        <w:ind w:left="1560"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5699878D" w14:textId="4D5B52BA" w:rsidR="008C2FB7" w:rsidRPr="00A07789" w:rsidRDefault="008C2FB7" w:rsidP="008C2FB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004473E9" w:rsidRPr="00A07789">
        <w:rPr>
          <w:rFonts w:ascii="Calibri" w:hAnsi="Calibri" w:cs="Calibri"/>
          <w:color w:val="000000" w:themeColor="text1"/>
          <w:sz w:val="22"/>
        </w:rPr>
        <w:t>-</w:t>
      </w:r>
      <w:proofErr w:type="gramEnd"/>
      <w:r w:rsidR="004473E9" w:rsidRPr="00A07789">
        <w:rPr>
          <w:rFonts w:ascii="Calibri" w:hAnsi="Calibri" w:cs="Calibri"/>
          <w:color w:val="000000" w:themeColor="text1"/>
          <w:sz w:val="22"/>
        </w:rPr>
        <w:t>0,017143588</w:t>
      </w:r>
    </w:p>
    <w:p w14:paraId="5AF20875" w14:textId="5999C66B" w:rsidR="008C2FB7" w:rsidRDefault="000B4741" w:rsidP="008C2FB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8C2FB7" w:rsidRPr="00A07789">
        <w:rPr>
          <w:color w:val="000000" w:themeColor="text1"/>
        </w:rPr>
        <w:t>melakukan</w:t>
      </w:r>
      <w:proofErr w:type="spellEnd"/>
      <w:r w:rsidR="008C2FB7" w:rsidRPr="00A07789">
        <w:rPr>
          <w:color w:val="000000" w:themeColor="text1"/>
        </w:rPr>
        <w:t xml:space="preserve"> proses </w:t>
      </w:r>
      <w:proofErr w:type="spellStart"/>
      <w:r w:rsidR="008C2FB7" w:rsidRPr="00A07789">
        <w:rPr>
          <w:color w:val="000000" w:themeColor="text1"/>
        </w:rPr>
        <w:t>sama</w:t>
      </w:r>
      <w:proofErr w:type="spellEnd"/>
      <w:r w:rsidR="008C2FB7" w:rsidRPr="00A07789">
        <w:rPr>
          <w:color w:val="000000" w:themeColor="text1"/>
        </w:rPr>
        <w:t xml:space="preserve">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2A21B21" w14:textId="77777777" w:rsidR="00C95637" w:rsidRPr="00A07789" w:rsidRDefault="00C95637" w:rsidP="008C2FB7">
      <w:pPr>
        <w:pStyle w:val="ListParagraph"/>
        <w:spacing w:after="120" w:line="360" w:lineRule="auto"/>
        <w:ind w:left="1701" w:right="4" w:firstLine="0"/>
        <w:rPr>
          <w:color w:val="000000" w:themeColor="text1"/>
          <w:sz w:val="22"/>
          <w:lang w:eastAsia="id-ID"/>
        </w:rPr>
      </w:pPr>
    </w:p>
    <w:p w14:paraId="123B6159" w14:textId="146F5D11" w:rsidR="008C2FB7" w:rsidRPr="00C95637" w:rsidRDefault="008C2FB7" w:rsidP="00151511">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r w:rsidR="00151511" w:rsidRPr="00C95637">
        <w:rPr>
          <w:i w:val="0"/>
          <w:iCs w:val="0"/>
          <w:color w:val="000000" w:themeColor="text1"/>
          <w:sz w:val="24"/>
          <w:szCs w:val="24"/>
        </w:rPr>
        <w:t xml:space="preserve">     </w:t>
      </w:r>
      <w:bookmarkStart w:id="113" w:name="_Toc31650564"/>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13"/>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151511" w:rsidRPr="00A07789" w14:paraId="6C8ACE04" w14:textId="77777777" w:rsidTr="00151511">
        <w:trPr>
          <w:trHeight w:val="416"/>
        </w:trPr>
        <w:tc>
          <w:tcPr>
            <w:tcW w:w="567" w:type="dxa"/>
            <w:shd w:val="clear" w:color="auto" w:fill="FFFF00"/>
            <w:noWrap/>
            <w:vAlign w:val="center"/>
          </w:tcPr>
          <w:p w14:paraId="0B125BF1" w14:textId="77777777" w:rsidR="00151511" w:rsidRPr="00A07789" w:rsidRDefault="00151511" w:rsidP="00B910EC">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A5DE066"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E769D91"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787AED4"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B4AA4BF" w14:textId="77777777" w:rsidR="00151511" w:rsidRPr="00A07789" w:rsidRDefault="000B4741" w:rsidP="00B910EC">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151511" w:rsidRPr="00A07789" w14:paraId="32F78575" w14:textId="77777777" w:rsidTr="00151511">
        <w:trPr>
          <w:trHeight w:val="416"/>
        </w:trPr>
        <w:tc>
          <w:tcPr>
            <w:tcW w:w="567" w:type="dxa"/>
            <w:shd w:val="clear" w:color="auto" w:fill="FFFF00"/>
            <w:noWrap/>
            <w:vAlign w:val="center"/>
          </w:tcPr>
          <w:p w14:paraId="240E59C7" w14:textId="77777777" w:rsidR="00151511" w:rsidRPr="00A07789" w:rsidRDefault="000B4741" w:rsidP="00B910EC">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5596F78A" w14:textId="53885D8A" w:rsidR="00151511" w:rsidRPr="00A07789" w:rsidRDefault="004473E9" w:rsidP="00B910EC">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BA35794" w14:textId="6BB91078"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64639890" w14:textId="347A739D"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BE0B74F" w14:textId="487335E8" w:rsidR="00151511" w:rsidRPr="00A07789" w:rsidRDefault="00151511" w:rsidP="00B910EC">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5CC7B0CB" w14:textId="77777777" w:rsidR="008C2FB7" w:rsidRPr="00A07789" w:rsidRDefault="008C2FB7" w:rsidP="008C2FB7">
      <w:pPr>
        <w:pStyle w:val="ListParagraph"/>
        <w:spacing w:after="120" w:line="360" w:lineRule="auto"/>
        <w:ind w:left="1560" w:right="4" w:firstLine="0"/>
        <w:rPr>
          <w:color w:val="000000" w:themeColor="text1"/>
        </w:rPr>
      </w:pPr>
      <w:r w:rsidRPr="00A07789">
        <w:rPr>
          <w:color w:val="000000" w:themeColor="text1"/>
        </w:rPr>
        <w:t xml:space="preserve">  </w:t>
      </w:r>
    </w:p>
    <w:p w14:paraId="73D64D09" w14:textId="77777777" w:rsidR="008C2FB7" w:rsidRPr="00A07789" w:rsidRDefault="008C2FB7" w:rsidP="008C2FB7">
      <w:pPr>
        <w:spacing w:after="120" w:line="360" w:lineRule="auto"/>
        <w:ind w:left="0" w:right="4" w:firstLine="0"/>
        <w:rPr>
          <w:color w:val="000000" w:themeColor="text1"/>
        </w:rPr>
      </w:pPr>
    </w:p>
    <w:p w14:paraId="7F5644AE" w14:textId="77777777" w:rsidR="008C2FB7" w:rsidRPr="00A07789" w:rsidRDefault="008C2FB7" w:rsidP="008C2FB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95D580" w14:textId="77777777" w:rsidR="008C2FB7" w:rsidRPr="00A07789" w:rsidRDefault="000B4741" w:rsidP="008C2FB7">
      <w:pPr>
        <w:pStyle w:val="ListParagraph"/>
        <w:spacing w:line="360" w:lineRule="auto"/>
        <w:ind w:left="170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8C2FB7" w:rsidRPr="00A07789">
        <w:rPr>
          <w:color w:val="000000" w:themeColor="text1"/>
        </w:rPr>
        <w:t xml:space="preserve">   </w:t>
      </w:r>
    </w:p>
    <w:p w14:paraId="2E2C66F1" w14:textId="45EAFDA9" w:rsidR="008C2FB7" w:rsidRPr="00A07789" w:rsidRDefault="008C2FB7" w:rsidP="008C2FB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7876046A" w14:textId="3BF6A101" w:rsidR="008C2FB7" w:rsidRPr="00A07789" w:rsidRDefault="000B4741" w:rsidP="008C2FB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sesuai dengan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629440AE" w14:textId="0186A5C3" w:rsidR="008C2FB7" w:rsidRPr="00C95637" w:rsidRDefault="008C2FB7" w:rsidP="008C2FB7">
      <w:pPr>
        <w:pStyle w:val="Caption"/>
        <w:ind w:left="1711" w:right="4" w:firstLine="0"/>
        <w:rPr>
          <w:i w:val="0"/>
          <w:iCs w:val="0"/>
          <w:color w:val="000000" w:themeColor="text1"/>
          <w:sz w:val="24"/>
          <w:szCs w:val="24"/>
        </w:rPr>
      </w:pPr>
      <w:r w:rsidRPr="00C95637">
        <w:rPr>
          <w:i w:val="0"/>
          <w:iCs w:val="0"/>
          <w:color w:val="000000" w:themeColor="text1"/>
          <w:sz w:val="24"/>
          <w:szCs w:val="24"/>
        </w:rPr>
        <w:t xml:space="preserve">            </w:t>
      </w:r>
      <w:bookmarkStart w:id="114" w:name="_Toc31650565"/>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14"/>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A07789" w:rsidRPr="00A07789" w14:paraId="04FE174C" w14:textId="77777777" w:rsidTr="00F94F88">
        <w:trPr>
          <w:trHeight w:val="416"/>
        </w:trPr>
        <w:tc>
          <w:tcPr>
            <w:tcW w:w="567" w:type="dxa"/>
            <w:shd w:val="clear" w:color="auto" w:fill="FFFF00"/>
            <w:noWrap/>
            <w:vAlign w:val="center"/>
          </w:tcPr>
          <w:p w14:paraId="733DE9C4" w14:textId="77777777" w:rsidR="00151511" w:rsidRPr="00A07789" w:rsidRDefault="00151511" w:rsidP="00F94F8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93DF81E"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496470BD"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D45D455"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AEF9A44" w14:textId="77777777" w:rsidR="00151511" w:rsidRPr="00A07789" w:rsidRDefault="000B4741" w:rsidP="00F94F8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A07789" w:rsidRPr="00A07789" w14:paraId="7B7321E0" w14:textId="77777777" w:rsidTr="00F94F88">
        <w:trPr>
          <w:trHeight w:val="416"/>
        </w:trPr>
        <w:tc>
          <w:tcPr>
            <w:tcW w:w="567" w:type="dxa"/>
            <w:shd w:val="clear" w:color="auto" w:fill="FFFF00"/>
            <w:noWrap/>
            <w:vAlign w:val="center"/>
          </w:tcPr>
          <w:p w14:paraId="22D06400" w14:textId="77777777" w:rsidR="00151511" w:rsidRPr="00A07789" w:rsidRDefault="000B4741" w:rsidP="00F94F8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2F991FFB"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206C9AB4"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0177BFEA" w14:textId="77777777" w:rsidR="00151511" w:rsidRPr="00A07789" w:rsidRDefault="00151511" w:rsidP="00F94F8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5910FAD2" w14:textId="335EB325" w:rsidR="00151511" w:rsidRPr="00A07789" w:rsidRDefault="00151511" w:rsidP="00F94F8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11DB9376" w14:textId="10D7C5A2" w:rsidR="00151511" w:rsidRPr="00A07789" w:rsidRDefault="008C2FB7" w:rsidP="00151511">
      <w:pPr>
        <w:spacing w:line="360" w:lineRule="auto"/>
        <w:ind w:left="0" w:right="850" w:firstLine="0"/>
        <w:rPr>
          <w:color w:val="000000" w:themeColor="text1"/>
        </w:rPr>
      </w:pPr>
      <w:r w:rsidRPr="00A07789">
        <w:rPr>
          <w:color w:val="000000" w:themeColor="text1"/>
        </w:rPr>
        <w:t xml:space="preserve">                                       </w:t>
      </w:r>
    </w:p>
    <w:p w14:paraId="0D84EF5E" w14:textId="200AD642" w:rsidR="00151511" w:rsidRPr="00A07789" w:rsidRDefault="00151511" w:rsidP="00151511">
      <w:pPr>
        <w:spacing w:line="360" w:lineRule="auto"/>
        <w:ind w:left="0" w:right="850" w:firstLine="0"/>
        <w:contextualSpacing/>
        <w:rPr>
          <w:color w:val="000000" w:themeColor="text1"/>
        </w:rPr>
      </w:pPr>
    </w:p>
    <w:p w14:paraId="5ACA596C" w14:textId="77777777" w:rsidR="00F94F88" w:rsidRPr="00A07789" w:rsidRDefault="00F94F88" w:rsidP="00151511">
      <w:pPr>
        <w:spacing w:line="360" w:lineRule="auto"/>
        <w:ind w:left="0" w:right="850" w:firstLine="0"/>
        <w:contextualSpacing/>
        <w:rPr>
          <w:color w:val="000000" w:themeColor="text1"/>
        </w:rPr>
      </w:pPr>
    </w:p>
    <w:p w14:paraId="6A66DACD" w14:textId="253C3575" w:rsidR="008C2FB7" w:rsidRPr="00A07789" w:rsidRDefault="008C2FB7" w:rsidP="00151511">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06E4CBF5" w14:textId="77777777" w:rsidR="008C2FB7" w:rsidRPr="00A07789" w:rsidRDefault="000B4741" w:rsidP="008C2FB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8C2FB7" w:rsidRPr="00A07789">
        <w:rPr>
          <w:rFonts w:ascii="Times New Roman" w:eastAsia="Times New Roman" w:hAnsi="Times New Roman" w:cs="Times New Roman"/>
          <w:i/>
          <w:color w:val="000000" w:themeColor="text1"/>
        </w:rPr>
        <w:t xml:space="preserve"> </w:t>
      </w:r>
    </w:p>
    <w:p w14:paraId="1271358C" w14:textId="77777777" w:rsidR="008C2FB7" w:rsidRPr="00A07789" w:rsidRDefault="000B4741" w:rsidP="008C2FB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8C2FB7" w:rsidRPr="00A07789">
        <w:rPr>
          <w:rFonts w:ascii="Times New Roman" w:eastAsia="Times New Roman" w:hAnsi="Times New Roman" w:cs="Times New Roman"/>
          <w:iCs/>
          <w:color w:val="000000" w:themeColor="text1"/>
        </w:rPr>
        <w:t xml:space="preserve">didapat dari table </w:t>
      </w:r>
      <w:r w:rsidR="008C2FB7" w:rsidRPr="00A07789">
        <w:rPr>
          <w:rFonts w:ascii="Times New Roman" w:eastAsia="Times New Roman" w:hAnsi="Times New Roman" w:cs="Times New Roman"/>
          <w:i/>
          <w:color w:val="000000" w:themeColor="text1"/>
        </w:rPr>
        <w:t xml:space="preserve">13 </w:t>
      </w:r>
    </w:p>
    <w:p w14:paraId="1C1FF089" w14:textId="4CE16238" w:rsidR="008C2FB7" w:rsidRPr="00A07789" w:rsidRDefault="000B4741" w:rsidP="008C2FB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8C2FB7" w:rsidRPr="00A07789">
        <w:rPr>
          <w:color w:val="000000" w:themeColor="text1"/>
          <w:sz w:val="22"/>
          <w:lang w:eastAsia="id-ID"/>
        </w:rPr>
        <w:t xml:space="preserve"> </w:t>
      </w:r>
    </w:p>
    <w:p w14:paraId="105B85D9" w14:textId="3D136696" w:rsidR="008C2FB7" w:rsidRPr="00A07789" w:rsidRDefault="000B4741" w:rsidP="008C2FB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8C2FB7" w:rsidRPr="00A07789">
        <w:rPr>
          <w:color w:val="000000" w:themeColor="text1"/>
        </w:rPr>
        <w:t>melakukan</w:t>
      </w:r>
      <w:proofErr w:type="spellEnd"/>
      <w:r w:rsidR="008C2FB7" w:rsidRPr="00A07789">
        <w:rPr>
          <w:color w:val="000000" w:themeColor="text1"/>
        </w:rPr>
        <w:t xml:space="preserve"> proses </w:t>
      </w:r>
      <w:proofErr w:type="spellStart"/>
      <w:r w:rsidR="008C2FB7" w:rsidRPr="00A07789">
        <w:rPr>
          <w:color w:val="000000" w:themeColor="text1"/>
        </w:rPr>
        <w:t>sama</w:t>
      </w:r>
      <w:proofErr w:type="spellEnd"/>
      <w:r w:rsidR="008C2FB7" w:rsidRPr="00A07789">
        <w:rPr>
          <w:color w:val="000000" w:themeColor="text1"/>
        </w:rPr>
        <w:t xml:space="preserve">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22A93A6" w14:textId="33ED95F5" w:rsidR="008C2FB7" w:rsidRPr="00C95637" w:rsidRDefault="008C2FB7" w:rsidP="008C2FB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r w:rsidR="00905FEF" w:rsidRPr="00C95637">
        <w:rPr>
          <w:i w:val="0"/>
          <w:iCs w:val="0"/>
          <w:color w:val="000000" w:themeColor="text1"/>
          <w:sz w:val="24"/>
          <w:szCs w:val="24"/>
        </w:rPr>
        <w:t xml:space="preserve">   </w:t>
      </w:r>
      <w:r w:rsidR="004329E6" w:rsidRPr="00C95637">
        <w:rPr>
          <w:i w:val="0"/>
          <w:iCs w:val="0"/>
          <w:color w:val="000000" w:themeColor="text1"/>
          <w:sz w:val="24"/>
          <w:szCs w:val="24"/>
        </w:rPr>
        <w:t xml:space="preserve"> </w:t>
      </w:r>
      <w:bookmarkStart w:id="115" w:name="_Toc31650566"/>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5"/>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905FEF" w:rsidRPr="00A07789" w14:paraId="79BDDD41" w14:textId="77777777" w:rsidTr="00905FEF">
        <w:trPr>
          <w:trHeight w:val="416"/>
        </w:trPr>
        <w:tc>
          <w:tcPr>
            <w:tcW w:w="568" w:type="dxa"/>
            <w:shd w:val="clear" w:color="auto" w:fill="FFFF00"/>
            <w:noWrap/>
            <w:vAlign w:val="center"/>
          </w:tcPr>
          <w:p w14:paraId="499393AF" w14:textId="77777777" w:rsidR="00905FEF" w:rsidRPr="00A07789" w:rsidRDefault="00905FEF" w:rsidP="00905FEF">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D957D43"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2AF34144"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11BA3F2"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2C6D5761" w14:textId="77777777" w:rsidR="00905FEF" w:rsidRPr="00A07789" w:rsidRDefault="000B4741" w:rsidP="00905FEF">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905FEF" w:rsidRPr="00A07789" w14:paraId="25412854" w14:textId="77777777" w:rsidTr="00905FEF">
        <w:trPr>
          <w:trHeight w:val="416"/>
        </w:trPr>
        <w:tc>
          <w:tcPr>
            <w:tcW w:w="568" w:type="dxa"/>
            <w:shd w:val="clear" w:color="auto" w:fill="FFFF00"/>
            <w:noWrap/>
            <w:vAlign w:val="center"/>
          </w:tcPr>
          <w:p w14:paraId="03DE0F96" w14:textId="77777777" w:rsidR="00905FEF" w:rsidRPr="00A07789" w:rsidRDefault="000B4741" w:rsidP="00905FEF">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908A277" w14:textId="41B6AB41" w:rsidR="00905FEF" w:rsidRPr="00A07789" w:rsidRDefault="00905FEF" w:rsidP="00905FEF">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w:t>
            </w:r>
            <w:r w:rsidR="00B7153D" w:rsidRPr="00A07789">
              <w:rPr>
                <w:rFonts w:ascii="Calibri" w:hAnsi="Calibri" w:cs="Calibri"/>
                <w:color w:val="000000" w:themeColor="text1"/>
                <w:sz w:val="22"/>
              </w:rPr>
              <w:t>98</w:t>
            </w:r>
          </w:p>
        </w:tc>
        <w:tc>
          <w:tcPr>
            <w:tcW w:w="1352" w:type="dxa"/>
            <w:vAlign w:val="center"/>
          </w:tcPr>
          <w:p w14:paraId="5B4D992E"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4AFA4D8E"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7F7E243D" w14:textId="77777777" w:rsidR="00905FEF" w:rsidRPr="00A07789" w:rsidRDefault="00905FEF" w:rsidP="00905FEF">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88DD2AC" w14:textId="77777777" w:rsidR="008C2FB7" w:rsidRPr="00A07789" w:rsidRDefault="008C2FB7" w:rsidP="008C2FB7">
      <w:pPr>
        <w:pStyle w:val="FirstParagraph"/>
        <w:spacing w:before="0" w:after="0" w:line="360" w:lineRule="auto"/>
        <w:ind w:right="850"/>
        <w:rPr>
          <w:rFonts w:ascii="Times New Roman" w:hAnsi="Times New Roman" w:cs="Times New Roman"/>
          <w:color w:val="000000" w:themeColor="text1"/>
        </w:rPr>
      </w:pPr>
    </w:p>
    <w:p w14:paraId="2FFA04A8" w14:textId="7BBAA774" w:rsidR="008C2FB7" w:rsidRPr="00A07789" w:rsidRDefault="008C2FB7" w:rsidP="00905FEF">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2B701BB" w14:textId="77777777" w:rsidR="00905FEF" w:rsidRPr="00A07789" w:rsidRDefault="00905FEF" w:rsidP="00905FEF">
      <w:pPr>
        <w:pStyle w:val="BodyText"/>
        <w:spacing w:after="0" w:line="240" w:lineRule="auto"/>
        <w:ind w:left="295" w:right="1491" w:hanging="11"/>
        <w:rPr>
          <w:color w:val="000000" w:themeColor="text1"/>
        </w:rPr>
      </w:pPr>
    </w:p>
    <w:p w14:paraId="25917EB2" w14:textId="1F627250" w:rsidR="008C2FB7" w:rsidRPr="00A07789" w:rsidRDefault="008C2FB7" w:rsidP="00C95637">
      <w:pPr>
        <w:pStyle w:val="BodyText"/>
        <w:ind w:left="113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6164131A" w14:textId="77777777" w:rsidR="008C2FB7" w:rsidRPr="00A07789" w:rsidRDefault="008C2FB7" w:rsidP="00406835">
      <w:pPr>
        <w:tabs>
          <w:tab w:val="left" w:pos="142"/>
        </w:tabs>
        <w:spacing w:line="240" w:lineRule="auto"/>
        <w:rPr>
          <w:color w:val="000000" w:themeColor="text1"/>
          <w:szCs w:val="24"/>
        </w:rPr>
      </w:pPr>
    </w:p>
    <w:p w14:paraId="4FDC70F0" w14:textId="0AC1E6FB" w:rsidR="008C2FB7" w:rsidRPr="00A07789" w:rsidRDefault="00905FEF" w:rsidP="00346A3C">
      <w:pPr>
        <w:pStyle w:val="ListParagraph"/>
        <w:numPr>
          <w:ilvl w:val="0"/>
          <w:numId w:val="3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r w:rsidR="00DC7EBD" w:rsidRPr="00A07789">
        <w:rPr>
          <w:color w:val="000000" w:themeColor="text1"/>
          <w:szCs w:val="24"/>
        </w:rPr>
        <w:t>(</w:t>
      </w:r>
      <w:proofErr w:type="spellStart"/>
      <w:r w:rsidR="00DC7EBD" w:rsidRPr="00A07789">
        <w:rPr>
          <w:color w:val="000000" w:themeColor="text1"/>
          <w:szCs w:val="24"/>
        </w:rPr>
        <w:t>menjadikan</w:t>
      </w:r>
      <w:proofErr w:type="spellEnd"/>
      <w:r w:rsidR="00DC7EBD" w:rsidRPr="00A07789">
        <w:rPr>
          <w:color w:val="000000" w:themeColor="text1"/>
          <w:szCs w:val="24"/>
        </w:rPr>
        <w:t xml:space="preserve"> </w:t>
      </w:r>
      <w:proofErr w:type="spellStart"/>
      <w:r w:rsidR="00DC7EBD" w:rsidRPr="00A07789">
        <w:rPr>
          <w:color w:val="000000" w:themeColor="text1"/>
          <w:szCs w:val="24"/>
        </w:rPr>
        <w:t>hasil</w:t>
      </w:r>
      <w:proofErr w:type="spellEnd"/>
      <w:r w:rsidR="00DC7EBD" w:rsidRPr="00A07789">
        <w:rPr>
          <w:color w:val="000000" w:themeColor="text1"/>
          <w:szCs w:val="24"/>
        </w:rPr>
        <w:t xml:space="preserve"> </w:t>
      </w:r>
      <w:proofErr w:type="spellStart"/>
      <w:r w:rsidR="00DC7EBD" w:rsidRPr="00A07789">
        <w:rPr>
          <w:color w:val="000000" w:themeColor="text1"/>
          <w:szCs w:val="24"/>
        </w:rPr>
        <w:t>prediksi</w:t>
      </w:r>
      <w:proofErr w:type="spellEnd"/>
      <w:r w:rsidR="00DC7EBD" w:rsidRPr="00A07789">
        <w:rPr>
          <w:color w:val="000000" w:themeColor="text1"/>
          <w:szCs w:val="24"/>
        </w:rPr>
        <w:t xml:space="preserve">) </w:t>
      </w:r>
    </w:p>
    <w:p w14:paraId="4C04E870" w14:textId="77777777" w:rsidR="00B7153D" w:rsidRPr="00A07789" w:rsidRDefault="000B4741" w:rsidP="00B7153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7153D" w:rsidRPr="00A07789">
        <w:rPr>
          <w:color w:val="000000" w:themeColor="text1"/>
        </w:rPr>
        <w:t xml:space="preserve"> </w:t>
      </w:r>
    </w:p>
    <w:p w14:paraId="506625D2" w14:textId="77777777" w:rsidR="00B7153D" w:rsidRPr="00A07789" w:rsidRDefault="00B7153D" w:rsidP="00B7153D">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1A37E46A" w14:textId="6C72FBAC" w:rsidR="00B7153D" w:rsidRPr="00A07789" w:rsidRDefault="00B7153D" w:rsidP="00B7153D">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00D47C17" w14:textId="0489FB80" w:rsidR="00B7153D" w:rsidRPr="00A07789" w:rsidRDefault="000B4741" w:rsidP="00B7153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7153D" w:rsidRPr="00A07789">
        <w:rPr>
          <w:color w:val="000000" w:themeColor="text1"/>
        </w:rPr>
        <w:t xml:space="preserve"> * 12375 +12000 </w:t>
      </w:r>
    </w:p>
    <w:p w14:paraId="748E142E" w14:textId="20935AF5" w:rsidR="00DC7EBD" w:rsidRPr="00A07789" w:rsidRDefault="000B4741" w:rsidP="00DC7EBD">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7153D" w:rsidRPr="00A07789">
        <w:rPr>
          <w:color w:val="000000" w:themeColor="text1"/>
        </w:rPr>
        <w:t>11706,59</w:t>
      </w:r>
    </w:p>
    <w:p w14:paraId="2CBA1A7F" w14:textId="0C300443" w:rsidR="00DC7EBD" w:rsidRPr="00A07789" w:rsidRDefault="00DC7EBD" w:rsidP="00DC7EBD">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11706,</w:t>
      </w:r>
      <w:proofErr w:type="gramStart"/>
      <w:r w:rsidRPr="00A07789">
        <w:rPr>
          <w:color w:val="000000" w:themeColor="text1"/>
        </w:rPr>
        <w:t>59 .</w:t>
      </w:r>
      <w:proofErr w:type="gramEnd"/>
      <w:r w:rsidRPr="00A07789">
        <w:rPr>
          <w:color w:val="000000" w:themeColor="text1"/>
        </w:rPr>
        <w:t xml:space="preserve"> </w:t>
      </w:r>
    </w:p>
    <w:p w14:paraId="3A196961" w14:textId="54238E7B" w:rsidR="0024481D" w:rsidRPr="00A07789" w:rsidRDefault="00DC7EBD" w:rsidP="00346A3C">
      <w:pPr>
        <w:pStyle w:val="ListParagraph"/>
        <w:numPr>
          <w:ilvl w:val="0"/>
          <w:numId w:val="3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4AA55EF7" w14:textId="1EA4C54F" w:rsidR="0024481D" w:rsidRPr="00A07789" w:rsidRDefault="000B4741" w:rsidP="00561694">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24481D" w:rsidRPr="00A07789">
        <w:rPr>
          <w:color w:val="000000" w:themeColor="text1"/>
          <w:szCs w:val="24"/>
        </w:rPr>
        <w:t xml:space="preserve"> </w:t>
      </w:r>
      <w:proofErr w:type="spellStart"/>
      <w:r w:rsidR="0024481D" w:rsidRPr="00A07789">
        <w:rPr>
          <w:color w:val="000000" w:themeColor="text1"/>
          <w:szCs w:val="24"/>
        </w:rPr>
        <w:t>dapat</w:t>
      </w:r>
      <w:proofErr w:type="spellEnd"/>
      <w:r w:rsidR="0024481D" w:rsidRPr="00A07789">
        <w:rPr>
          <w:color w:val="000000" w:themeColor="text1"/>
          <w:szCs w:val="24"/>
        </w:rPr>
        <w:t xml:space="preserve"> </w:t>
      </w:r>
      <w:proofErr w:type="spellStart"/>
      <w:r w:rsidR="0024481D" w:rsidRPr="00A07789">
        <w:rPr>
          <w:color w:val="000000" w:themeColor="text1"/>
          <w:szCs w:val="24"/>
        </w:rPr>
        <w:t>dilihat</w:t>
      </w:r>
      <w:proofErr w:type="spellEnd"/>
      <w:r w:rsidR="0024481D" w:rsidRPr="00A07789">
        <w:rPr>
          <w:color w:val="000000" w:themeColor="text1"/>
          <w:szCs w:val="24"/>
        </w:rPr>
        <w:t xml:space="preserve"> di table 5 </w:t>
      </w:r>
    </w:p>
    <w:p w14:paraId="1A8BEF49" w14:textId="6903D2DC" w:rsidR="00DC7EBD" w:rsidRPr="00A07789" w:rsidRDefault="00DC7EBD" w:rsidP="00561694">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06700AC1" w14:textId="288D0364" w:rsidR="00DC7EBD" w:rsidRPr="00A07789" w:rsidRDefault="00DC7EBD" w:rsidP="00561694">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w:r w:rsidR="0024481D" w:rsidRPr="00A07789">
        <w:rPr>
          <w:color w:val="000000" w:themeColor="text1"/>
          <w:szCs w:val="24"/>
          <w:lang w:val="it-IT"/>
        </w:rPr>
        <w:t>12000 - 11706,59</w:t>
      </w:r>
    </w:p>
    <w:p w14:paraId="22203D87" w14:textId="4ECD39F5" w:rsidR="002268DE" w:rsidRPr="00A07789" w:rsidRDefault="0024481D" w:rsidP="00561694">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r>
      <w:r w:rsidR="00561694" w:rsidRPr="00A07789">
        <w:rPr>
          <w:color w:val="000000" w:themeColor="text1"/>
          <w:sz w:val="20"/>
          <w:szCs w:val="20"/>
        </w:rPr>
        <w:t xml:space="preserve">       </w:t>
      </w:r>
      <w:r w:rsidR="00561694" w:rsidRPr="00A07789">
        <w:rPr>
          <w:color w:val="000000" w:themeColor="text1"/>
          <w:szCs w:val="24"/>
        </w:rPr>
        <w:t>E = 293,41</w:t>
      </w:r>
    </w:p>
    <w:p w14:paraId="0A487F0F" w14:textId="77777777" w:rsidR="00561694" w:rsidRPr="00A07789" w:rsidRDefault="00561694" w:rsidP="00561694">
      <w:pPr>
        <w:tabs>
          <w:tab w:val="left" w:pos="142"/>
        </w:tabs>
        <w:spacing w:line="240" w:lineRule="auto"/>
        <w:ind w:left="709" w:right="4" w:firstLine="0"/>
        <w:rPr>
          <w:color w:val="000000" w:themeColor="text1"/>
          <w:sz w:val="20"/>
          <w:szCs w:val="20"/>
        </w:rPr>
      </w:pPr>
      <w:r w:rsidRPr="00A07789">
        <w:rPr>
          <w:color w:val="000000" w:themeColor="text1"/>
          <w:sz w:val="20"/>
          <w:szCs w:val="20"/>
        </w:rPr>
        <w:lastRenderedPageBreak/>
        <w:tab/>
      </w:r>
    </w:p>
    <w:p w14:paraId="3235585A" w14:textId="60D0BF2E" w:rsidR="00561694" w:rsidRPr="00A07789" w:rsidRDefault="00561694" w:rsidP="00561694">
      <w:pPr>
        <w:tabs>
          <w:tab w:val="left" w:pos="142"/>
        </w:tabs>
        <w:spacing w:line="240" w:lineRule="auto"/>
        <w:ind w:left="709" w:right="4" w:firstLine="425"/>
        <w:rPr>
          <w:color w:val="000000" w:themeColor="text1"/>
          <w:szCs w:val="24"/>
        </w:rPr>
      </w:pPr>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 xml:space="preserve">. </w:t>
      </w:r>
    </w:p>
    <w:p w14:paraId="434343B8" w14:textId="77777777" w:rsidR="00561694" w:rsidRPr="00A07789" w:rsidRDefault="00561694" w:rsidP="00561694">
      <w:pPr>
        <w:tabs>
          <w:tab w:val="left" w:pos="142"/>
        </w:tabs>
        <w:spacing w:line="240" w:lineRule="auto"/>
        <w:ind w:left="709" w:right="4" w:firstLine="425"/>
        <w:rPr>
          <w:color w:val="000000" w:themeColor="text1"/>
          <w:sz w:val="20"/>
          <w:szCs w:val="20"/>
        </w:rPr>
      </w:pPr>
    </w:p>
    <w:p w14:paraId="205D3923" w14:textId="22626C1E" w:rsidR="00594FA3" w:rsidRPr="00A07789" w:rsidRDefault="00F91EF8" w:rsidP="0070087A">
      <w:pPr>
        <w:pStyle w:val="Heading2"/>
        <w:rPr>
          <w:color w:val="000000" w:themeColor="text1"/>
          <w:sz w:val="28"/>
          <w:szCs w:val="24"/>
          <w:lang w:val="fi-FI"/>
        </w:rPr>
      </w:pPr>
      <w:bookmarkStart w:id="116" w:name="_Toc31637839"/>
      <w:r w:rsidRPr="00A07789">
        <w:rPr>
          <w:color w:val="000000" w:themeColor="text1"/>
          <w:sz w:val="28"/>
          <w:szCs w:val="24"/>
          <w:lang w:val="fi-FI"/>
        </w:rPr>
        <w:t>3.7</w:t>
      </w:r>
      <w:r w:rsidR="00594FA3" w:rsidRPr="00A07789">
        <w:rPr>
          <w:color w:val="000000" w:themeColor="text1"/>
          <w:sz w:val="28"/>
          <w:szCs w:val="24"/>
          <w:lang w:val="fi-FI"/>
        </w:rPr>
        <w:t xml:space="preserve"> Uji Coba dan Evaluasi</w:t>
      </w:r>
      <w:bookmarkEnd w:id="116"/>
    </w:p>
    <w:p w14:paraId="07B13F1C" w14:textId="36D07A50" w:rsidR="00561694" w:rsidRPr="00A07789" w:rsidRDefault="00594FA3" w:rsidP="00561694">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561694" w:rsidRPr="00A07789">
        <w:rPr>
          <w:rFonts w:eastAsiaTheme="minorEastAsia"/>
          <w:i/>
          <w:iCs/>
          <w:noProof/>
          <w:color w:val="000000" w:themeColor="text1"/>
          <w:szCs w:val="24"/>
        </w:rPr>
        <w:t xml:space="preserve">K Folds Validation </w:t>
      </w:r>
      <w:r w:rsidR="00561694" w:rsidRPr="00A07789">
        <w:rPr>
          <w:rFonts w:eastAsiaTheme="minorEastAsia"/>
          <w:noProof/>
          <w:color w:val="000000" w:themeColor="text1"/>
          <w:szCs w:val="24"/>
        </w:rPr>
        <w:t>dibagi menjadi 5 K yaitu K1 500, K2 500, K3 500.</w:t>
      </w:r>
    </w:p>
    <w:p w14:paraId="35CEBC5C" w14:textId="5D1BF9BF" w:rsidR="00561694" w:rsidRPr="00C95637" w:rsidRDefault="00561694" w:rsidP="00561694">
      <w:pPr>
        <w:pStyle w:val="Caption"/>
        <w:spacing w:after="120"/>
        <w:ind w:right="4"/>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17" w:name="_Toc31650567"/>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Pr="00C95637">
        <w:rPr>
          <w:i w:val="0"/>
          <w:iCs w:val="0"/>
          <w:noProof/>
          <w:color w:val="000000" w:themeColor="text1"/>
          <w:sz w:val="24"/>
          <w:szCs w:val="24"/>
        </w:rPr>
        <w:t>41</w:t>
      </w:r>
      <w:r w:rsidRPr="00C95637">
        <w:rPr>
          <w:i w:val="0"/>
          <w:iCs w:val="0"/>
          <w:color w:val="000000" w:themeColor="text1"/>
          <w:sz w:val="24"/>
          <w:szCs w:val="24"/>
        </w:rPr>
        <w:fldChar w:fldCharType="end"/>
      </w:r>
      <w:r w:rsidRPr="00C95637">
        <w:rPr>
          <w:i w:val="0"/>
          <w:iCs w:val="0"/>
          <w:color w:val="000000" w:themeColor="text1"/>
          <w:sz w:val="24"/>
          <w:szCs w:val="24"/>
        </w:rPr>
        <w:t xml:space="preserve"> 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17"/>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0889AFC3"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55105F65" w14:textId="205AF910"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5540CCB" w14:textId="77777777" w:rsidTr="00A07789">
        <w:tc>
          <w:tcPr>
            <w:tcW w:w="1271" w:type="dxa"/>
            <w:vAlign w:val="center"/>
          </w:tcPr>
          <w:p w14:paraId="5DF9075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7B460889"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06BD30DA"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690DB33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05989CCD" w14:textId="3A7E4092"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4FF9460" w14:textId="77777777" w:rsidTr="00A07789">
        <w:tc>
          <w:tcPr>
            <w:tcW w:w="1271" w:type="dxa"/>
            <w:vAlign w:val="center"/>
          </w:tcPr>
          <w:p w14:paraId="5E5C280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4</w:t>
            </w:r>
          </w:p>
        </w:tc>
        <w:tc>
          <w:tcPr>
            <w:tcW w:w="2835" w:type="dxa"/>
            <w:vAlign w:val="center"/>
          </w:tcPr>
          <w:p w14:paraId="1078281A" w14:textId="7A6CCF49"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6CA73094" w14:textId="01F62DD6"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1B73AF37" w14:textId="77777777" w:rsidTr="00A07789">
        <w:tc>
          <w:tcPr>
            <w:tcW w:w="1271" w:type="dxa"/>
            <w:vAlign w:val="center"/>
          </w:tcPr>
          <w:p w14:paraId="3BEC1565"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w:t>
            </w:r>
          </w:p>
        </w:tc>
        <w:tc>
          <w:tcPr>
            <w:tcW w:w="2835" w:type="dxa"/>
            <w:vAlign w:val="center"/>
          </w:tcPr>
          <w:p w14:paraId="6AFD9A75" w14:textId="63665CDA"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E1B6162" w14:textId="0093B5EF"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368BFB90" w14:textId="77777777" w:rsidTr="00A07789">
        <w:tc>
          <w:tcPr>
            <w:tcW w:w="1271" w:type="dxa"/>
            <w:vAlign w:val="center"/>
          </w:tcPr>
          <w:p w14:paraId="401596D0" w14:textId="77777777"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6</w:t>
            </w:r>
          </w:p>
        </w:tc>
        <w:tc>
          <w:tcPr>
            <w:tcW w:w="2835" w:type="dxa"/>
            <w:vAlign w:val="center"/>
          </w:tcPr>
          <w:p w14:paraId="17478E7E" w14:textId="37D63EF2"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c>
          <w:tcPr>
            <w:tcW w:w="2126" w:type="dxa"/>
            <w:vAlign w:val="center"/>
          </w:tcPr>
          <w:p w14:paraId="2F3244F3" w14:textId="39665E1B" w:rsidR="00561694" w:rsidRPr="00A07789" w:rsidRDefault="00561694" w:rsidP="00A07789">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bl>
    <w:p w14:paraId="333EA29F" w14:textId="79ED5037" w:rsidR="00561694" w:rsidRPr="00A07789" w:rsidRDefault="00561694" w:rsidP="00C95637">
      <w:pPr>
        <w:spacing w:before="120" w:after="0" w:line="360" w:lineRule="auto"/>
        <w:ind w:left="0" w:right="6" w:firstLine="720"/>
        <w:rPr>
          <w:rFonts w:eastAsiaTheme="minorEastAsia"/>
          <w:noProof/>
          <w:color w:val="000000" w:themeColor="text1"/>
          <w:szCs w:val="24"/>
        </w:rPr>
      </w:pPr>
      <w:r w:rsidRPr="00A07789">
        <w:rPr>
          <w:rFonts w:eastAsiaTheme="minorEastAsia"/>
          <w:noProof/>
          <w:color w:val="000000" w:themeColor="text1"/>
          <w:szCs w:val="24"/>
        </w:rPr>
        <w:t>Setiap uji coba memiliki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raining </w:t>
      </w:r>
      <w:r w:rsidRPr="00A07789">
        <w:rPr>
          <w:rFonts w:eastAsiaTheme="minorEastAsia"/>
          <w:noProof/>
          <w:color w:val="000000" w:themeColor="text1"/>
          <w:szCs w:val="24"/>
        </w:rPr>
        <w:t>dan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esting </w:t>
      </w:r>
      <w:r w:rsidR="008425B5" w:rsidRPr="00A07789">
        <w:rPr>
          <w:rFonts w:eastAsiaTheme="minorEastAsia"/>
          <w:noProof/>
          <w:color w:val="000000" w:themeColor="text1"/>
          <w:szCs w:val="24"/>
        </w:rPr>
        <w:t xml:space="preserve">total data dalam setiap uji coba adalah </w:t>
      </w:r>
      <w:r w:rsidR="00175F09" w:rsidRPr="00A07789">
        <w:rPr>
          <w:rFonts w:eastAsiaTheme="minorEastAsia"/>
          <w:noProof/>
          <w:color w:val="000000" w:themeColor="text1"/>
          <w:szCs w:val="24"/>
        </w:rPr>
        <w:t>10</w:t>
      </w:r>
      <w:r w:rsidR="008425B5" w:rsidRPr="00A07789">
        <w:rPr>
          <w:rFonts w:eastAsiaTheme="minorEastAsia"/>
          <w:noProof/>
          <w:color w:val="000000" w:themeColor="text1"/>
          <w:szCs w:val="24"/>
        </w:rPr>
        <w:t>00 data</w:t>
      </w:r>
      <w:r w:rsidR="000B4741">
        <w:rPr>
          <w:rFonts w:eastAsiaTheme="minorEastAsia"/>
          <w:noProof/>
          <w:color w:val="000000" w:themeColor="text1"/>
          <w:szCs w:val="24"/>
        </w:rPr>
        <w:t>.</w:t>
      </w:r>
      <w:r w:rsidR="00F94F88" w:rsidRPr="00A07789">
        <w:rPr>
          <w:rFonts w:eastAsiaTheme="minorEastAsia"/>
          <w:noProof/>
          <w:color w:val="000000" w:themeColor="text1"/>
          <w:szCs w:val="24"/>
        </w:rPr>
        <w:t xml:space="preserve"> </w:t>
      </w:r>
    </w:p>
    <w:p w14:paraId="4779A786" w14:textId="77777777" w:rsidR="00561694" w:rsidRPr="00A07789" w:rsidRDefault="00561694" w:rsidP="00975FE8">
      <w:pPr>
        <w:autoSpaceDE w:val="0"/>
        <w:autoSpaceDN w:val="0"/>
        <w:adjustRightInd w:val="0"/>
        <w:spacing w:after="120" w:line="360" w:lineRule="auto"/>
        <w:ind w:left="180" w:right="0" w:firstLine="494"/>
        <w:rPr>
          <w:color w:val="000000" w:themeColor="text1"/>
        </w:rPr>
      </w:pPr>
    </w:p>
    <w:p w14:paraId="6021B992" w14:textId="77777777" w:rsidR="00594FA3" w:rsidRPr="00A07789" w:rsidRDefault="00F91EF8" w:rsidP="00535B4E">
      <w:pPr>
        <w:pStyle w:val="Heading2"/>
        <w:spacing w:line="360" w:lineRule="auto"/>
        <w:ind w:left="0" w:firstLine="0"/>
        <w:rPr>
          <w:color w:val="000000" w:themeColor="text1"/>
          <w:sz w:val="28"/>
          <w:lang w:val="fi-FI"/>
        </w:rPr>
      </w:pPr>
      <w:bookmarkStart w:id="118" w:name="_Toc31637840"/>
      <w:r w:rsidRPr="00A07789">
        <w:rPr>
          <w:color w:val="000000" w:themeColor="text1"/>
          <w:sz w:val="28"/>
          <w:lang w:val="fi-FI"/>
        </w:rPr>
        <w:t>3.8</w:t>
      </w:r>
      <w:r w:rsidR="00594FA3" w:rsidRPr="00A07789">
        <w:rPr>
          <w:color w:val="000000" w:themeColor="text1"/>
          <w:sz w:val="28"/>
          <w:lang w:val="fi-FI"/>
        </w:rPr>
        <w:t xml:space="preserve"> Pembuatan Laporan Tugas Akhir</w:t>
      </w:r>
      <w:bookmarkEnd w:id="118"/>
    </w:p>
    <w:p w14:paraId="08D9089C" w14:textId="7BDDCD8D" w:rsidR="00123CA8" w:rsidRDefault="00594FA3" w:rsidP="00975FE8">
      <w:pPr>
        <w:spacing w:after="120" w:line="360" w:lineRule="auto"/>
        <w:ind w:left="18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a</w:t>
      </w:r>
    </w:p>
    <w:p w14:paraId="7A7DE9A3" w14:textId="0014B8C2" w:rsidR="00C95637" w:rsidRPr="00A07789" w:rsidRDefault="00C95637" w:rsidP="00C95637">
      <w:pPr>
        <w:pStyle w:val="Heading2"/>
        <w:tabs>
          <w:tab w:val="left" w:pos="3226"/>
        </w:tabs>
        <w:spacing w:line="360" w:lineRule="auto"/>
        <w:ind w:left="180" w:right="1" w:firstLine="0"/>
        <w:jc w:val="center"/>
        <w:rPr>
          <w:b w:val="0"/>
          <w:color w:val="000000" w:themeColor="text1"/>
          <w:sz w:val="22"/>
        </w:rPr>
      </w:pPr>
      <w:bookmarkStart w:id="119" w:name="_Toc31637842"/>
      <w:bookmarkStart w:id="120" w:name="_Toc31650568"/>
      <w:proofErr w:type="spellStart"/>
      <w:r w:rsidRPr="00A07789">
        <w:rPr>
          <w:b w:val="0"/>
          <w:color w:val="000000" w:themeColor="text1"/>
          <w:sz w:val="22"/>
        </w:rPr>
        <w:t>Tab</w:t>
      </w:r>
      <w:r>
        <w:rPr>
          <w:b w:val="0"/>
          <w:color w:val="000000" w:themeColor="text1"/>
          <w:sz w:val="22"/>
        </w:rPr>
        <w:t>el</w:t>
      </w:r>
      <w:proofErr w:type="spellEnd"/>
      <w:r w:rsidRPr="00A07789">
        <w:rPr>
          <w:b w:val="0"/>
          <w:color w:val="000000" w:themeColor="text1"/>
          <w:sz w:val="22"/>
        </w:rPr>
        <w:t xml:space="preserve"> </w:t>
      </w:r>
      <w:r w:rsidRPr="00A07789">
        <w:rPr>
          <w:b w:val="0"/>
          <w:color w:val="000000" w:themeColor="text1"/>
          <w:sz w:val="22"/>
        </w:rPr>
        <w:fldChar w:fldCharType="begin"/>
      </w:r>
      <w:r w:rsidRPr="00A07789">
        <w:rPr>
          <w:b w:val="0"/>
          <w:color w:val="000000" w:themeColor="text1"/>
          <w:sz w:val="22"/>
        </w:rPr>
        <w:instrText xml:space="preserve"> SEQ Table \* ARABIC </w:instrText>
      </w:r>
      <w:r w:rsidRPr="00A07789">
        <w:rPr>
          <w:b w:val="0"/>
          <w:color w:val="000000" w:themeColor="text1"/>
          <w:sz w:val="22"/>
        </w:rPr>
        <w:fldChar w:fldCharType="separate"/>
      </w:r>
      <w:r w:rsidRPr="00A07789">
        <w:rPr>
          <w:b w:val="0"/>
          <w:noProof/>
          <w:color w:val="000000" w:themeColor="text1"/>
          <w:sz w:val="22"/>
        </w:rPr>
        <w:t>42</w:t>
      </w:r>
      <w:r w:rsidRPr="00A07789">
        <w:rPr>
          <w:b w:val="0"/>
          <w:color w:val="000000" w:themeColor="text1"/>
          <w:sz w:val="22"/>
        </w:rPr>
        <w:fldChar w:fldCharType="end"/>
      </w:r>
      <w:r w:rsidRPr="00A07789">
        <w:rPr>
          <w:b w:val="0"/>
          <w:color w:val="000000" w:themeColor="text1"/>
          <w:sz w:val="22"/>
        </w:rPr>
        <w:t xml:space="preserve">. </w:t>
      </w:r>
      <w:proofErr w:type="spellStart"/>
      <w:r w:rsidRPr="00A07789">
        <w:rPr>
          <w:b w:val="0"/>
          <w:color w:val="000000" w:themeColor="text1"/>
          <w:sz w:val="22"/>
        </w:rPr>
        <w:t>Tabel</w:t>
      </w:r>
      <w:proofErr w:type="spellEnd"/>
      <w:r w:rsidRPr="00A07789">
        <w:rPr>
          <w:b w:val="0"/>
          <w:color w:val="000000" w:themeColor="text1"/>
          <w:sz w:val="22"/>
        </w:rPr>
        <w:t xml:space="preserve"> </w:t>
      </w:r>
      <w:proofErr w:type="spellStart"/>
      <w:r w:rsidRPr="00A07789">
        <w:rPr>
          <w:b w:val="0"/>
          <w:color w:val="000000" w:themeColor="text1"/>
          <w:sz w:val="22"/>
        </w:rPr>
        <w:t>Perkiraan</w:t>
      </w:r>
      <w:proofErr w:type="spellEnd"/>
      <w:r w:rsidRPr="00A07789">
        <w:rPr>
          <w:b w:val="0"/>
          <w:color w:val="000000" w:themeColor="text1"/>
          <w:sz w:val="22"/>
        </w:rPr>
        <w:t xml:space="preserve"> </w:t>
      </w:r>
      <w:proofErr w:type="spellStart"/>
      <w:r w:rsidRPr="00A07789">
        <w:rPr>
          <w:b w:val="0"/>
          <w:color w:val="000000" w:themeColor="text1"/>
          <w:sz w:val="22"/>
        </w:rPr>
        <w:t>Jadwal</w:t>
      </w:r>
      <w:bookmarkEnd w:id="119"/>
      <w:bookmarkEnd w:id="120"/>
      <w:proofErr w:type="spellEnd"/>
    </w:p>
    <w:tbl>
      <w:tblPr>
        <w:tblpPr w:leftFromText="180" w:rightFromText="180" w:vertAnchor="text" w:horzAnchor="margin" w:tblpY="-1"/>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C95637" w:rsidRPr="00A07789" w14:paraId="141EC101" w14:textId="77777777" w:rsidTr="00C95637">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95637">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95637">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95637">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C95637">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95637">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95637">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95637">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C95637">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95637">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95637">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95637">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310E1575" w14:textId="77777777" w:rsidR="00C95637" w:rsidRPr="00A07789" w:rsidRDefault="00C95637" w:rsidP="00C95637">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045A0811" w14:textId="77777777" w:rsidR="00C95637" w:rsidRPr="00A07789" w:rsidRDefault="00C95637" w:rsidP="00C95637">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95637">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1AD04C74"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95637">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5DF60202" w14:textId="77777777" w:rsidTr="00C95637">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95637">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032B3592" w14:textId="77777777" w:rsidTr="00C95637">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95637">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95637">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95637">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95637">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95637">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95637">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95637">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5D2DCD2B" w14:textId="77777777" w:rsidTr="00C95637">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95637">
            <w:pPr>
              <w:spacing w:after="0" w:line="360" w:lineRule="auto"/>
              <w:ind w:left="0" w:right="0"/>
              <w:jc w:val="center"/>
              <w:rPr>
                <w:color w:val="000000" w:themeColor="text1"/>
                <w:sz w:val="20"/>
                <w:szCs w:val="20"/>
              </w:rPr>
            </w:pPr>
            <w:r w:rsidRPr="00A07789">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95637">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95637">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085BDAE3"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95637">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95637">
            <w:pPr>
              <w:spacing w:after="0" w:line="360" w:lineRule="auto"/>
              <w:ind w:left="0" w:right="1" w:firstLine="0"/>
              <w:rPr>
                <w:color w:val="000000" w:themeColor="text1"/>
                <w:sz w:val="20"/>
                <w:szCs w:val="20"/>
              </w:rPr>
            </w:pPr>
          </w:p>
        </w:tc>
      </w:tr>
      <w:tr w:rsidR="00C95637" w:rsidRPr="00A07789" w14:paraId="75D339F2" w14:textId="77777777" w:rsidTr="00C95637">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95637">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95637">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95637">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95637">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95637">
            <w:pPr>
              <w:spacing w:after="0" w:line="360" w:lineRule="auto"/>
              <w:ind w:left="0" w:right="1" w:firstLine="0"/>
              <w:rPr>
                <w:color w:val="000000" w:themeColor="text1"/>
                <w:sz w:val="20"/>
                <w:szCs w:val="20"/>
              </w:rPr>
            </w:pPr>
          </w:p>
        </w:tc>
      </w:tr>
    </w:tbl>
    <w:p w14:paraId="072390FD" w14:textId="77777777" w:rsidR="00C95637" w:rsidRPr="00A07789" w:rsidRDefault="00C95637" w:rsidP="00975FE8">
      <w:pPr>
        <w:spacing w:after="120" w:line="360" w:lineRule="auto"/>
        <w:ind w:left="180" w:right="0" w:firstLine="494"/>
        <w:rPr>
          <w:color w:val="000000" w:themeColor="text1"/>
        </w:rPr>
      </w:pPr>
    </w:p>
    <w:p w14:paraId="19E64F16" w14:textId="77777777" w:rsidR="00A53E36" w:rsidRPr="00A07789" w:rsidRDefault="00A53E36" w:rsidP="00A53E36">
      <w:pPr>
        <w:rPr>
          <w:color w:val="000000" w:themeColor="text1"/>
        </w:rPr>
      </w:pPr>
    </w:p>
    <w:p w14:paraId="3374BE3C" w14:textId="77777777" w:rsidR="00123CA8" w:rsidRPr="00A07789" w:rsidRDefault="00EE2262" w:rsidP="00E57E3A">
      <w:pPr>
        <w:pStyle w:val="Caption"/>
        <w:spacing w:before="120" w:line="360" w:lineRule="auto"/>
        <w:ind w:left="295" w:right="1491" w:hanging="11"/>
        <w:jc w:val="center"/>
        <w:rPr>
          <w:color w:val="000000" w:themeColor="text1"/>
          <w:sz w:val="24"/>
        </w:rPr>
      </w:pPr>
      <w:r w:rsidRPr="00A07789">
        <w:rPr>
          <w:color w:val="000000" w:themeColor="text1"/>
          <w:sz w:val="24"/>
        </w:rPr>
        <w:lastRenderedPageBreak/>
        <w:t xml:space="preserve">                    </w:t>
      </w:r>
    </w:p>
    <w:p w14:paraId="20B2C2F7" w14:textId="77777777" w:rsidR="00123CA8" w:rsidRPr="00A07789" w:rsidRDefault="00123CA8" w:rsidP="00777A81">
      <w:pPr>
        <w:framePr w:w="4960" w:wrap="auto" w:hAnchor="text" w:x="5245"/>
        <w:spacing w:after="0" w:line="360" w:lineRule="auto"/>
        <w:ind w:left="0" w:right="1" w:firstLine="0"/>
        <w:jc w:val="left"/>
        <w:rPr>
          <w:color w:val="000000" w:themeColor="text1"/>
        </w:rPr>
        <w:sectPr w:rsidR="00123CA8" w:rsidRPr="00A07789" w:rsidSect="00EE2DB9">
          <w:footerReference w:type="even" r:id="rId40"/>
          <w:footerReference w:type="default" r:id="rId41"/>
          <w:footerReference w:type="first" r:id="rId42"/>
          <w:pgSz w:w="11906" w:h="16838"/>
          <w:pgMar w:top="1440" w:right="1700" w:bottom="1440" w:left="1980" w:header="567" w:footer="170" w:gutter="0"/>
          <w:cols w:space="720"/>
          <w:docGrid w:linePitch="326"/>
        </w:sectPr>
      </w:pPr>
    </w:p>
    <w:p w14:paraId="04EE35EE" w14:textId="77777777" w:rsidR="00123CA8" w:rsidRPr="00A07789" w:rsidRDefault="00D115F0" w:rsidP="003A6324">
      <w:pPr>
        <w:pStyle w:val="Heading1"/>
        <w:spacing w:after="120" w:line="360" w:lineRule="auto"/>
        <w:ind w:left="11" w:right="0" w:hanging="11"/>
        <w:rPr>
          <w:color w:val="000000" w:themeColor="text1"/>
        </w:rPr>
      </w:pPr>
      <w:bookmarkStart w:id="121" w:name="_Toc31637843"/>
      <w:r w:rsidRPr="00A07789">
        <w:rPr>
          <w:color w:val="000000" w:themeColor="text1"/>
        </w:rPr>
        <w:lastRenderedPageBreak/>
        <w:t>DAFTAR PUSTAKA</w:t>
      </w:r>
      <w:bookmarkEnd w:id="121"/>
    </w:p>
    <w:p w14:paraId="6D1919E3" w14:textId="09F59C53" w:rsidR="007924F9" w:rsidRPr="007924F9" w:rsidRDefault="00BB4ABE" w:rsidP="007924F9">
      <w:pPr>
        <w:widowControl w:val="0"/>
        <w:autoSpaceDE w:val="0"/>
        <w:autoSpaceDN w:val="0"/>
        <w:adjustRightInd w:val="0"/>
        <w:spacing w:after="120" w:line="360" w:lineRule="auto"/>
        <w:ind w:left="64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xml:space="preserve">, vol. 78, no. 10, pp. </w:t>
      </w:r>
      <w:r w:rsidRPr="007924F9">
        <w:rPr>
          <w:noProof/>
          <w:szCs w:val="24"/>
        </w:rPr>
        <w:lastRenderedPageBreak/>
        <w:t>1550–1560, 1990, doi: 10.1109/5.58337.</w:t>
      </w:r>
    </w:p>
    <w:p w14:paraId="72A52991"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10]</w:t>
      </w:r>
      <w:r w:rsidRPr="007924F9">
        <w:rPr>
          <w:noProof/>
          <w:szCs w:val="24"/>
        </w:rPr>
        <w:tab/>
        <w:t>C. Paper, W. Setiawan, and U. Trunojoyo, “Feedforward Network Dengan,” no. October, 2016, doi: 10.13140/2.1.3467.5525.</w:t>
      </w:r>
    </w:p>
    <w:p w14:paraId="2654E3C4"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7924F9">
      <w:pPr>
        <w:widowControl w:val="0"/>
        <w:autoSpaceDE w:val="0"/>
        <w:autoSpaceDN w:val="0"/>
        <w:adjustRightInd w:val="0"/>
        <w:spacing w:after="120" w:line="360" w:lineRule="auto"/>
        <w:ind w:left="64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7924F9">
      <w:pPr>
        <w:widowControl w:val="0"/>
        <w:autoSpaceDE w:val="0"/>
        <w:autoSpaceDN w:val="0"/>
        <w:adjustRightInd w:val="0"/>
        <w:spacing w:after="120" w:line="360" w:lineRule="auto"/>
        <w:ind w:left="64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1C1680">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1C1680">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1C1680">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1C1680">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1C1680">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AD1CC2">
      <w:pPr>
        <w:spacing w:line="240" w:lineRule="auto"/>
        <w:ind w:right="0"/>
        <w:rPr>
          <w:noProof/>
          <w:color w:val="000000" w:themeColor="text1"/>
        </w:rPr>
      </w:pPr>
    </w:p>
    <w:p w14:paraId="71640991" w14:textId="77777777" w:rsidR="00931966" w:rsidRPr="00A07789" w:rsidRDefault="00931966" w:rsidP="00931966">
      <w:pPr>
        <w:spacing w:line="240" w:lineRule="auto"/>
        <w:ind w:left="567" w:right="0" w:firstLine="0"/>
        <w:rPr>
          <w:rFonts w:eastAsia="Malgun Gothic"/>
          <w:color w:val="000000" w:themeColor="text1"/>
        </w:rPr>
      </w:pPr>
    </w:p>
    <w:sectPr w:rsidR="00931966" w:rsidRPr="00A07789" w:rsidSect="00F24434">
      <w:footerReference w:type="even" r:id="rId43"/>
      <w:footerReference w:type="default" r:id="rId44"/>
      <w:footerReference w:type="first" r:id="rId45"/>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A4A4C" w14:textId="77777777" w:rsidR="00CE4F3F" w:rsidRDefault="00CE4F3F">
      <w:pPr>
        <w:spacing w:after="0" w:line="240" w:lineRule="auto"/>
      </w:pPr>
      <w:r>
        <w:separator/>
      </w:r>
    </w:p>
  </w:endnote>
  <w:endnote w:type="continuationSeparator" w:id="0">
    <w:p w14:paraId="3214E185" w14:textId="77777777" w:rsidR="00CE4F3F" w:rsidRDefault="00CE4F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0B4741" w:rsidRDefault="000B4741">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0B4741" w:rsidRDefault="000B4741">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0B4741" w:rsidRDefault="000B4741">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0B4741" w:rsidRDefault="000B4741"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0B4741" w:rsidRDefault="000B4741">
    <w:pPr>
      <w:spacing w:after="160" w:line="259" w:lineRule="auto"/>
      <w:ind w:left="0" w:right="0" w:firstLine="0"/>
      <w:jc w:val="left"/>
    </w:pPr>
  </w:p>
  <w:p w14:paraId="04BFCC78" w14:textId="77777777" w:rsidR="000B4741" w:rsidRDefault="000B4741">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0B4741" w:rsidRDefault="000B4741">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0B4741" w:rsidRDefault="000B4741">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0B4741" w:rsidRDefault="000B4741">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0B4741" w:rsidRDefault="000B4741">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C9688" w14:textId="77777777" w:rsidR="000B4741" w:rsidRDefault="000B4741">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2B97B101" w14:textId="77777777" w:rsidR="000B4741" w:rsidRDefault="000B4741">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8025E" w14:textId="77777777" w:rsidR="000B4741" w:rsidRDefault="000B4741">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70FF9B99" w14:textId="77777777" w:rsidR="000B4741" w:rsidRDefault="000B4741">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462A9" w14:textId="77777777" w:rsidR="000B4741" w:rsidRDefault="000B4741"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0B4741" w:rsidRDefault="000B4741">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0B4741" w:rsidRDefault="000B4741"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0B4741" w:rsidRDefault="000B4741">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0B4741" w:rsidRDefault="000B4741">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66930" w14:textId="77777777" w:rsidR="00CE4F3F" w:rsidRDefault="00CE4F3F">
      <w:pPr>
        <w:spacing w:after="0" w:line="240" w:lineRule="auto"/>
      </w:pPr>
      <w:r>
        <w:separator/>
      </w:r>
    </w:p>
  </w:footnote>
  <w:footnote w:type="continuationSeparator" w:id="0">
    <w:p w14:paraId="3ACFCDAB" w14:textId="77777777" w:rsidR="00CE4F3F" w:rsidRDefault="00CE4F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0B4741" w:rsidRDefault="000B4741"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A11C4BA4"/>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4CB7AF8"/>
    <w:multiLevelType w:val="hybridMultilevel"/>
    <w:tmpl w:val="9BE64B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8"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9"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0"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1"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4"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2562"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6" w15:restartNumberingAfterBreak="0">
    <w:nsid w:val="594E4AAB"/>
    <w:multiLevelType w:val="hybridMultilevel"/>
    <w:tmpl w:val="83B2E762"/>
    <w:lvl w:ilvl="0" w:tplc="53B80AD2">
      <w:start w:val="1"/>
      <w:numFmt w:val="decimal"/>
      <w:lvlText w:val="%1."/>
      <w:lvlJc w:val="left"/>
      <w:pPr>
        <w:ind w:left="1800" w:hanging="360"/>
      </w:pPr>
      <w:rPr>
        <w:rFonts w:hint="default"/>
        <w:i w:val="0"/>
        <w:i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670C1671"/>
    <w:multiLevelType w:val="multilevel"/>
    <w:tmpl w:val="D1183DEA"/>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0"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1"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1FD37E0"/>
    <w:multiLevelType w:val="hybridMultilevel"/>
    <w:tmpl w:val="7CF6483A"/>
    <w:lvl w:ilvl="0" w:tplc="3FD2DE2A">
      <w:start w:val="1"/>
      <w:numFmt w:val="decimal"/>
      <w:lvlText w:val="%1."/>
      <w:lvlJc w:val="left"/>
      <w:pPr>
        <w:ind w:left="1842" w:hanging="360"/>
      </w:pPr>
      <w:rPr>
        <w:rFonts w:hint="default"/>
        <w:i w:val="0"/>
        <w:iCs/>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3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8"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2"/>
  </w:num>
  <w:num w:numId="2">
    <w:abstractNumId w:val="13"/>
  </w:num>
  <w:num w:numId="3">
    <w:abstractNumId w:val="35"/>
  </w:num>
  <w:num w:numId="4">
    <w:abstractNumId w:val="8"/>
  </w:num>
  <w:num w:numId="5">
    <w:abstractNumId w:val="3"/>
  </w:num>
  <w:num w:numId="6">
    <w:abstractNumId w:val="12"/>
  </w:num>
  <w:num w:numId="7">
    <w:abstractNumId w:val="31"/>
  </w:num>
  <w:num w:numId="8">
    <w:abstractNumId w:val="21"/>
  </w:num>
  <w:num w:numId="9">
    <w:abstractNumId w:val="15"/>
  </w:num>
  <w:num w:numId="10">
    <w:abstractNumId w:val="37"/>
  </w:num>
  <w:num w:numId="11">
    <w:abstractNumId w:val="11"/>
  </w:num>
  <w:num w:numId="12">
    <w:abstractNumId w:val="14"/>
  </w:num>
  <w:num w:numId="13">
    <w:abstractNumId w:val="7"/>
  </w:num>
  <w:num w:numId="14">
    <w:abstractNumId w:val="28"/>
  </w:num>
  <w:num w:numId="15">
    <w:abstractNumId w:val="17"/>
  </w:num>
  <w:num w:numId="16">
    <w:abstractNumId w:val="0"/>
  </w:num>
  <w:num w:numId="17">
    <w:abstractNumId w:val="36"/>
  </w:num>
  <w:num w:numId="18">
    <w:abstractNumId w:val="4"/>
  </w:num>
  <w:num w:numId="19">
    <w:abstractNumId w:val="27"/>
  </w:num>
  <w:num w:numId="20">
    <w:abstractNumId w:val="19"/>
  </w:num>
  <w:num w:numId="21">
    <w:abstractNumId w:val="9"/>
  </w:num>
  <w:num w:numId="22">
    <w:abstractNumId w:val="34"/>
  </w:num>
  <w:num w:numId="23">
    <w:abstractNumId w:val="25"/>
  </w:num>
  <w:num w:numId="24">
    <w:abstractNumId w:val="10"/>
  </w:num>
  <w:num w:numId="25">
    <w:abstractNumId w:val="24"/>
  </w:num>
  <w:num w:numId="26">
    <w:abstractNumId w:val="20"/>
  </w:num>
  <w:num w:numId="27">
    <w:abstractNumId w:val="29"/>
  </w:num>
  <w:num w:numId="28">
    <w:abstractNumId w:val="33"/>
  </w:num>
  <w:num w:numId="29">
    <w:abstractNumId w:val="2"/>
  </w:num>
  <w:num w:numId="30">
    <w:abstractNumId w:val="1"/>
  </w:num>
  <w:num w:numId="31">
    <w:abstractNumId w:val="38"/>
  </w:num>
  <w:num w:numId="32">
    <w:abstractNumId w:val="16"/>
  </w:num>
  <w:num w:numId="33">
    <w:abstractNumId w:val="6"/>
  </w:num>
  <w:num w:numId="34">
    <w:abstractNumId w:val="30"/>
  </w:num>
  <w:num w:numId="35">
    <w:abstractNumId w:val="5"/>
  </w:num>
  <w:num w:numId="36">
    <w:abstractNumId w:val="18"/>
  </w:num>
  <w:num w:numId="37">
    <w:abstractNumId w:val="32"/>
  </w:num>
  <w:num w:numId="38">
    <w:abstractNumId w:val="23"/>
  </w:num>
  <w:num w:numId="39">
    <w:abstractNumId w:val="2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25FE9"/>
    <w:rsid w:val="000347B7"/>
    <w:rsid w:val="00035FDC"/>
    <w:rsid w:val="00041038"/>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459A"/>
    <w:rsid w:val="000B104C"/>
    <w:rsid w:val="000B1E9A"/>
    <w:rsid w:val="000B2D17"/>
    <w:rsid w:val="000B4741"/>
    <w:rsid w:val="000B5573"/>
    <w:rsid w:val="000C30F0"/>
    <w:rsid w:val="000C55CC"/>
    <w:rsid w:val="000C6CFB"/>
    <w:rsid w:val="000D6E7B"/>
    <w:rsid w:val="000D73A8"/>
    <w:rsid w:val="000D7F58"/>
    <w:rsid w:val="000E4C01"/>
    <w:rsid w:val="000E6C0F"/>
    <w:rsid w:val="00100D8F"/>
    <w:rsid w:val="00103C6A"/>
    <w:rsid w:val="00104CF8"/>
    <w:rsid w:val="001066A9"/>
    <w:rsid w:val="00113AF8"/>
    <w:rsid w:val="0011446C"/>
    <w:rsid w:val="00114536"/>
    <w:rsid w:val="00117B56"/>
    <w:rsid w:val="00123CA8"/>
    <w:rsid w:val="00125D11"/>
    <w:rsid w:val="00132563"/>
    <w:rsid w:val="001355B8"/>
    <w:rsid w:val="0013574C"/>
    <w:rsid w:val="00140702"/>
    <w:rsid w:val="00140B2B"/>
    <w:rsid w:val="00141EFF"/>
    <w:rsid w:val="00143254"/>
    <w:rsid w:val="00151511"/>
    <w:rsid w:val="001521B8"/>
    <w:rsid w:val="001529F0"/>
    <w:rsid w:val="00160EF6"/>
    <w:rsid w:val="0016222F"/>
    <w:rsid w:val="0016445D"/>
    <w:rsid w:val="00175F09"/>
    <w:rsid w:val="0018327A"/>
    <w:rsid w:val="001834B5"/>
    <w:rsid w:val="001857EA"/>
    <w:rsid w:val="00192581"/>
    <w:rsid w:val="00192B2F"/>
    <w:rsid w:val="001937D1"/>
    <w:rsid w:val="00196747"/>
    <w:rsid w:val="00196999"/>
    <w:rsid w:val="001972CF"/>
    <w:rsid w:val="001A0EAB"/>
    <w:rsid w:val="001A6682"/>
    <w:rsid w:val="001B206B"/>
    <w:rsid w:val="001B257E"/>
    <w:rsid w:val="001C1680"/>
    <w:rsid w:val="001C678C"/>
    <w:rsid w:val="001C771B"/>
    <w:rsid w:val="001C7A28"/>
    <w:rsid w:val="001D08D4"/>
    <w:rsid w:val="001D61E0"/>
    <w:rsid w:val="001D7500"/>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8DE"/>
    <w:rsid w:val="002323A3"/>
    <w:rsid w:val="00234FF6"/>
    <w:rsid w:val="00240FA1"/>
    <w:rsid w:val="00243E75"/>
    <w:rsid w:val="0024481D"/>
    <w:rsid w:val="00255C0D"/>
    <w:rsid w:val="002612B6"/>
    <w:rsid w:val="0027644C"/>
    <w:rsid w:val="0027717F"/>
    <w:rsid w:val="00280A6B"/>
    <w:rsid w:val="00284FBD"/>
    <w:rsid w:val="00286A80"/>
    <w:rsid w:val="002932CE"/>
    <w:rsid w:val="002A5466"/>
    <w:rsid w:val="002B1DEA"/>
    <w:rsid w:val="002B2528"/>
    <w:rsid w:val="002B2FCD"/>
    <w:rsid w:val="002D4897"/>
    <w:rsid w:val="002D54CC"/>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4AD7"/>
    <w:rsid w:val="004473E9"/>
    <w:rsid w:val="0045124C"/>
    <w:rsid w:val="00451646"/>
    <w:rsid w:val="004525A9"/>
    <w:rsid w:val="00453826"/>
    <w:rsid w:val="004539E0"/>
    <w:rsid w:val="004557EC"/>
    <w:rsid w:val="004579C7"/>
    <w:rsid w:val="00457F12"/>
    <w:rsid w:val="00460B6B"/>
    <w:rsid w:val="00466ED9"/>
    <w:rsid w:val="00473A66"/>
    <w:rsid w:val="00474B6F"/>
    <w:rsid w:val="00474CDF"/>
    <w:rsid w:val="004852AE"/>
    <w:rsid w:val="0049182A"/>
    <w:rsid w:val="004A0BD8"/>
    <w:rsid w:val="004A2D95"/>
    <w:rsid w:val="004A3402"/>
    <w:rsid w:val="004A5561"/>
    <w:rsid w:val="004A7007"/>
    <w:rsid w:val="004B2A6B"/>
    <w:rsid w:val="004B4F78"/>
    <w:rsid w:val="004B522C"/>
    <w:rsid w:val="004B7390"/>
    <w:rsid w:val="004E1D91"/>
    <w:rsid w:val="004E649E"/>
    <w:rsid w:val="004F372B"/>
    <w:rsid w:val="00501EA0"/>
    <w:rsid w:val="005027E3"/>
    <w:rsid w:val="00504CD9"/>
    <w:rsid w:val="005348C9"/>
    <w:rsid w:val="00535B4E"/>
    <w:rsid w:val="005375C5"/>
    <w:rsid w:val="00537D4C"/>
    <w:rsid w:val="00541B0E"/>
    <w:rsid w:val="005442AB"/>
    <w:rsid w:val="00544A0D"/>
    <w:rsid w:val="00551534"/>
    <w:rsid w:val="0055218D"/>
    <w:rsid w:val="00553248"/>
    <w:rsid w:val="005543DB"/>
    <w:rsid w:val="00554894"/>
    <w:rsid w:val="00561694"/>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E66"/>
    <w:rsid w:val="005D1AFA"/>
    <w:rsid w:val="005D5311"/>
    <w:rsid w:val="005E1AD3"/>
    <w:rsid w:val="005E1FF4"/>
    <w:rsid w:val="005E2334"/>
    <w:rsid w:val="005E2A2A"/>
    <w:rsid w:val="005F4C84"/>
    <w:rsid w:val="00601479"/>
    <w:rsid w:val="00623182"/>
    <w:rsid w:val="00626ADB"/>
    <w:rsid w:val="00626F60"/>
    <w:rsid w:val="006317B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D008B"/>
    <w:rsid w:val="006D144D"/>
    <w:rsid w:val="006D39F3"/>
    <w:rsid w:val="006E19F6"/>
    <w:rsid w:val="006E23F3"/>
    <w:rsid w:val="006E31DC"/>
    <w:rsid w:val="0070087A"/>
    <w:rsid w:val="00702657"/>
    <w:rsid w:val="00706522"/>
    <w:rsid w:val="00713CF6"/>
    <w:rsid w:val="007150F9"/>
    <w:rsid w:val="00716B2F"/>
    <w:rsid w:val="0072009C"/>
    <w:rsid w:val="00720A89"/>
    <w:rsid w:val="007218B2"/>
    <w:rsid w:val="00725DC7"/>
    <w:rsid w:val="00734C5C"/>
    <w:rsid w:val="00734DC9"/>
    <w:rsid w:val="00737BB2"/>
    <w:rsid w:val="00740A48"/>
    <w:rsid w:val="00744919"/>
    <w:rsid w:val="007460DF"/>
    <w:rsid w:val="007516D8"/>
    <w:rsid w:val="00756B90"/>
    <w:rsid w:val="00757514"/>
    <w:rsid w:val="0076404F"/>
    <w:rsid w:val="007705FF"/>
    <w:rsid w:val="007725E9"/>
    <w:rsid w:val="00773A5B"/>
    <w:rsid w:val="00775CE7"/>
    <w:rsid w:val="00776F5F"/>
    <w:rsid w:val="00777A81"/>
    <w:rsid w:val="00780E24"/>
    <w:rsid w:val="0078281D"/>
    <w:rsid w:val="00785F35"/>
    <w:rsid w:val="00791CD0"/>
    <w:rsid w:val="007924F9"/>
    <w:rsid w:val="007A1514"/>
    <w:rsid w:val="007A78E8"/>
    <w:rsid w:val="007A7C0D"/>
    <w:rsid w:val="007B0A31"/>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3DE6"/>
    <w:rsid w:val="008150A6"/>
    <w:rsid w:val="0081630B"/>
    <w:rsid w:val="00822572"/>
    <w:rsid w:val="00823020"/>
    <w:rsid w:val="00824C8A"/>
    <w:rsid w:val="00831A0C"/>
    <w:rsid w:val="00833268"/>
    <w:rsid w:val="00833495"/>
    <w:rsid w:val="0083694E"/>
    <w:rsid w:val="008425B5"/>
    <w:rsid w:val="00842EF2"/>
    <w:rsid w:val="00843C21"/>
    <w:rsid w:val="00843CB2"/>
    <w:rsid w:val="00847FB2"/>
    <w:rsid w:val="00855B49"/>
    <w:rsid w:val="008563BB"/>
    <w:rsid w:val="0085649B"/>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702F"/>
    <w:rsid w:val="008B1106"/>
    <w:rsid w:val="008B4A7B"/>
    <w:rsid w:val="008B6528"/>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4EB4"/>
    <w:rsid w:val="00965299"/>
    <w:rsid w:val="00966F30"/>
    <w:rsid w:val="0097090E"/>
    <w:rsid w:val="00971B1B"/>
    <w:rsid w:val="009743A0"/>
    <w:rsid w:val="00975FE8"/>
    <w:rsid w:val="009804BE"/>
    <w:rsid w:val="00982DD7"/>
    <w:rsid w:val="0098758E"/>
    <w:rsid w:val="009920A0"/>
    <w:rsid w:val="00992964"/>
    <w:rsid w:val="00993913"/>
    <w:rsid w:val="00993FC1"/>
    <w:rsid w:val="00996562"/>
    <w:rsid w:val="009A104C"/>
    <w:rsid w:val="009B1EAD"/>
    <w:rsid w:val="009B2AA1"/>
    <w:rsid w:val="009C14E2"/>
    <w:rsid w:val="009C2977"/>
    <w:rsid w:val="009C3BCC"/>
    <w:rsid w:val="009D1DAD"/>
    <w:rsid w:val="009D2761"/>
    <w:rsid w:val="009E11F4"/>
    <w:rsid w:val="009E1443"/>
    <w:rsid w:val="009E4412"/>
    <w:rsid w:val="009E61F9"/>
    <w:rsid w:val="009E6FCB"/>
    <w:rsid w:val="009E7B5A"/>
    <w:rsid w:val="009F05DE"/>
    <w:rsid w:val="009F6985"/>
    <w:rsid w:val="00A03637"/>
    <w:rsid w:val="00A05960"/>
    <w:rsid w:val="00A07789"/>
    <w:rsid w:val="00A141BF"/>
    <w:rsid w:val="00A20699"/>
    <w:rsid w:val="00A254A0"/>
    <w:rsid w:val="00A254B5"/>
    <w:rsid w:val="00A37240"/>
    <w:rsid w:val="00A41076"/>
    <w:rsid w:val="00A45DBC"/>
    <w:rsid w:val="00A515BC"/>
    <w:rsid w:val="00A53E36"/>
    <w:rsid w:val="00A54344"/>
    <w:rsid w:val="00A57CD4"/>
    <w:rsid w:val="00A62F19"/>
    <w:rsid w:val="00A7607C"/>
    <w:rsid w:val="00A84985"/>
    <w:rsid w:val="00A9069F"/>
    <w:rsid w:val="00A91D24"/>
    <w:rsid w:val="00AA0FDE"/>
    <w:rsid w:val="00AA4A68"/>
    <w:rsid w:val="00AB3634"/>
    <w:rsid w:val="00AB7080"/>
    <w:rsid w:val="00AC147F"/>
    <w:rsid w:val="00AC2952"/>
    <w:rsid w:val="00AC3C1B"/>
    <w:rsid w:val="00AC7A93"/>
    <w:rsid w:val="00AD03E3"/>
    <w:rsid w:val="00AD1CC2"/>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5D89"/>
    <w:rsid w:val="00B162F9"/>
    <w:rsid w:val="00B20A77"/>
    <w:rsid w:val="00B34B57"/>
    <w:rsid w:val="00B34D3E"/>
    <w:rsid w:val="00B41272"/>
    <w:rsid w:val="00B4151C"/>
    <w:rsid w:val="00B42738"/>
    <w:rsid w:val="00B448BE"/>
    <w:rsid w:val="00B46181"/>
    <w:rsid w:val="00B54031"/>
    <w:rsid w:val="00B552B9"/>
    <w:rsid w:val="00B64BC6"/>
    <w:rsid w:val="00B7153D"/>
    <w:rsid w:val="00B7473F"/>
    <w:rsid w:val="00B7573B"/>
    <w:rsid w:val="00B910EC"/>
    <w:rsid w:val="00B95EE7"/>
    <w:rsid w:val="00B96511"/>
    <w:rsid w:val="00BA0D11"/>
    <w:rsid w:val="00BA1F68"/>
    <w:rsid w:val="00BA5D5F"/>
    <w:rsid w:val="00BA637C"/>
    <w:rsid w:val="00BB2D3B"/>
    <w:rsid w:val="00BB4ABE"/>
    <w:rsid w:val="00BC5D03"/>
    <w:rsid w:val="00BC6959"/>
    <w:rsid w:val="00BF03A4"/>
    <w:rsid w:val="00BF2D15"/>
    <w:rsid w:val="00BF3D13"/>
    <w:rsid w:val="00BF7048"/>
    <w:rsid w:val="00C03070"/>
    <w:rsid w:val="00C11AB7"/>
    <w:rsid w:val="00C32124"/>
    <w:rsid w:val="00C37256"/>
    <w:rsid w:val="00C377F5"/>
    <w:rsid w:val="00C37F77"/>
    <w:rsid w:val="00C43A8C"/>
    <w:rsid w:val="00C449AF"/>
    <w:rsid w:val="00C45028"/>
    <w:rsid w:val="00C45282"/>
    <w:rsid w:val="00C4567F"/>
    <w:rsid w:val="00C47B73"/>
    <w:rsid w:val="00C61C21"/>
    <w:rsid w:val="00C73C78"/>
    <w:rsid w:val="00C801DC"/>
    <w:rsid w:val="00C81C9D"/>
    <w:rsid w:val="00C84096"/>
    <w:rsid w:val="00C91F90"/>
    <w:rsid w:val="00C95637"/>
    <w:rsid w:val="00C97536"/>
    <w:rsid w:val="00CA72A1"/>
    <w:rsid w:val="00CB37F8"/>
    <w:rsid w:val="00CC501C"/>
    <w:rsid w:val="00CC77AB"/>
    <w:rsid w:val="00CD3011"/>
    <w:rsid w:val="00CD3EC4"/>
    <w:rsid w:val="00CE4F3F"/>
    <w:rsid w:val="00CE5E1D"/>
    <w:rsid w:val="00CE7637"/>
    <w:rsid w:val="00CF04E2"/>
    <w:rsid w:val="00CF14F7"/>
    <w:rsid w:val="00CF6798"/>
    <w:rsid w:val="00D001E3"/>
    <w:rsid w:val="00D0028E"/>
    <w:rsid w:val="00D03BF1"/>
    <w:rsid w:val="00D04763"/>
    <w:rsid w:val="00D05256"/>
    <w:rsid w:val="00D115F0"/>
    <w:rsid w:val="00D215AF"/>
    <w:rsid w:val="00D23F31"/>
    <w:rsid w:val="00D262CE"/>
    <w:rsid w:val="00D4377D"/>
    <w:rsid w:val="00D46FE8"/>
    <w:rsid w:val="00D47530"/>
    <w:rsid w:val="00D51D9D"/>
    <w:rsid w:val="00D5413C"/>
    <w:rsid w:val="00D558CD"/>
    <w:rsid w:val="00D60398"/>
    <w:rsid w:val="00D62829"/>
    <w:rsid w:val="00D6579B"/>
    <w:rsid w:val="00D724A3"/>
    <w:rsid w:val="00D803CD"/>
    <w:rsid w:val="00D83437"/>
    <w:rsid w:val="00D8589B"/>
    <w:rsid w:val="00D87C9D"/>
    <w:rsid w:val="00D96AC7"/>
    <w:rsid w:val="00DB1776"/>
    <w:rsid w:val="00DB1ACF"/>
    <w:rsid w:val="00DB52F9"/>
    <w:rsid w:val="00DC331D"/>
    <w:rsid w:val="00DC3428"/>
    <w:rsid w:val="00DC365F"/>
    <w:rsid w:val="00DC3A3D"/>
    <w:rsid w:val="00DC6F6F"/>
    <w:rsid w:val="00DC7EBD"/>
    <w:rsid w:val="00DD3808"/>
    <w:rsid w:val="00DD44A1"/>
    <w:rsid w:val="00DD6E59"/>
    <w:rsid w:val="00DD7DE8"/>
    <w:rsid w:val="00DE441E"/>
    <w:rsid w:val="00DE4C7E"/>
    <w:rsid w:val="00DE5B1C"/>
    <w:rsid w:val="00DE64BC"/>
    <w:rsid w:val="00DF0447"/>
    <w:rsid w:val="00DF0810"/>
    <w:rsid w:val="00DF15BA"/>
    <w:rsid w:val="00DF16FA"/>
    <w:rsid w:val="00DF4B97"/>
    <w:rsid w:val="00DF56C9"/>
    <w:rsid w:val="00E02139"/>
    <w:rsid w:val="00E03B81"/>
    <w:rsid w:val="00E049C9"/>
    <w:rsid w:val="00E10CAA"/>
    <w:rsid w:val="00E12DF8"/>
    <w:rsid w:val="00E158B6"/>
    <w:rsid w:val="00E22D67"/>
    <w:rsid w:val="00E2782A"/>
    <w:rsid w:val="00E321D0"/>
    <w:rsid w:val="00E4196A"/>
    <w:rsid w:val="00E57C86"/>
    <w:rsid w:val="00E57E3A"/>
    <w:rsid w:val="00E600A8"/>
    <w:rsid w:val="00E60836"/>
    <w:rsid w:val="00E61440"/>
    <w:rsid w:val="00E62801"/>
    <w:rsid w:val="00E63A13"/>
    <w:rsid w:val="00E65182"/>
    <w:rsid w:val="00E712FB"/>
    <w:rsid w:val="00E82C79"/>
    <w:rsid w:val="00E8357F"/>
    <w:rsid w:val="00E86468"/>
    <w:rsid w:val="00E93C4F"/>
    <w:rsid w:val="00E94047"/>
    <w:rsid w:val="00E9448A"/>
    <w:rsid w:val="00E95B6F"/>
    <w:rsid w:val="00EA19A1"/>
    <w:rsid w:val="00EC28BD"/>
    <w:rsid w:val="00EC6108"/>
    <w:rsid w:val="00EE2262"/>
    <w:rsid w:val="00EE2DB9"/>
    <w:rsid w:val="00EF4F97"/>
    <w:rsid w:val="00EF7F24"/>
    <w:rsid w:val="00F02E8A"/>
    <w:rsid w:val="00F02EAC"/>
    <w:rsid w:val="00F14152"/>
    <w:rsid w:val="00F14173"/>
    <w:rsid w:val="00F145AB"/>
    <w:rsid w:val="00F170D8"/>
    <w:rsid w:val="00F1736F"/>
    <w:rsid w:val="00F20152"/>
    <w:rsid w:val="00F22640"/>
    <w:rsid w:val="00F24434"/>
    <w:rsid w:val="00F24FA7"/>
    <w:rsid w:val="00F265BC"/>
    <w:rsid w:val="00F32D1C"/>
    <w:rsid w:val="00F335FE"/>
    <w:rsid w:val="00F43681"/>
    <w:rsid w:val="00F5143B"/>
    <w:rsid w:val="00F5327E"/>
    <w:rsid w:val="00F5505F"/>
    <w:rsid w:val="00F571F2"/>
    <w:rsid w:val="00F60CC9"/>
    <w:rsid w:val="00F617BF"/>
    <w:rsid w:val="00F67200"/>
    <w:rsid w:val="00F67938"/>
    <w:rsid w:val="00F738B9"/>
    <w:rsid w:val="00F866A5"/>
    <w:rsid w:val="00F91EF8"/>
    <w:rsid w:val="00F94F88"/>
    <w:rsid w:val="00FA6339"/>
    <w:rsid w:val="00FB14F0"/>
    <w:rsid w:val="00FB31CF"/>
    <w:rsid w:val="00FB5910"/>
    <w:rsid w:val="00FC1A46"/>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package" Target="embeddings/Microsoft_Visio_Drawing3.vsdx"/><Relationship Id="rId40" Type="http://schemas.openxmlformats.org/officeDocument/2006/relationships/footer" Target="footer7.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64AAAEC6-4E3D-48D3-BF43-E06E96C57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62</Pages>
  <Words>18252</Words>
  <Characters>104038</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6</cp:revision>
  <cp:lastPrinted>2020-01-28T13:28:00Z</cp:lastPrinted>
  <dcterms:created xsi:type="dcterms:W3CDTF">2020-02-03T12:46:00Z</dcterms:created>
  <dcterms:modified xsi:type="dcterms:W3CDTF">2020-02-0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